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19038" w14:textId="6AD1BAFA" w:rsidR="00E71F08" w:rsidRDefault="00E71F08" w:rsidP="00E71F08">
      <w:pPr>
        <w:pStyle w:val="Heading4"/>
        <w:ind w:right="-138"/>
        <w:jc w:val="center"/>
        <w:rPr>
          <w:sz w:val="28"/>
          <w:szCs w:val="28"/>
        </w:rPr>
      </w:pPr>
      <w:bookmarkStart w:id="0" w:name="_Hlk121226964"/>
      <w:bookmarkEnd w:id="0"/>
      <w:r w:rsidRPr="005C581F">
        <w:rPr>
          <w:sz w:val="28"/>
          <w:szCs w:val="28"/>
        </w:rPr>
        <w:t>DATA 60</w:t>
      </w:r>
      <w:r w:rsidR="007B3134">
        <w:rPr>
          <w:sz w:val="28"/>
          <w:szCs w:val="28"/>
        </w:rPr>
        <w:t>8</w:t>
      </w:r>
      <w:r>
        <w:rPr>
          <w:sz w:val="28"/>
          <w:szCs w:val="28"/>
        </w:rPr>
        <w:t xml:space="preserve">: </w:t>
      </w:r>
      <w:r w:rsidR="001F7263">
        <w:rPr>
          <w:sz w:val="28"/>
          <w:szCs w:val="28"/>
        </w:rPr>
        <w:t>Developing Big Data Applications</w:t>
      </w:r>
    </w:p>
    <w:p w14:paraId="77C674EE" w14:textId="77777777" w:rsidR="00E71F08" w:rsidRPr="004E75E7" w:rsidRDefault="00E71F08" w:rsidP="00E71F08">
      <w:pPr>
        <w:ind w:right="-138"/>
        <w:jc w:val="center"/>
      </w:pPr>
    </w:p>
    <w:p w14:paraId="1380BE55" w14:textId="64B33A2F" w:rsidR="00E71F08" w:rsidRDefault="00363073" w:rsidP="00E71F08">
      <w:pPr>
        <w:ind w:right="-138"/>
        <w:jc w:val="center"/>
        <w:rPr>
          <w:b/>
          <w:bCs/>
          <w:sz w:val="52"/>
          <w:szCs w:val="52"/>
        </w:rPr>
      </w:pPr>
      <w:r w:rsidRPr="00363073">
        <w:rPr>
          <w:b/>
          <w:bCs/>
          <w:sz w:val="48"/>
          <w:szCs w:val="48"/>
        </w:rPr>
        <w:t>Plastic Object Detection Models Comparison</w:t>
      </w:r>
    </w:p>
    <w:p w14:paraId="4D127DB2" w14:textId="77777777" w:rsidR="00E71F08" w:rsidRPr="005C581F" w:rsidRDefault="00E71F08" w:rsidP="00E71F08">
      <w:pPr>
        <w:ind w:right="-138"/>
        <w:jc w:val="center"/>
        <w:rPr>
          <w:rFonts w:cstheme="minorHAnsi"/>
          <w:b/>
          <w:bCs/>
          <w:sz w:val="28"/>
          <w:szCs w:val="28"/>
          <w:lang w:val="en-CA"/>
        </w:rPr>
      </w:pPr>
      <w:r>
        <w:rPr>
          <w:spacing w:val="-10"/>
          <w:kern w:val="28"/>
          <w:sz w:val="28"/>
          <w:szCs w:val="28"/>
          <w:lang w:val="en-CA"/>
        </w:rPr>
        <w:t>Final Report</w:t>
      </w:r>
    </w:p>
    <w:p w14:paraId="596D060E" w14:textId="77777777" w:rsidR="00E71F08" w:rsidRDefault="00E71F08" w:rsidP="00E71F08">
      <w:pPr>
        <w:ind w:right="-138"/>
        <w:jc w:val="center"/>
        <w:rPr>
          <w:b/>
          <w:bCs/>
          <w:sz w:val="52"/>
          <w:szCs w:val="52"/>
        </w:rPr>
      </w:pPr>
    </w:p>
    <w:p w14:paraId="468E329C" w14:textId="77777777" w:rsidR="00E71F08" w:rsidRDefault="00E71F08" w:rsidP="00E71F08">
      <w:pPr>
        <w:ind w:right="-138"/>
        <w:jc w:val="center"/>
      </w:pPr>
    </w:p>
    <w:p w14:paraId="5838573F" w14:textId="77777777" w:rsidR="00E71F08" w:rsidRDefault="00E71F08" w:rsidP="00E71F08">
      <w:pPr>
        <w:ind w:right="-138"/>
        <w:jc w:val="center"/>
      </w:pPr>
    </w:p>
    <w:p w14:paraId="0477FE28" w14:textId="77777777" w:rsidR="00E71F08" w:rsidRDefault="00E71F08" w:rsidP="00E71F08">
      <w:pPr>
        <w:ind w:right="-138"/>
        <w:jc w:val="center"/>
      </w:pPr>
    </w:p>
    <w:p w14:paraId="0A5DF816" w14:textId="77777777" w:rsidR="00E71F08" w:rsidRDefault="00E71F08" w:rsidP="00E71F08">
      <w:pPr>
        <w:ind w:right="-138"/>
        <w:jc w:val="center"/>
      </w:pPr>
    </w:p>
    <w:p w14:paraId="52031645" w14:textId="77777777" w:rsidR="00E71F08" w:rsidRPr="0057381D" w:rsidRDefault="00E71F08" w:rsidP="00E71F08">
      <w:pPr>
        <w:ind w:right="-138"/>
        <w:jc w:val="center"/>
      </w:pPr>
    </w:p>
    <w:p w14:paraId="5B7A2A55" w14:textId="77777777" w:rsidR="00E71F08" w:rsidRPr="005C581F" w:rsidRDefault="00E71F08" w:rsidP="00E71F08">
      <w:pPr>
        <w:ind w:right="-138"/>
        <w:jc w:val="center"/>
        <w:rPr>
          <w:b/>
          <w:sz w:val="28"/>
          <w:szCs w:val="28"/>
          <w:lang w:val="en-CA"/>
        </w:rPr>
      </w:pPr>
      <w:r w:rsidRPr="005C581F">
        <w:rPr>
          <w:b/>
          <w:sz w:val="28"/>
          <w:szCs w:val="28"/>
          <w:lang w:val="en-CA"/>
        </w:rPr>
        <w:t>Prepared by</w:t>
      </w:r>
    </w:p>
    <w:p w14:paraId="78B6F3D7" w14:textId="680CDBF5" w:rsidR="00E71F08" w:rsidRDefault="00E71F08" w:rsidP="00E71F08">
      <w:pPr>
        <w:ind w:right="-138"/>
        <w:jc w:val="center"/>
        <w:rPr>
          <w:spacing w:val="-10"/>
          <w:kern w:val="28"/>
          <w:sz w:val="28"/>
          <w:szCs w:val="28"/>
          <w:lang w:val="en-CA"/>
        </w:rPr>
      </w:pPr>
      <w:r>
        <w:rPr>
          <w:spacing w:val="-10"/>
          <w:kern w:val="28"/>
          <w:sz w:val="28"/>
          <w:szCs w:val="28"/>
          <w:lang w:val="en-CA"/>
        </w:rPr>
        <w:t xml:space="preserve">Group </w:t>
      </w:r>
      <w:r w:rsidR="00106524">
        <w:rPr>
          <w:spacing w:val="-10"/>
          <w:kern w:val="28"/>
          <w:sz w:val="28"/>
          <w:szCs w:val="28"/>
          <w:lang w:val="en-CA"/>
        </w:rPr>
        <w:t>6</w:t>
      </w:r>
    </w:p>
    <w:p w14:paraId="1DB56DB4" w14:textId="77777777" w:rsidR="00E71F08" w:rsidRPr="005C581F" w:rsidRDefault="00E71F08" w:rsidP="00E71F08">
      <w:pPr>
        <w:ind w:right="-138"/>
        <w:jc w:val="center"/>
        <w:rPr>
          <w:rFonts w:cstheme="minorHAnsi"/>
          <w:b/>
          <w:bCs/>
          <w:sz w:val="28"/>
          <w:szCs w:val="28"/>
          <w:lang w:val="en-CA"/>
        </w:rPr>
      </w:pPr>
    </w:p>
    <w:p w14:paraId="543E49C3" w14:textId="77777777" w:rsidR="00E71F08" w:rsidRPr="005C581F" w:rsidRDefault="00E71F08" w:rsidP="00E71F08">
      <w:pPr>
        <w:ind w:right="-138"/>
        <w:jc w:val="center"/>
        <w:rPr>
          <w:rFonts w:cstheme="minorHAnsi"/>
          <w:b/>
          <w:bCs/>
          <w:sz w:val="28"/>
          <w:szCs w:val="28"/>
          <w:lang w:val="en-CA"/>
        </w:rPr>
      </w:pPr>
    </w:p>
    <w:p w14:paraId="74A0A098" w14:textId="77777777" w:rsidR="00E71F08" w:rsidRDefault="00E71F08" w:rsidP="00E71F08">
      <w:pPr>
        <w:ind w:right="-138"/>
        <w:jc w:val="center"/>
        <w:rPr>
          <w:rFonts w:cstheme="minorHAnsi"/>
          <w:b/>
          <w:bCs/>
          <w:sz w:val="28"/>
          <w:szCs w:val="28"/>
          <w:lang w:val="en-CA"/>
        </w:rPr>
      </w:pPr>
    </w:p>
    <w:p w14:paraId="513DD07E" w14:textId="77777777" w:rsidR="00E71F08" w:rsidRDefault="00E71F08" w:rsidP="00E71F08">
      <w:pPr>
        <w:ind w:right="-138"/>
        <w:jc w:val="center"/>
        <w:rPr>
          <w:rFonts w:cstheme="minorHAnsi"/>
          <w:b/>
          <w:bCs/>
          <w:sz w:val="28"/>
          <w:szCs w:val="28"/>
          <w:lang w:val="en-CA"/>
        </w:rPr>
      </w:pPr>
    </w:p>
    <w:p w14:paraId="4B74538E" w14:textId="77777777" w:rsidR="00E71F08" w:rsidRDefault="00E71F08" w:rsidP="00E71F08">
      <w:pPr>
        <w:ind w:right="-138"/>
        <w:jc w:val="center"/>
        <w:rPr>
          <w:rFonts w:cstheme="minorHAnsi"/>
          <w:b/>
          <w:bCs/>
          <w:sz w:val="28"/>
          <w:szCs w:val="28"/>
          <w:lang w:val="en-CA"/>
        </w:rPr>
      </w:pPr>
    </w:p>
    <w:p w14:paraId="48B64A00" w14:textId="77777777" w:rsidR="00E71F08" w:rsidRPr="005C581F" w:rsidRDefault="00E71F08" w:rsidP="00E71F08">
      <w:pPr>
        <w:ind w:right="-138"/>
        <w:jc w:val="center"/>
        <w:rPr>
          <w:rFonts w:cstheme="minorHAnsi"/>
          <w:b/>
          <w:bCs/>
          <w:sz w:val="28"/>
          <w:szCs w:val="28"/>
          <w:lang w:val="en-CA"/>
        </w:rPr>
      </w:pPr>
    </w:p>
    <w:p w14:paraId="1441AC8F" w14:textId="77777777" w:rsidR="00E71F08" w:rsidRPr="005C581F" w:rsidRDefault="00E71F08" w:rsidP="00E71F08">
      <w:pPr>
        <w:ind w:right="-138"/>
        <w:jc w:val="center"/>
        <w:rPr>
          <w:sz w:val="28"/>
          <w:szCs w:val="28"/>
          <w:lang w:val="en-CA"/>
        </w:rPr>
      </w:pPr>
      <w:r w:rsidRPr="12B85B92">
        <w:rPr>
          <w:b/>
          <w:bCs/>
          <w:sz w:val="28"/>
          <w:szCs w:val="28"/>
          <w:lang w:val="en-CA"/>
        </w:rPr>
        <w:t>Members</w:t>
      </w:r>
      <w:r w:rsidRPr="005C581F">
        <w:rPr>
          <w:sz w:val="28"/>
          <w:szCs w:val="28"/>
          <w:lang w:val="en-CA"/>
        </w:rPr>
        <w:t>:</w:t>
      </w:r>
    </w:p>
    <w:p w14:paraId="23BC46CB" w14:textId="77777777" w:rsidR="00034719" w:rsidRPr="00034719" w:rsidRDefault="00034719" w:rsidP="00034719">
      <w:pPr>
        <w:spacing w:after="0"/>
        <w:ind w:right="-138"/>
        <w:jc w:val="center"/>
        <w:rPr>
          <w:sz w:val="28"/>
          <w:szCs w:val="28"/>
          <w:lang w:val="en-CA"/>
        </w:rPr>
      </w:pPr>
      <w:r w:rsidRPr="00034719">
        <w:rPr>
          <w:sz w:val="28"/>
          <w:szCs w:val="28"/>
          <w:lang w:val="en-CA"/>
        </w:rPr>
        <w:t>Yi-Chi Chang (30156294)</w:t>
      </w:r>
    </w:p>
    <w:p w14:paraId="08F48FFF" w14:textId="77777777" w:rsidR="00034719" w:rsidRPr="00034719" w:rsidRDefault="00034719" w:rsidP="00034719">
      <w:pPr>
        <w:spacing w:after="0"/>
        <w:ind w:right="-138"/>
        <w:jc w:val="center"/>
        <w:rPr>
          <w:sz w:val="28"/>
          <w:szCs w:val="28"/>
          <w:lang w:val="en-CA"/>
        </w:rPr>
      </w:pPr>
      <w:r w:rsidRPr="00034719">
        <w:rPr>
          <w:sz w:val="28"/>
          <w:szCs w:val="28"/>
          <w:lang w:val="en-CA"/>
        </w:rPr>
        <w:t>Yat Hei Fung (30183611)</w:t>
      </w:r>
    </w:p>
    <w:p w14:paraId="2944F098" w14:textId="77777777" w:rsidR="00034719" w:rsidRPr="00034719" w:rsidRDefault="00034719" w:rsidP="00034719">
      <w:pPr>
        <w:spacing w:after="0"/>
        <w:ind w:right="-138"/>
        <w:jc w:val="center"/>
        <w:rPr>
          <w:sz w:val="28"/>
          <w:szCs w:val="28"/>
          <w:lang w:val="en-CA"/>
        </w:rPr>
      </w:pPr>
      <w:r w:rsidRPr="00034719">
        <w:rPr>
          <w:sz w:val="28"/>
          <w:szCs w:val="28"/>
          <w:lang w:val="en-CA"/>
        </w:rPr>
        <w:t>Aung Khant Min (30160164)</w:t>
      </w:r>
    </w:p>
    <w:p w14:paraId="54CED195" w14:textId="77777777" w:rsidR="00034719" w:rsidRPr="00034719" w:rsidRDefault="00034719" w:rsidP="00034719">
      <w:pPr>
        <w:spacing w:after="0"/>
        <w:ind w:right="-138"/>
        <w:jc w:val="center"/>
        <w:rPr>
          <w:sz w:val="28"/>
          <w:szCs w:val="28"/>
          <w:lang w:val="en-CA"/>
        </w:rPr>
      </w:pPr>
      <w:r w:rsidRPr="00034719">
        <w:rPr>
          <w:sz w:val="28"/>
          <w:szCs w:val="28"/>
          <w:lang w:val="en-CA"/>
        </w:rPr>
        <w:t>Peerada Tarasub (30178664)</w:t>
      </w:r>
    </w:p>
    <w:p w14:paraId="75CD6E21" w14:textId="1D4B1D38" w:rsidR="00E71F08" w:rsidRDefault="00034719" w:rsidP="00034719">
      <w:pPr>
        <w:spacing w:after="0"/>
        <w:ind w:right="-138"/>
        <w:jc w:val="center"/>
        <w:rPr>
          <w:sz w:val="28"/>
          <w:szCs w:val="28"/>
          <w:lang w:val="en-CA"/>
        </w:rPr>
      </w:pPr>
      <w:r w:rsidRPr="00034719">
        <w:rPr>
          <w:sz w:val="28"/>
          <w:szCs w:val="28"/>
          <w:lang w:val="en-CA"/>
        </w:rPr>
        <w:t>Hao Su (30191442)</w:t>
      </w:r>
      <w:r w:rsidR="00E71F08">
        <w:rPr>
          <w:sz w:val="28"/>
          <w:szCs w:val="28"/>
          <w:lang w:val="en-CA"/>
        </w:rPr>
        <w:br w:type="page"/>
      </w:r>
    </w:p>
    <w:sdt>
      <w:sdtPr>
        <w:rPr>
          <w:rFonts w:asciiTheme="minorHAnsi" w:eastAsiaTheme="minorEastAsia" w:hAnsiTheme="minorHAnsi" w:cstheme="minorBidi"/>
          <w:color w:val="auto"/>
          <w:sz w:val="22"/>
          <w:szCs w:val="22"/>
        </w:rPr>
        <w:id w:val="-720358337"/>
        <w:docPartObj>
          <w:docPartGallery w:val="Table of Contents"/>
          <w:docPartUnique/>
        </w:docPartObj>
      </w:sdtPr>
      <w:sdtEndPr>
        <w:rPr>
          <w:b/>
          <w:bCs/>
          <w:noProof/>
        </w:rPr>
      </w:sdtEndPr>
      <w:sdtContent>
        <w:p w14:paraId="2ABA9151" w14:textId="1DDE0C40" w:rsidR="009311E3" w:rsidRDefault="009311E3">
          <w:pPr>
            <w:pStyle w:val="TOCHeading"/>
          </w:pPr>
          <w:r>
            <w:t>Table of Contents</w:t>
          </w:r>
        </w:p>
        <w:p w14:paraId="2E718DC3" w14:textId="1561B0BC" w:rsidR="00E10036" w:rsidRDefault="009311E3">
          <w:pPr>
            <w:pStyle w:val="TOC1"/>
            <w:rPr>
              <w:rFonts w:cstheme="minorBidi"/>
              <w:b w:val="0"/>
              <w:bCs w:val="0"/>
              <w:caps w:val="0"/>
              <w:noProof/>
              <w:szCs w:val="28"/>
              <w:lang w:val="en-US" w:bidi="th-TH"/>
            </w:rPr>
          </w:pPr>
          <w:r>
            <w:fldChar w:fldCharType="begin"/>
          </w:r>
          <w:r>
            <w:rPr>
              <w:sz w:val="28"/>
              <w:szCs w:val="28"/>
            </w:rPr>
            <w:instrText xml:space="preserve"> TOC \o "1-3" \h \z \u </w:instrText>
          </w:r>
          <w:r>
            <w:fldChar w:fldCharType="separate"/>
          </w:r>
          <w:hyperlink w:anchor="_Toc132068117" w:history="1">
            <w:r w:rsidR="00E10036" w:rsidRPr="00BE3C46">
              <w:rPr>
                <w:rStyle w:val="Hyperlink"/>
                <w:noProof/>
              </w:rPr>
              <w:t>1.</w:t>
            </w:r>
            <w:r w:rsidR="00E10036">
              <w:rPr>
                <w:rFonts w:cstheme="minorBidi"/>
                <w:b w:val="0"/>
                <w:bCs w:val="0"/>
                <w:caps w:val="0"/>
                <w:noProof/>
                <w:szCs w:val="28"/>
                <w:lang w:val="en-US" w:bidi="th-TH"/>
              </w:rPr>
              <w:tab/>
            </w:r>
            <w:r w:rsidR="00E10036" w:rsidRPr="00BE3C46">
              <w:rPr>
                <w:rStyle w:val="Hyperlink"/>
                <w:noProof/>
              </w:rPr>
              <w:t>INTRODUCTION</w:t>
            </w:r>
            <w:r w:rsidR="00E10036">
              <w:rPr>
                <w:noProof/>
                <w:webHidden/>
              </w:rPr>
              <w:tab/>
            </w:r>
            <w:r w:rsidR="00E10036">
              <w:rPr>
                <w:noProof/>
                <w:webHidden/>
              </w:rPr>
              <w:fldChar w:fldCharType="begin"/>
            </w:r>
            <w:r w:rsidR="00E10036">
              <w:rPr>
                <w:noProof/>
                <w:webHidden/>
              </w:rPr>
              <w:instrText xml:space="preserve"> PAGEREF _Toc132068117 \h </w:instrText>
            </w:r>
            <w:r w:rsidR="00E10036">
              <w:rPr>
                <w:noProof/>
                <w:webHidden/>
              </w:rPr>
            </w:r>
            <w:r w:rsidR="00E10036">
              <w:rPr>
                <w:noProof/>
                <w:webHidden/>
              </w:rPr>
              <w:fldChar w:fldCharType="separate"/>
            </w:r>
            <w:r w:rsidR="00E10036">
              <w:rPr>
                <w:noProof/>
                <w:webHidden/>
              </w:rPr>
              <w:t>3</w:t>
            </w:r>
            <w:r w:rsidR="00E10036">
              <w:rPr>
                <w:noProof/>
                <w:webHidden/>
              </w:rPr>
              <w:fldChar w:fldCharType="end"/>
            </w:r>
          </w:hyperlink>
        </w:p>
        <w:p w14:paraId="55584D7A" w14:textId="3E4F540D" w:rsidR="00E10036" w:rsidRDefault="002E10B6">
          <w:pPr>
            <w:pStyle w:val="TOC1"/>
            <w:rPr>
              <w:rFonts w:cstheme="minorBidi"/>
              <w:b w:val="0"/>
              <w:bCs w:val="0"/>
              <w:caps w:val="0"/>
              <w:noProof/>
              <w:szCs w:val="28"/>
              <w:lang w:val="en-US" w:bidi="th-TH"/>
            </w:rPr>
          </w:pPr>
          <w:hyperlink w:anchor="_Toc132068118" w:history="1">
            <w:r w:rsidR="00E10036" w:rsidRPr="00BE3C46">
              <w:rPr>
                <w:rStyle w:val="Hyperlink"/>
                <w:noProof/>
              </w:rPr>
              <w:t>2.</w:t>
            </w:r>
            <w:r w:rsidR="00E10036">
              <w:rPr>
                <w:rFonts w:cstheme="minorBidi"/>
                <w:b w:val="0"/>
                <w:bCs w:val="0"/>
                <w:caps w:val="0"/>
                <w:noProof/>
                <w:szCs w:val="28"/>
                <w:lang w:val="en-US" w:bidi="th-TH"/>
              </w:rPr>
              <w:tab/>
            </w:r>
            <w:r w:rsidR="00E10036" w:rsidRPr="00BE3C46">
              <w:rPr>
                <w:rStyle w:val="Hyperlink"/>
                <w:noProof/>
              </w:rPr>
              <w:t>DATASET</w:t>
            </w:r>
            <w:r w:rsidR="00E10036">
              <w:rPr>
                <w:noProof/>
                <w:webHidden/>
              </w:rPr>
              <w:tab/>
            </w:r>
            <w:r w:rsidR="00E10036">
              <w:rPr>
                <w:noProof/>
                <w:webHidden/>
              </w:rPr>
              <w:fldChar w:fldCharType="begin"/>
            </w:r>
            <w:r w:rsidR="00E10036">
              <w:rPr>
                <w:noProof/>
                <w:webHidden/>
              </w:rPr>
              <w:instrText xml:space="preserve"> PAGEREF _Toc132068118 \h </w:instrText>
            </w:r>
            <w:r w:rsidR="00E10036">
              <w:rPr>
                <w:noProof/>
                <w:webHidden/>
              </w:rPr>
            </w:r>
            <w:r w:rsidR="00E10036">
              <w:rPr>
                <w:noProof/>
                <w:webHidden/>
              </w:rPr>
              <w:fldChar w:fldCharType="separate"/>
            </w:r>
            <w:r w:rsidR="00E10036">
              <w:rPr>
                <w:noProof/>
                <w:webHidden/>
              </w:rPr>
              <w:t>4</w:t>
            </w:r>
            <w:r w:rsidR="00E10036">
              <w:rPr>
                <w:noProof/>
                <w:webHidden/>
              </w:rPr>
              <w:fldChar w:fldCharType="end"/>
            </w:r>
          </w:hyperlink>
        </w:p>
        <w:p w14:paraId="37A120C8" w14:textId="13811A7B" w:rsidR="00E10036" w:rsidRDefault="002E10B6">
          <w:pPr>
            <w:pStyle w:val="TOC2"/>
            <w:rPr>
              <w:rFonts w:cstheme="minorBidi"/>
              <w:smallCaps w:val="0"/>
              <w:noProof/>
              <w:sz w:val="22"/>
              <w:szCs w:val="28"/>
              <w:lang w:bidi="th-TH"/>
            </w:rPr>
          </w:pPr>
          <w:hyperlink w:anchor="_Toc132068119" w:history="1">
            <w:r w:rsidR="00E10036" w:rsidRPr="00BE3C46">
              <w:rPr>
                <w:rStyle w:val="Hyperlink"/>
                <w:noProof/>
                <w:lang w:val="en-CA"/>
              </w:rPr>
              <w:t>2.1 Data Collection</w:t>
            </w:r>
            <w:r w:rsidR="00E10036">
              <w:rPr>
                <w:noProof/>
                <w:webHidden/>
              </w:rPr>
              <w:tab/>
            </w:r>
            <w:r w:rsidR="00E10036">
              <w:rPr>
                <w:noProof/>
                <w:webHidden/>
              </w:rPr>
              <w:fldChar w:fldCharType="begin"/>
            </w:r>
            <w:r w:rsidR="00E10036">
              <w:rPr>
                <w:noProof/>
                <w:webHidden/>
              </w:rPr>
              <w:instrText xml:space="preserve"> PAGEREF _Toc132068119 \h </w:instrText>
            </w:r>
            <w:r w:rsidR="00E10036">
              <w:rPr>
                <w:noProof/>
                <w:webHidden/>
              </w:rPr>
            </w:r>
            <w:r w:rsidR="00E10036">
              <w:rPr>
                <w:noProof/>
                <w:webHidden/>
              </w:rPr>
              <w:fldChar w:fldCharType="separate"/>
            </w:r>
            <w:r w:rsidR="00E10036">
              <w:rPr>
                <w:noProof/>
                <w:webHidden/>
              </w:rPr>
              <w:t>4</w:t>
            </w:r>
            <w:r w:rsidR="00E10036">
              <w:rPr>
                <w:noProof/>
                <w:webHidden/>
              </w:rPr>
              <w:fldChar w:fldCharType="end"/>
            </w:r>
          </w:hyperlink>
        </w:p>
        <w:p w14:paraId="3B735BDE" w14:textId="730787C2" w:rsidR="00E10036" w:rsidRDefault="002E10B6">
          <w:pPr>
            <w:pStyle w:val="TOC2"/>
            <w:rPr>
              <w:rFonts w:cstheme="minorBidi"/>
              <w:smallCaps w:val="0"/>
              <w:noProof/>
              <w:sz w:val="22"/>
              <w:szCs w:val="28"/>
              <w:lang w:bidi="th-TH"/>
            </w:rPr>
          </w:pPr>
          <w:hyperlink w:anchor="_Toc132068120" w:history="1">
            <w:r w:rsidR="00E10036" w:rsidRPr="00BE3C46">
              <w:rPr>
                <w:rStyle w:val="Hyperlink"/>
                <w:noProof/>
                <w:lang w:val="en-CA"/>
              </w:rPr>
              <w:t>2.2 Data Pre-Processing</w:t>
            </w:r>
            <w:r w:rsidR="00E10036">
              <w:rPr>
                <w:noProof/>
                <w:webHidden/>
              </w:rPr>
              <w:tab/>
            </w:r>
            <w:r w:rsidR="00E10036">
              <w:rPr>
                <w:noProof/>
                <w:webHidden/>
              </w:rPr>
              <w:fldChar w:fldCharType="begin"/>
            </w:r>
            <w:r w:rsidR="00E10036">
              <w:rPr>
                <w:noProof/>
                <w:webHidden/>
              </w:rPr>
              <w:instrText xml:space="preserve"> PAGEREF _Toc132068120 \h </w:instrText>
            </w:r>
            <w:r w:rsidR="00E10036">
              <w:rPr>
                <w:noProof/>
                <w:webHidden/>
              </w:rPr>
            </w:r>
            <w:r w:rsidR="00E10036">
              <w:rPr>
                <w:noProof/>
                <w:webHidden/>
              </w:rPr>
              <w:fldChar w:fldCharType="separate"/>
            </w:r>
            <w:r w:rsidR="00E10036">
              <w:rPr>
                <w:noProof/>
                <w:webHidden/>
              </w:rPr>
              <w:t>5</w:t>
            </w:r>
            <w:r w:rsidR="00E10036">
              <w:rPr>
                <w:noProof/>
                <w:webHidden/>
              </w:rPr>
              <w:fldChar w:fldCharType="end"/>
            </w:r>
          </w:hyperlink>
        </w:p>
        <w:p w14:paraId="53982ADD" w14:textId="775B8BE0" w:rsidR="00E10036" w:rsidRDefault="002E10B6">
          <w:pPr>
            <w:pStyle w:val="TOC3"/>
            <w:rPr>
              <w:rFonts w:cstheme="minorBidi"/>
              <w:i w:val="0"/>
              <w:iCs w:val="0"/>
              <w:noProof/>
              <w:sz w:val="22"/>
              <w:szCs w:val="28"/>
              <w:lang w:bidi="th-TH"/>
            </w:rPr>
          </w:pPr>
          <w:hyperlink w:anchor="_Toc132068121" w:history="1">
            <w:r w:rsidR="00E10036" w:rsidRPr="00BE3C46">
              <w:rPr>
                <w:rStyle w:val="Hyperlink"/>
                <w:noProof/>
                <w:lang w:val="en-CA"/>
              </w:rPr>
              <w:t>2.2.1 Data Cleaning, Reading, and Processing</w:t>
            </w:r>
            <w:r w:rsidR="00E10036">
              <w:rPr>
                <w:noProof/>
                <w:webHidden/>
              </w:rPr>
              <w:tab/>
            </w:r>
            <w:r w:rsidR="00E10036">
              <w:rPr>
                <w:noProof/>
                <w:webHidden/>
              </w:rPr>
              <w:fldChar w:fldCharType="begin"/>
            </w:r>
            <w:r w:rsidR="00E10036">
              <w:rPr>
                <w:noProof/>
                <w:webHidden/>
              </w:rPr>
              <w:instrText xml:space="preserve"> PAGEREF _Toc132068121 \h </w:instrText>
            </w:r>
            <w:r w:rsidR="00E10036">
              <w:rPr>
                <w:noProof/>
                <w:webHidden/>
              </w:rPr>
            </w:r>
            <w:r w:rsidR="00E10036">
              <w:rPr>
                <w:noProof/>
                <w:webHidden/>
              </w:rPr>
              <w:fldChar w:fldCharType="separate"/>
            </w:r>
            <w:r w:rsidR="00E10036">
              <w:rPr>
                <w:noProof/>
                <w:webHidden/>
              </w:rPr>
              <w:t>5</w:t>
            </w:r>
            <w:r w:rsidR="00E10036">
              <w:rPr>
                <w:noProof/>
                <w:webHidden/>
              </w:rPr>
              <w:fldChar w:fldCharType="end"/>
            </w:r>
          </w:hyperlink>
        </w:p>
        <w:p w14:paraId="0FB14A9D" w14:textId="0CA4A567" w:rsidR="00E10036" w:rsidRDefault="002E10B6">
          <w:pPr>
            <w:pStyle w:val="TOC3"/>
            <w:rPr>
              <w:rFonts w:cstheme="minorBidi"/>
              <w:i w:val="0"/>
              <w:iCs w:val="0"/>
              <w:noProof/>
              <w:sz w:val="22"/>
              <w:szCs w:val="28"/>
              <w:lang w:bidi="th-TH"/>
            </w:rPr>
          </w:pPr>
          <w:hyperlink w:anchor="_Toc132068122" w:history="1">
            <w:r w:rsidR="00E10036" w:rsidRPr="00BE3C46">
              <w:rPr>
                <w:rStyle w:val="Hyperlink"/>
                <w:noProof/>
                <w:lang w:val="en-CA"/>
              </w:rPr>
              <w:t>2.2.2 Tools</w:t>
            </w:r>
            <w:r w:rsidR="00E10036">
              <w:rPr>
                <w:noProof/>
                <w:webHidden/>
              </w:rPr>
              <w:tab/>
            </w:r>
            <w:r w:rsidR="00E10036">
              <w:rPr>
                <w:noProof/>
                <w:webHidden/>
              </w:rPr>
              <w:fldChar w:fldCharType="begin"/>
            </w:r>
            <w:r w:rsidR="00E10036">
              <w:rPr>
                <w:noProof/>
                <w:webHidden/>
              </w:rPr>
              <w:instrText xml:space="preserve"> PAGEREF _Toc132068122 \h </w:instrText>
            </w:r>
            <w:r w:rsidR="00E10036">
              <w:rPr>
                <w:noProof/>
                <w:webHidden/>
              </w:rPr>
            </w:r>
            <w:r w:rsidR="00E10036">
              <w:rPr>
                <w:noProof/>
                <w:webHidden/>
              </w:rPr>
              <w:fldChar w:fldCharType="separate"/>
            </w:r>
            <w:r w:rsidR="00E10036">
              <w:rPr>
                <w:noProof/>
                <w:webHidden/>
              </w:rPr>
              <w:t>6</w:t>
            </w:r>
            <w:r w:rsidR="00E10036">
              <w:rPr>
                <w:noProof/>
                <w:webHidden/>
              </w:rPr>
              <w:fldChar w:fldCharType="end"/>
            </w:r>
          </w:hyperlink>
        </w:p>
        <w:p w14:paraId="1F8812D9" w14:textId="7485C146" w:rsidR="00E10036" w:rsidRDefault="002E10B6">
          <w:pPr>
            <w:pStyle w:val="TOC1"/>
            <w:rPr>
              <w:rFonts w:cstheme="minorBidi"/>
              <w:b w:val="0"/>
              <w:bCs w:val="0"/>
              <w:caps w:val="0"/>
              <w:noProof/>
              <w:szCs w:val="28"/>
              <w:lang w:val="en-US" w:bidi="th-TH"/>
            </w:rPr>
          </w:pPr>
          <w:hyperlink w:anchor="_Toc132068123" w:history="1">
            <w:r w:rsidR="00E10036" w:rsidRPr="00BE3C46">
              <w:rPr>
                <w:rStyle w:val="Hyperlink"/>
                <w:noProof/>
              </w:rPr>
              <w:t>3.</w:t>
            </w:r>
            <w:r w:rsidR="00E10036">
              <w:rPr>
                <w:rFonts w:cstheme="minorBidi"/>
                <w:b w:val="0"/>
                <w:bCs w:val="0"/>
                <w:caps w:val="0"/>
                <w:noProof/>
                <w:szCs w:val="28"/>
                <w:lang w:val="en-US" w:bidi="th-TH"/>
              </w:rPr>
              <w:tab/>
            </w:r>
            <w:r w:rsidR="00E10036" w:rsidRPr="00BE3C46">
              <w:rPr>
                <w:rStyle w:val="Hyperlink"/>
                <w:noProof/>
              </w:rPr>
              <w:t>METHODOLOGY</w:t>
            </w:r>
            <w:r w:rsidR="00E10036">
              <w:rPr>
                <w:noProof/>
                <w:webHidden/>
              </w:rPr>
              <w:tab/>
            </w:r>
            <w:r w:rsidR="00E10036">
              <w:rPr>
                <w:noProof/>
                <w:webHidden/>
              </w:rPr>
              <w:fldChar w:fldCharType="begin"/>
            </w:r>
            <w:r w:rsidR="00E10036">
              <w:rPr>
                <w:noProof/>
                <w:webHidden/>
              </w:rPr>
              <w:instrText xml:space="preserve"> PAGEREF _Toc132068123 \h </w:instrText>
            </w:r>
            <w:r w:rsidR="00E10036">
              <w:rPr>
                <w:noProof/>
                <w:webHidden/>
              </w:rPr>
            </w:r>
            <w:r w:rsidR="00E10036">
              <w:rPr>
                <w:noProof/>
                <w:webHidden/>
              </w:rPr>
              <w:fldChar w:fldCharType="separate"/>
            </w:r>
            <w:r w:rsidR="00E10036">
              <w:rPr>
                <w:noProof/>
                <w:webHidden/>
              </w:rPr>
              <w:t>7</w:t>
            </w:r>
            <w:r w:rsidR="00E10036">
              <w:rPr>
                <w:noProof/>
                <w:webHidden/>
              </w:rPr>
              <w:fldChar w:fldCharType="end"/>
            </w:r>
          </w:hyperlink>
        </w:p>
        <w:p w14:paraId="4247CFF2" w14:textId="3D5439BB" w:rsidR="00E10036" w:rsidRDefault="002E10B6">
          <w:pPr>
            <w:pStyle w:val="TOC2"/>
            <w:rPr>
              <w:rFonts w:cstheme="minorBidi"/>
              <w:smallCaps w:val="0"/>
              <w:noProof/>
              <w:sz w:val="22"/>
              <w:szCs w:val="28"/>
              <w:lang w:bidi="th-TH"/>
            </w:rPr>
          </w:pPr>
          <w:hyperlink w:anchor="_Toc132068124" w:history="1">
            <w:r w:rsidR="00E10036" w:rsidRPr="00BE3C46">
              <w:rPr>
                <w:rStyle w:val="Hyperlink"/>
                <w:noProof/>
                <w:lang w:val="en-CA"/>
              </w:rPr>
              <w:t xml:space="preserve">3.1 </w:t>
            </w:r>
            <w:r w:rsidR="00E10036" w:rsidRPr="00BE3C46">
              <w:rPr>
                <w:rStyle w:val="Hyperlink"/>
                <w:bCs/>
                <w:noProof/>
              </w:rPr>
              <w:t>Image Processing Pipeline – OpenCV</w:t>
            </w:r>
            <w:r w:rsidR="00E10036">
              <w:rPr>
                <w:noProof/>
                <w:webHidden/>
              </w:rPr>
              <w:tab/>
            </w:r>
            <w:r w:rsidR="00E10036">
              <w:rPr>
                <w:noProof/>
                <w:webHidden/>
              </w:rPr>
              <w:fldChar w:fldCharType="begin"/>
            </w:r>
            <w:r w:rsidR="00E10036">
              <w:rPr>
                <w:noProof/>
                <w:webHidden/>
              </w:rPr>
              <w:instrText xml:space="preserve"> PAGEREF _Toc132068124 \h </w:instrText>
            </w:r>
            <w:r w:rsidR="00E10036">
              <w:rPr>
                <w:noProof/>
                <w:webHidden/>
              </w:rPr>
            </w:r>
            <w:r w:rsidR="00E10036">
              <w:rPr>
                <w:noProof/>
                <w:webHidden/>
              </w:rPr>
              <w:fldChar w:fldCharType="separate"/>
            </w:r>
            <w:r w:rsidR="00E10036">
              <w:rPr>
                <w:noProof/>
                <w:webHidden/>
              </w:rPr>
              <w:t>7</w:t>
            </w:r>
            <w:r w:rsidR="00E10036">
              <w:rPr>
                <w:noProof/>
                <w:webHidden/>
              </w:rPr>
              <w:fldChar w:fldCharType="end"/>
            </w:r>
          </w:hyperlink>
        </w:p>
        <w:p w14:paraId="58014AD5" w14:textId="451146EB" w:rsidR="00E10036" w:rsidRDefault="002E10B6">
          <w:pPr>
            <w:pStyle w:val="TOC2"/>
            <w:rPr>
              <w:rFonts w:cstheme="minorBidi"/>
              <w:smallCaps w:val="0"/>
              <w:noProof/>
              <w:sz w:val="22"/>
              <w:szCs w:val="28"/>
              <w:lang w:bidi="th-TH"/>
            </w:rPr>
          </w:pPr>
          <w:hyperlink w:anchor="_Toc132068125" w:history="1">
            <w:r w:rsidR="00E10036" w:rsidRPr="00BE3C46">
              <w:rPr>
                <w:rStyle w:val="Hyperlink"/>
                <w:noProof/>
                <w:lang w:val="en-CA"/>
              </w:rPr>
              <w:t>3.2 Convolutional Neural Network (CNN)</w:t>
            </w:r>
            <w:r w:rsidR="00E10036">
              <w:rPr>
                <w:noProof/>
                <w:webHidden/>
              </w:rPr>
              <w:tab/>
            </w:r>
            <w:r w:rsidR="00E10036">
              <w:rPr>
                <w:noProof/>
                <w:webHidden/>
              </w:rPr>
              <w:fldChar w:fldCharType="begin"/>
            </w:r>
            <w:r w:rsidR="00E10036">
              <w:rPr>
                <w:noProof/>
                <w:webHidden/>
              </w:rPr>
              <w:instrText xml:space="preserve"> PAGEREF _Toc132068125 \h </w:instrText>
            </w:r>
            <w:r w:rsidR="00E10036">
              <w:rPr>
                <w:noProof/>
                <w:webHidden/>
              </w:rPr>
            </w:r>
            <w:r w:rsidR="00E10036">
              <w:rPr>
                <w:noProof/>
                <w:webHidden/>
              </w:rPr>
              <w:fldChar w:fldCharType="separate"/>
            </w:r>
            <w:r w:rsidR="00E10036">
              <w:rPr>
                <w:noProof/>
                <w:webHidden/>
              </w:rPr>
              <w:t>9</w:t>
            </w:r>
            <w:r w:rsidR="00E10036">
              <w:rPr>
                <w:noProof/>
                <w:webHidden/>
              </w:rPr>
              <w:fldChar w:fldCharType="end"/>
            </w:r>
          </w:hyperlink>
        </w:p>
        <w:p w14:paraId="44A0B800" w14:textId="269C3631" w:rsidR="00E10036" w:rsidRDefault="002E10B6">
          <w:pPr>
            <w:pStyle w:val="TOC2"/>
            <w:rPr>
              <w:rFonts w:cstheme="minorBidi"/>
              <w:smallCaps w:val="0"/>
              <w:noProof/>
              <w:sz w:val="22"/>
              <w:szCs w:val="28"/>
              <w:lang w:bidi="th-TH"/>
            </w:rPr>
          </w:pPr>
          <w:hyperlink w:anchor="_Toc132068126" w:history="1">
            <w:r w:rsidR="00E10036" w:rsidRPr="00BE3C46">
              <w:rPr>
                <w:rStyle w:val="Hyperlink"/>
                <w:noProof/>
                <w:lang w:val="en-CA"/>
              </w:rPr>
              <w:t>3.3 Faster Region-based Convolutional Neural Network (Faster R-CNN)</w:t>
            </w:r>
            <w:r w:rsidR="00E10036">
              <w:rPr>
                <w:noProof/>
                <w:webHidden/>
              </w:rPr>
              <w:tab/>
            </w:r>
            <w:r w:rsidR="00E10036">
              <w:rPr>
                <w:noProof/>
                <w:webHidden/>
              </w:rPr>
              <w:fldChar w:fldCharType="begin"/>
            </w:r>
            <w:r w:rsidR="00E10036">
              <w:rPr>
                <w:noProof/>
                <w:webHidden/>
              </w:rPr>
              <w:instrText xml:space="preserve"> PAGEREF _Toc132068126 \h </w:instrText>
            </w:r>
            <w:r w:rsidR="00E10036">
              <w:rPr>
                <w:noProof/>
                <w:webHidden/>
              </w:rPr>
            </w:r>
            <w:r w:rsidR="00E10036">
              <w:rPr>
                <w:noProof/>
                <w:webHidden/>
              </w:rPr>
              <w:fldChar w:fldCharType="separate"/>
            </w:r>
            <w:r w:rsidR="00E10036">
              <w:rPr>
                <w:noProof/>
                <w:webHidden/>
              </w:rPr>
              <w:t>9</w:t>
            </w:r>
            <w:r w:rsidR="00E10036">
              <w:rPr>
                <w:noProof/>
                <w:webHidden/>
              </w:rPr>
              <w:fldChar w:fldCharType="end"/>
            </w:r>
          </w:hyperlink>
        </w:p>
        <w:p w14:paraId="64BFC40B" w14:textId="1038E533" w:rsidR="00E10036" w:rsidRDefault="002E10B6">
          <w:pPr>
            <w:pStyle w:val="TOC3"/>
            <w:rPr>
              <w:rFonts w:cstheme="minorBidi"/>
              <w:i w:val="0"/>
              <w:iCs w:val="0"/>
              <w:noProof/>
              <w:sz w:val="22"/>
              <w:szCs w:val="28"/>
              <w:lang w:bidi="th-TH"/>
            </w:rPr>
          </w:pPr>
          <w:hyperlink w:anchor="_Toc132068127" w:history="1">
            <w:r w:rsidR="00E10036" w:rsidRPr="00BE3C46">
              <w:rPr>
                <w:rStyle w:val="Hyperlink"/>
                <w:noProof/>
                <w:lang w:val="en-CA"/>
              </w:rPr>
              <w:t>3.3.1 Faster R-CNN Resnet50 FPN V2 Model using PyTorch</w:t>
            </w:r>
            <w:r w:rsidR="00E10036">
              <w:rPr>
                <w:noProof/>
                <w:webHidden/>
              </w:rPr>
              <w:tab/>
            </w:r>
            <w:r w:rsidR="00E10036">
              <w:rPr>
                <w:noProof/>
                <w:webHidden/>
              </w:rPr>
              <w:fldChar w:fldCharType="begin"/>
            </w:r>
            <w:r w:rsidR="00E10036">
              <w:rPr>
                <w:noProof/>
                <w:webHidden/>
              </w:rPr>
              <w:instrText xml:space="preserve"> PAGEREF _Toc132068127 \h </w:instrText>
            </w:r>
            <w:r w:rsidR="00E10036">
              <w:rPr>
                <w:noProof/>
                <w:webHidden/>
              </w:rPr>
            </w:r>
            <w:r w:rsidR="00E10036">
              <w:rPr>
                <w:noProof/>
                <w:webHidden/>
              </w:rPr>
              <w:fldChar w:fldCharType="separate"/>
            </w:r>
            <w:r w:rsidR="00E10036">
              <w:rPr>
                <w:noProof/>
                <w:webHidden/>
              </w:rPr>
              <w:t>10</w:t>
            </w:r>
            <w:r w:rsidR="00E10036">
              <w:rPr>
                <w:noProof/>
                <w:webHidden/>
              </w:rPr>
              <w:fldChar w:fldCharType="end"/>
            </w:r>
          </w:hyperlink>
        </w:p>
        <w:p w14:paraId="2BD0D75A" w14:textId="39027D7F" w:rsidR="00E10036" w:rsidRDefault="002E10B6">
          <w:pPr>
            <w:pStyle w:val="TOC3"/>
            <w:rPr>
              <w:rFonts w:cstheme="minorBidi"/>
              <w:i w:val="0"/>
              <w:iCs w:val="0"/>
              <w:noProof/>
              <w:sz w:val="22"/>
              <w:szCs w:val="28"/>
              <w:lang w:bidi="th-TH"/>
            </w:rPr>
          </w:pPr>
          <w:hyperlink w:anchor="_Toc132068128" w:history="1">
            <w:r w:rsidR="00E10036" w:rsidRPr="00BE3C46">
              <w:rPr>
                <w:rStyle w:val="Hyperlink"/>
                <w:noProof/>
                <w:lang w:val="en-CA"/>
              </w:rPr>
              <w:t>3.3.2 Faster R-CNN using ArcPy</w:t>
            </w:r>
            <w:r w:rsidR="00E10036">
              <w:rPr>
                <w:noProof/>
                <w:webHidden/>
              </w:rPr>
              <w:tab/>
            </w:r>
            <w:r w:rsidR="00E10036">
              <w:rPr>
                <w:noProof/>
                <w:webHidden/>
              </w:rPr>
              <w:fldChar w:fldCharType="begin"/>
            </w:r>
            <w:r w:rsidR="00E10036">
              <w:rPr>
                <w:noProof/>
                <w:webHidden/>
              </w:rPr>
              <w:instrText xml:space="preserve"> PAGEREF _Toc132068128 \h </w:instrText>
            </w:r>
            <w:r w:rsidR="00E10036">
              <w:rPr>
                <w:noProof/>
                <w:webHidden/>
              </w:rPr>
            </w:r>
            <w:r w:rsidR="00E10036">
              <w:rPr>
                <w:noProof/>
                <w:webHidden/>
              </w:rPr>
              <w:fldChar w:fldCharType="separate"/>
            </w:r>
            <w:r w:rsidR="00E10036">
              <w:rPr>
                <w:noProof/>
                <w:webHidden/>
              </w:rPr>
              <w:t>10</w:t>
            </w:r>
            <w:r w:rsidR="00E10036">
              <w:rPr>
                <w:noProof/>
                <w:webHidden/>
              </w:rPr>
              <w:fldChar w:fldCharType="end"/>
            </w:r>
          </w:hyperlink>
        </w:p>
        <w:p w14:paraId="05E26D1E" w14:textId="290E48C7" w:rsidR="00E10036" w:rsidRDefault="002E10B6">
          <w:pPr>
            <w:pStyle w:val="TOC2"/>
            <w:rPr>
              <w:rFonts w:cstheme="minorBidi"/>
              <w:smallCaps w:val="0"/>
              <w:noProof/>
              <w:sz w:val="22"/>
              <w:szCs w:val="28"/>
              <w:lang w:bidi="th-TH"/>
            </w:rPr>
          </w:pPr>
          <w:hyperlink w:anchor="_Toc132068129" w:history="1">
            <w:r w:rsidR="00E10036" w:rsidRPr="00BE3C46">
              <w:rPr>
                <w:rStyle w:val="Hyperlink"/>
                <w:noProof/>
                <w:lang w:val="en-CA"/>
              </w:rPr>
              <w:t>3.4 YOLOv8 (You Only Look Once)</w:t>
            </w:r>
            <w:r w:rsidR="00E10036">
              <w:rPr>
                <w:noProof/>
                <w:webHidden/>
              </w:rPr>
              <w:tab/>
            </w:r>
            <w:r w:rsidR="00E10036">
              <w:rPr>
                <w:noProof/>
                <w:webHidden/>
              </w:rPr>
              <w:fldChar w:fldCharType="begin"/>
            </w:r>
            <w:r w:rsidR="00E10036">
              <w:rPr>
                <w:noProof/>
                <w:webHidden/>
              </w:rPr>
              <w:instrText xml:space="preserve"> PAGEREF _Toc132068129 \h </w:instrText>
            </w:r>
            <w:r w:rsidR="00E10036">
              <w:rPr>
                <w:noProof/>
                <w:webHidden/>
              </w:rPr>
            </w:r>
            <w:r w:rsidR="00E10036">
              <w:rPr>
                <w:noProof/>
                <w:webHidden/>
              </w:rPr>
              <w:fldChar w:fldCharType="separate"/>
            </w:r>
            <w:r w:rsidR="00E10036">
              <w:rPr>
                <w:noProof/>
                <w:webHidden/>
              </w:rPr>
              <w:t>11</w:t>
            </w:r>
            <w:r w:rsidR="00E10036">
              <w:rPr>
                <w:noProof/>
                <w:webHidden/>
              </w:rPr>
              <w:fldChar w:fldCharType="end"/>
            </w:r>
          </w:hyperlink>
        </w:p>
        <w:p w14:paraId="5A80CE12" w14:textId="5B80CA8F" w:rsidR="00E10036" w:rsidRDefault="002E10B6">
          <w:pPr>
            <w:pStyle w:val="TOC2"/>
            <w:rPr>
              <w:rFonts w:cstheme="minorBidi"/>
              <w:smallCaps w:val="0"/>
              <w:noProof/>
              <w:sz w:val="22"/>
              <w:szCs w:val="28"/>
              <w:lang w:bidi="th-TH"/>
            </w:rPr>
          </w:pPr>
          <w:hyperlink w:anchor="_Toc132068130" w:history="1">
            <w:r w:rsidR="00E10036" w:rsidRPr="00BE3C46">
              <w:rPr>
                <w:rStyle w:val="Hyperlink"/>
                <w:noProof/>
                <w:lang w:val="en-CA"/>
              </w:rPr>
              <w:t>3.5 Implement Cloud Services</w:t>
            </w:r>
            <w:r w:rsidR="00E10036">
              <w:rPr>
                <w:noProof/>
                <w:webHidden/>
              </w:rPr>
              <w:tab/>
            </w:r>
            <w:r w:rsidR="00E10036">
              <w:rPr>
                <w:noProof/>
                <w:webHidden/>
              </w:rPr>
              <w:fldChar w:fldCharType="begin"/>
            </w:r>
            <w:r w:rsidR="00E10036">
              <w:rPr>
                <w:noProof/>
                <w:webHidden/>
              </w:rPr>
              <w:instrText xml:space="preserve"> PAGEREF _Toc132068130 \h </w:instrText>
            </w:r>
            <w:r w:rsidR="00E10036">
              <w:rPr>
                <w:noProof/>
                <w:webHidden/>
              </w:rPr>
            </w:r>
            <w:r w:rsidR="00E10036">
              <w:rPr>
                <w:noProof/>
                <w:webHidden/>
              </w:rPr>
              <w:fldChar w:fldCharType="separate"/>
            </w:r>
            <w:r w:rsidR="00E10036">
              <w:rPr>
                <w:noProof/>
                <w:webHidden/>
              </w:rPr>
              <w:t>11</w:t>
            </w:r>
            <w:r w:rsidR="00E10036">
              <w:rPr>
                <w:noProof/>
                <w:webHidden/>
              </w:rPr>
              <w:fldChar w:fldCharType="end"/>
            </w:r>
          </w:hyperlink>
        </w:p>
        <w:p w14:paraId="1A6E6EE5" w14:textId="33952285" w:rsidR="00E10036" w:rsidRDefault="002E10B6">
          <w:pPr>
            <w:pStyle w:val="TOC1"/>
            <w:rPr>
              <w:rFonts w:cstheme="minorBidi"/>
              <w:b w:val="0"/>
              <w:bCs w:val="0"/>
              <w:caps w:val="0"/>
              <w:noProof/>
              <w:szCs w:val="28"/>
              <w:lang w:val="en-US" w:bidi="th-TH"/>
            </w:rPr>
          </w:pPr>
          <w:hyperlink w:anchor="_Toc132068131" w:history="1">
            <w:r w:rsidR="00E10036" w:rsidRPr="00BE3C46">
              <w:rPr>
                <w:rStyle w:val="Hyperlink"/>
                <w:noProof/>
              </w:rPr>
              <w:t>4.</w:t>
            </w:r>
            <w:r w:rsidR="00E10036">
              <w:rPr>
                <w:rFonts w:cstheme="minorBidi"/>
                <w:b w:val="0"/>
                <w:bCs w:val="0"/>
                <w:caps w:val="0"/>
                <w:noProof/>
                <w:szCs w:val="28"/>
                <w:lang w:val="en-US" w:bidi="th-TH"/>
              </w:rPr>
              <w:tab/>
            </w:r>
            <w:r w:rsidR="00E10036" w:rsidRPr="00BE3C46">
              <w:rPr>
                <w:rStyle w:val="Hyperlink"/>
                <w:noProof/>
              </w:rPr>
              <w:t>RESULTS</w:t>
            </w:r>
            <w:r w:rsidR="00E10036">
              <w:rPr>
                <w:noProof/>
                <w:webHidden/>
              </w:rPr>
              <w:tab/>
            </w:r>
            <w:r w:rsidR="00E10036">
              <w:rPr>
                <w:noProof/>
                <w:webHidden/>
              </w:rPr>
              <w:fldChar w:fldCharType="begin"/>
            </w:r>
            <w:r w:rsidR="00E10036">
              <w:rPr>
                <w:noProof/>
                <w:webHidden/>
              </w:rPr>
              <w:instrText xml:space="preserve"> PAGEREF _Toc132068131 \h </w:instrText>
            </w:r>
            <w:r w:rsidR="00E10036">
              <w:rPr>
                <w:noProof/>
                <w:webHidden/>
              </w:rPr>
            </w:r>
            <w:r w:rsidR="00E10036">
              <w:rPr>
                <w:noProof/>
                <w:webHidden/>
              </w:rPr>
              <w:fldChar w:fldCharType="separate"/>
            </w:r>
            <w:r w:rsidR="00E10036">
              <w:rPr>
                <w:noProof/>
                <w:webHidden/>
              </w:rPr>
              <w:t>12</w:t>
            </w:r>
            <w:r w:rsidR="00E10036">
              <w:rPr>
                <w:noProof/>
                <w:webHidden/>
              </w:rPr>
              <w:fldChar w:fldCharType="end"/>
            </w:r>
          </w:hyperlink>
        </w:p>
        <w:p w14:paraId="19A0FF51" w14:textId="5748D4E7" w:rsidR="00E10036" w:rsidRDefault="002E10B6">
          <w:pPr>
            <w:pStyle w:val="TOC2"/>
            <w:rPr>
              <w:rFonts w:cstheme="minorBidi"/>
              <w:smallCaps w:val="0"/>
              <w:noProof/>
              <w:sz w:val="22"/>
              <w:szCs w:val="28"/>
              <w:lang w:bidi="th-TH"/>
            </w:rPr>
          </w:pPr>
          <w:hyperlink w:anchor="_Toc132068132" w:history="1">
            <w:r w:rsidR="00E10036" w:rsidRPr="00BE3C46">
              <w:rPr>
                <w:rStyle w:val="Hyperlink"/>
                <w:noProof/>
                <w:lang w:val="en-CA"/>
              </w:rPr>
              <w:t xml:space="preserve">4.1 </w:t>
            </w:r>
            <w:r w:rsidR="00E10036" w:rsidRPr="00BE3C46">
              <w:rPr>
                <w:rStyle w:val="Hyperlink"/>
                <w:bCs/>
                <w:noProof/>
              </w:rPr>
              <w:t>Image Processing Pipeline – OpenCV</w:t>
            </w:r>
            <w:r w:rsidR="00E10036">
              <w:rPr>
                <w:noProof/>
                <w:webHidden/>
              </w:rPr>
              <w:tab/>
            </w:r>
            <w:r w:rsidR="00E10036">
              <w:rPr>
                <w:noProof/>
                <w:webHidden/>
              </w:rPr>
              <w:fldChar w:fldCharType="begin"/>
            </w:r>
            <w:r w:rsidR="00E10036">
              <w:rPr>
                <w:noProof/>
                <w:webHidden/>
              </w:rPr>
              <w:instrText xml:space="preserve"> PAGEREF _Toc132068132 \h </w:instrText>
            </w:r>
            <w:r w:rsidR="00E10036">
              <w:rPr>
                <w:noProof/>
                <w:webHidden/>
              </w:rPr>
            </w:r>
            <w:r w:rsidR="00E10036">
              <w:rPr>
                <w:noProof/>
                <w:webHidden/>
              </w:rPr>
              <w:fldChar w:fldCharType="separate"/>
            </w:r>
            <w:r w:rsidR="00E10036">
              <w:rPr>
                <w:noProof/>
                <w:webHidden/>
              </w:rPr>
              <w:t>12</w:t>
            </w:r>
            <w:r w:rsidR="00E10036">
              <w:rPr>
                <w:noProof/>
                <w:webHidden/>
              </w:rPr>
              <w:fldChar w:fldCharType="end"/>
            </w:r>
          </w:hyperlink>
        </w:p>
        <w:p w14:paraId="506F7BC6" w14:textId="395FF5B5" w:rsidR="00E10036" w:rsidRDefault="002E10B6">
          <w:pPr>
            <w:pStyle w:val="TOC2"/>
            <w:rPr>
              <w:rFonts w:cstheme="minorBidi"/>
              <w:smallCaps w:val="0"/>
              <w:noProof/>
              <w:sz w:val="22"/>
              <w:szCs w:val="28"/>
              <w:lang w:bidi="th-TH"/>
            </w:rPr>
          </w:pPr>
          <w:hyperlink w:anchor="_Toc132068133" w:history="1">
            <w:r w:rsidR="00E10036" w:rsidRPr="00BE3C46">
              <w:rPr>
                <w:rStyle w:val="Hyperlink"/>
                <w:noProof/>
                <w:lang w:val="en-CA"/>
              </w:rPr>
              <w:t>4.2 Convolutional Neural Network (CNN)</w:t>
            </w:r>
            <w:r w:rsidR="00E10036">
              <w:rPr>
                <w:noProof/>
                <w:webHidden/>
              </w:rPr>
              <w:tab/>
            </w:r>
            <w:r w:rsidR="00E10036">
              <w:rPr>
                <w:noProof/>
                <w:webHidden/>
              </w:rPr>
              <w:fldChar w:fldCharType="begin"/>
            </w:r>
            <w:r w:rsidR="00E10036">
              <w:rPr>
                <w:noProof/>
                <w:webHidden/>
              </w:rPr>
              <w:instrText xml:space="preserve"> PAGEREF _Toc132068133 \h </w:instrText>
            </w:r>
            <w:r w:rsidR="00E10036">
              <w:rPr>
                <w:noProof/>
                <w:webHidden/>
              </w:rPr>
            </w:r>
            <w:r w:rsidR="00E10036">
              <w:rPr>
                <w:noProof/>
                <w:webHidden/>
              </w:rPr>
              <w:fldChar w:fldCharType="separate"/>
            </w:r>
            <w:r w:rsidR="00E10036">
              <w:rPr>
                <w:noProof/>
                <w:webHidden/>
              </w:rPr>
              <w:t>12</w:t>
            </w:r>
            <w:r w:rsidR="00E10036">
              <w:rPr>
                <w:noProof/>
                <w:webHidden/>
              </w:rPr>
              <w:fldChar w:fldCharType="end"/>
            </w:r>
          </w:hyperlink>
        </w:p>
        <w:p w14:paraId="5FEC415B" w14:textId="24451687" w:rsidR="00E10036" w:rsidRDefault="002E10B6">
          <w:pPr>
            <w:pStyle w:val="TOC2"/>
            <w:rPr>
              <w:rFonts w:cstheme="minorBidi"/>
              <w:smallCaps w:val="0"/>
              <w:noProof/>
              <w:sz w:val="22"/>
              <w:szCs w:val="28"/>
              <w:lang w:bidi="th-TH"/>
            </w:rPr>
          </w:pPr>
          <w:hyperlink w:anchor="_Toc132068134" w:history="1">
            <w:r w:rsidR="00E10036" w:rsidRPr="00BE3C46">
              <w:rPr>
                <w:rStyle w:val="Hyperlink"/>
                <w:noProof/>
                <w:lang w:val="en-CA"/>
              </w:rPr>
              <w:t>4.3 Faster Region-based Convolutional Neural Network (Faster R-CNN)</w:t>
            </w:r>
            <w:r w:rsidR="00E10036">
              <w:rPr>
                <w:noProof/>
                <w:webHidden/>
              </w:rPr>
              <w:tab/>
            </w:r>
            <w:r w:rsidR="00E10036">
              <w:rPr>
                <w:noProof/>
                <w:webHidden/>
              </w:rPr>
              <w:fldChar w:fldCharType="begin"/>
            </w:r>
            <w:r w:rsidR="00E10036">
              <w:rPr>
                <w:noProof/>
                <w:webHidden/>
              </w:rPr>
              <w:instrText xml:space="preserve"> PAGEREF _Toc132068134 \h </w:instrText>
            </w:r>
            <w:r w:rsidR="00E10036">
              <w:rPr>
                <w:noProof/>
                <w:webHidden/>
              </w:rPr>
            </w:r>
            <w:r w:rsidR="00E10036">
              <w:rPr>
                <w:noProof/>
                <w:webHidden/>
              </w:rPr>
              <w:fldChar w:fldCharType="separate"/>
            </w:r>
            <w:r w:rsidR="00E10036">
              <w:rPr>
                <w:noProof/>
                <w:webHidden/>
              </w:rPr>
              <w:t>13</w:t>
            </w:r>
            <w:r w:rsidR="00E10036">
              <w:rPr>
                <w:noProof/>
                <w:webHidden/>
              </w:rPr>
              <w:fldChar w:fldCharType="end"/>
            </w:r>
          </w:hyperlink>
        </w:p>
        <w:p w14:paraId="05942584" w14:textId="760CB6D5" w:rsidR="00E10036" w:rsidRDefault="002E10B6">
          <w:pPr>
            <w:pStyle w:val="TOC3"/>
            <w:rPr>
              <w:rFonts w:cstheme="minorBidi"/>
              <w:i w:val="0"/>
              <w:iCs w:val="0"/>
              <w:noProof/>
              <w:sz w:val="22"/>
              <w:szCs w:val="28"/>
              <w:lang w:bidi="th-TH"/>
            </w:rPr>
          </w:pPr>
          <w:hyperlink w:anchor="_Toc132068135" w:history="1">
            <w:r w:rsidR="00E10036" w:rsidRPr="00BE3C46">
              <w:rPr>
                <w:rStyle w:val="Hyperlink"/>
                <w:noProof/>
                <w:lang w:val="en-CA"/>
              </w:rPr>
              <w:t>4.3.1 Faster R-CNN Resnet50 FPN V2 Model using PyTorch</w:t>
            </w:r>
            <w:r w:rsidR="00E10036">
              <w:rPr>
                <w:noProof/>
                <w:webHidden/>
              </w:rPr>
              <w:tab/>
            </w:r>
            <w:r w:rsidR="00E10036">
              <w:rPr>
                <w:noProof/>
                <w:webHidden/>
              </w:rPr>
              <w:fldChar w:fldCharType="begin"/>
            </w:r>
            <w:r w:rsidR="00E10036">
              <w:rPr>
                <w:noProof/>
                <w:webHidden/>
              </w:rPr>
              <w:instrText xml:space="preserve"> PAGEREF _Toc132068135 \h </w:instrText>
            </w:r>
            <w:r w:rsidR="00E10036">
              <w:rPr>
                <w:noProof/>
                <w:webHidden/>
              </w:rPr>
            </w:r>
            <w:r w:rsidR="00E10036">
              <w:rPr>
                <w:noProof/>
                <w:webHidden/>
              </w:rPr>
              <w:fldChar w:fldCharType="separate"/>
            </w:r>
            <w:r w:rsidR="00E10036">
              <w:rPr>
                <w:noProof/>
                <w:webHidden/>
              </w:rPr>
              <w:t>13</w:t>
            </w:r>
            <w:r w:rsidR="00E10036">
              <w:rPr>
                <w:noProof/>
                <w:webHidden/>
              </w:rPr>
              <w:fldChar w:fldCharType="end"/>
            </w:r>
          </w:hyperlink>
        </w:p>
        <w:p w14:paraId="1F6FEA2F" w14:textId="73604540" w:rsidR="00E10036" w:rsidRDefault="002E10B6">
          <w:pPr>
            <w:pStyle w:val="TOC3"/>
            <w:rPr>
              <w:rFonts w:cstheme="minorBidi"/>
              <w:i w:val="0"/>
              <w:iCs w:val="0"/>
              <w:noProof/>
              <w:sz w:val="22"/>
              <w:szCs w:val="28"/>
              <w:lang w:bidi="th-TH"/>
            </w:rPr>
          </w:pPr>
          <w:hyperlink w:anchor="_Toc132068136" w:history="1">
            <w:r w:rsidR="00E10036" w:rsidRPr="00BE3C46">
              <w:rPr>
                <w:rStyle w:val="Hyperlink"/>
                <w:noProof/>
                <w:lang w:val="en-CA"/>
              </w:rPr>
              <w:t>4.3.2 Faster R-CNN using ArcPy</w:t>
            </w:r>
            <w:r w:rsidR="00E10036">
              <w:rPr>
                <w:noProof/>
                <w:webHidden/>
              </w:rPr>
              <w:tab/>
            </w:r>
            <w:r w:rsidR="00E10036">
              <w:rPr>
                <w:noProof/>
                <w:webHidden/>
              </w:rPr>
              <w:fldChar w:fldCharType="begin"/>
            </w:r>
            <w:r w:rsidR="00E10036">
              <w:rPr>
                <w:noProof/>
                <w:webHidden/>
              </w:rPr>
              <w:instrText xml:space="preserve"> PAGEREF _Toc132068136 \h </w:instrText>
            </w:r>
            <w:r w:rsidR="00E10036">
              <w:rPr>
                <w:noProof/>
                <w:webHidden/>
              </w:rPr>
            </w:r>
            <w:r w:rsidR="00E10036">
              <w:rPr>
                <w:noProof/>
                <w:webHidden/>
              </w:rPr>
              <w:fldChar w:fldCharType="separate"/>
            </w:r>
            <w:r w:rsidR="00E10036">
              <w:rPr>
                <w:noProof/>
                <w:webHidden/>
              </w:rPr>
              <w:t>15</w:t>
            </w:r>
            <w:r w:rsidR="00E10036">
              <w:rPr>
                <w:noProof/>
                <w:webHidden/>
              </w:rPr>
              <w:fldChar w:fldCharType="end"/>
            </w:r>
          </w:hyperlink>
        </w:p>
        <w:p w14:paraId="2377CD84" w14:textId="0B206673" w:rsidR="00E10036" w:rsidRDefault="002E10B6">
          <w:pPr>
            <w:pStyle w:val="TOC2"/>
            <w:rPr>
              <w:rFonts w:cstheme="minorBidi"/>
              <w:smallCaps w:val="0"/>
              <w:noProof/>
              <w:sz w:val="22"/>
              <w:szCs w:val="28"/>
              <w:lang w:bidi="th-TH"/>
            </w:rPr>
          </w:pPr>
          <w:hyperlink w:anchor="_Toc132068137" w:history="1">
            <w:r w:rsidR="00E10036" w:rsidRPr="00BE3C46">
              <w:rPr>
                <w:rStyle w:val="Hyperlink"/>
                <w:noProof/>
                <w:lang w:val="en-CA"/>
              </w:rPr>
              <w:t>4.4 YOLOv8 (You Only Look Once)</w:t>
            </w:r>
            <w:r w:rsidR="00E10036">
              <w:rPr>
                <w:noProof/>
                <w:webHidden/>
              </w:rPr>
              <w:tab/>
            </w:r>
            <w:r w:rsidR="00E10036">
              <w:rPr>
                <w:noProof/>
                <w:webHidden/>
              </w:rPr>
              <w:fldChar w:fldCharType="begin"/>
            </w:r>
            <w:r w:rsidR="00E10036">
              <w:rPr>
                <w:noProof/>
                <w:webHidden/>
              </w:rPr>
              <w:instrText xml:space="preserve"> PAGEREF _Toc132068137 \h </w:instrText>
            </w:r>
            <w:r w:rsidR="00E10036">
              <w:rPr>
                <w:noProof/>
                <w:webHidden/>
              </w:rPr>
            </w:r>
            <w:r w:rsidR="00E10036">
              <w:rPr>
                <w:noProof/>
                <w:webHidden/>
              </w:rPr>
              <w:fldChar w:fldCharType="separate"/>
            </w:r>
            <w:r w:rsidR="00E10036">
              <w:rPr>
                <w:noProof/>
                <w:webHidden/>
              </w:rPr>
              <w:t>16</w:t>
            </w:r>
            <w:r w:rsidR="00E10036">
              <w:rPr>
                <w:noProof/>
                <w:webHidden/>
              </w:rPr>
              <w:fldChar w:fldCharType="end"/>
            </w:r>
          </w:hyperlink>
        </w:p>
        <w:p w14:paraId="4613FC85" w14:textId="5C657DF0" w:rsidR="00E10036" w:rsidRDefault="002E10B6">
          <w:pPr>
            <w:pStyle w:val="TOC2"/>
            <w:rPr>
              <w:rFonts w:cstheme="minorBidi"/>
              <w:smallCaps w:val="0"/>
              <w:noProof/>
              <w:sz w:val="22"/>
              <w:szCs w:val="28"/>
              <w:lang w:bidi="th-TH"/>
            </w:rPr>
          </w:pPr>
          <w:hyperlink w:anchor="_Toc132068138" w:history="1">
            <w:r w:rsidR="00E10036" w:rsidRPr="00BE3C46">
              <w:rPr>
                <w:rStyle w:val="Hyperlink"/>
                <w:noProof/>
                <w:lang w:val="en-CA"/>
              </w:rPr>
              <w:t>4.5 Implement Cloud Services</w:t>
            </w:r>
            <w:r w:rsidR="00E10036">
              <w:rPr>
                <w:noProof/>
                <w:webHidden/>
              </w:rPr>
              <w:tab/>
            </w:r>
            <w:r w:rsidR="00E10036">
              <w:rPr>
                <w:noProof/>
                <w:webHidden/>
              </w:rPr>
              <w:fldChar w:fldCharType="begin"/>
            </w:r>
            <w:r w:rsidR="00E10036">
              <w:rPr>
                <w:noProof/>
                <w:webHidden/>
              </w:rPr>
              <w:instrText xml:space="preserve"> PAGEREF _Toc132068138 \h </w:instrText>
            </w:r>
            <w:r w:rsidR="00E10036">
              <w:rPr>
                <w:noProof/>
                <w:webHidden/>
              </w:rPr>
            </w:r>
            <w:r w:rsidR="00E10036">
              <w:rPr>
                <w:noProof/>
                <w:webHidden/>
              </w:rPr>
              <w:fldChar w:fldCharType="separate"/>
            </w:r>
            <w:r w:rsidR="00E10036">
              <w:rPr>
                <w:noProof/>
                <w:webHidden/>
              </w:rPr>
              <w:t>16</w:t>
            </w:r>
            <w:r w:rsidR="00E10036">
              <w:rPr>
                <w:noProof/>
                <w:webHidden/>
              </w:rPr>
              <w:fldChar w:fldCharType="end"/>
            </w:r>
          </w:hyperlink>
        </w:p>
        <w:p w14:paraId="07CB63AB" w14:textId="0A16DD60" w:rsidR="00E10036" w:rsidRDefault="002E10B6">
          <w:pPr>
            <w:pStyle w:val="TOC1"/>
            <w:rPr>
              <w:rFonts w:cstheme="minorBidi"/>
              <w:b w:val="0"/>
              <w:bCs w:val="0"/>
              <w:caps w:val="0"/>
              <w:noProof/>
              <w:szCs w:val="28"/>
              <w:lang w:val="en-US" w:bidi="th-TH"/>
            </w:rPr>
          </w:pPr>
          <w:hyperlink w:anchor="_Toc132068139" w:history="1">
            <w:r w:rsidR="00E10036" w:rsidRPr="00BE3C46">
              <w:rPr>
                <w:rStyle w:val="Hyperlink"/>
                <w:noProof/>
              </w:rPr>
              <w:t>5.</w:t>
            </w:r>
            <w:r w:rsidR="00E10036">
              <w:rPr>
                <w:rFonts w:cstheme="minorBidi"/>
                <w:b w:val="0"/>
                <w:bCs w:val="0"/>
                <w:caps w:val="0"/>
                <w:noProof/>
                <w:szCs w:val="28"/>
                <w:lang w:val="en-US" w:bidi="th-TH"/>
              </w:rPr>
              <w:tab/>
            </w:r>
            <w:r w:rsidR="00E10036" w:rsidRPr="00BE3C46">
              <w:rPr>
                <w:rStyle w:val="Hyperlink"/>
                <w:noProof/>
              </w:rPr>
              <w:t>CONCLUSION</w:t>
            </w:r>
            <w:r w:rsidR="00E10036">
              <w:rPr>
                <w:noProof/>
                <w:webHidden/>
              </w:rPr>
              <w:tab/>
            </w:r>
            <w:r w:rsidR="00E10036">
              <w:rPr>
                <w:noProof/>
                <w:webHidden/>
              </w:rPr>
              <w:fldChar w:fldCharType="begin"/>
            </w:r>
            <w:r w:rsidR="00E10036">
              <w:rPr>
                <w:noProof/>
                <w:webHidden/>
              </w:rPr>
              <w:instrText xml:space="preserve"> PAGEREF _Toc132068139 \h </w:instrText>
            </w:r>
            <w:r w:rsidR="00E10036">
              <w:rPr>
                <w:noProof/>
                <w:webHidden/>
              </w:rPr>
            </w:r>
            <w:r w:rsidR="00E10036">
              <w:rPr>
                <w:noProof/>
                <w:webHidden/>
              </w:rPr>
              <w:fldChar w:fldCharType="separate"/>
            </w:r>
            <w:r w:rsidR="00E10036">
              <w:rPr>
                <w:noProof/>
                <w:webHidden/>
              </w:rPr>
              <w:t>17</w:t>
            </w:r>
            <w:r w:rsidR="00E10036">
              <w:rPr>
                <w:noProof/>
                <w:webHidden/>
              </w:rPr>
              <w:fldChar w:fldCharType="end"/>
            </w:r>
          </w:hyperlink>
        </w:p>
        <w:p w14:paraId="20BB596F" w14:textId="50A68D69" w:rsidR="00E10036" w:rsidRDefault="002E10B6">
          <w:pPr>
            <w:pStyle w:val="TOC2"/>
            <w:rPr>
              <w:rFonts w:cstheme="minorBidi"/>
              <w:smallCaps w:val="0"/>
              <w:noProof/>
              <w:sz w:val="22"/>
              <w:szCs w:val="28"/>
              <w:lang w:bidi="th-TH"/>
            </w:rPr>
          </w:pPr>
          <w:hyperlink w:anchor="_Toc132068140" w:history="1">
            <w:r w:rsidR="00E10036" w:rsidRPr="00BE3C46">
              <w:rPr>
                <w:rStyle w:val="Hyperlink"/>
                <w:noProof/>
                <w:lang w:val="en-CA"/>
              </w:rPr>
              <w:t>5.1 Model Comparison</w:t>
            </w:r>
            <w:r w:rsidR="00E10036">
              <w:rPr>
                <w:noProof/>
                <w:webHidden/>
              </w:rPr>
              <w:tab/>
            </w:r>
            <w:r w:rsidR="00E10036">
              <w:rPr>
                <w:noProof/>
                <w:webHidden/>
              </w:rPr>
              <w:fldChar w:fldCharType="begin"/>
            </w:r>
            <w:r w:rsidR="00E10036">
              <w:rPr>
                <w:noProof/>
                <w:webHidden/>
              </w:rPr>
              <w:instrText xml:space="preserve"> PAGEREF _Toc132068140 \h </w:instrText>
            </w:r>
            <w:r w:rsidR="00E10036">
              <w:rPr>
                <w:noProof/>
                <w:webHidden/>
              </w:rPr>
            </w:r>
            <w:r w:rsidR="00E10036">
              <w:rPr>
                <w:noProof/>
                <w:webHidden/>
              </w:rPr>
              <w:fldChar w:fldCharType="separate"/>
            </w:r>
            <w:r w:rsidR="00E10036">
              <w:rPr>
                <w:noProof/>
                <w:webHidden/>
              </w:rPr>
              <w:t>17</w:t>
            </w:r>
            <w:r w:rsidR="00E10036">
              <w:rPr>
                <w:noProof/>
                <w:webHidden/>
              </w:rPr>
              <w:fldChar w:fldCharType="end"/>
            </w:r>
          </w:hyperlink>
        </w:p>
        <w:p w14:paraId="4E62C7A6" w14:textId="029F3C14" w:rsidR="00E10036" w:rsidRDefault="002E10B6">
          <w:pPr>
            <w:pStyle w:val="TOC2"/>
            <w:rPr>
              <w:rFonts w:cstheme="minorBidi"/>
              <w:smallCaps w:val="0"/>
              <w:noProof/>
              <w:sz w:val="22"/>
              <w:szCs w:val="28"/>
              <w:lang w:bidi="th-TH"/>
            </w:rPr>
          </w:pPr>
          <w:hyperlink w:anchor="_Toc132068141" w:history="1">
            <w:r w:rsidR="00E10036" w:rsidRPr="00BE3C46">
              <w:rPr>
                <w:rStyle w:val="Hyperlink"/>
                <w:noProof/>
                <w:lang w:val="en-CA"/>
              </w:rPr>
              <w:t>5.1 Cloud Deployment</w:t>
            </w:r>
            <w:r w:rsidR="00E10036">
              <w:rPr>
                <w:noProof/>
                <w:webHidden/>
              </w:rPr>
              <w:tab/>
            </w:r>
            <w:r w:rsidR="00E10036">
              <w:rPr>
                <w:noProof/>
                <w:webHidden/>
              </w:rPr>
              <w:fldChar w:fldCharType="begin"/>
            </w:r>
            <w:r w:rsidR="00E10036">
              <w:rPr>
                <w:noProof/>
                <w:webHidden/>
              </w:rPr>
              <w:instrText xml:space="preserve"> PAGEREF _Toc132068141 \h </w:instrText>
            </w:r>
            <w:r w:rsidR="00E10036">
              <w:rPr>
                <w:noProof/>
                <w:webHidden/>
              </w:rPr>
            </w:r>
            <w:r w:rsidR="00E10036">
              <w:rPr>
                <w:noProof/>
                <w:webHidden/>
              </w:rPr>
              <w:fldChar w:fldCharType="separate"/>
            </w:r>
            <w:r w:rsidR="00E10036">
              <w:rPr>
                <w:noProof/>
                <w:webHidden/>
              </w:rPr>
              <w:t>18</w:t>
            </w:r>
            <w:r w:rsidR="00E10036">
              <w:rPr>
                <w:noProof/>
                <w:webHidden/>
              </w:rPr>
              <w:fldChar w:fldCharType="end"/>
            </w:r>
          </w:hyperlink>
        </w:p>
        <w:p w14:paraId="3E91FA5B" w14:textId="7CB494A5" w:rsidR="00E10036" w:rsidRDefault="002E10B6">
          <w:pPr>
            <w:pStyle w:val="TOC1"/>
            <w:rPr>
              <w:rFonts w:cstheme="minorBidi"/>
              <w:b w:val="0"/>
              <w:bCs w:val="0"/>
              <w:caps w:val="0"/>
              <w:noProof/>
              <w:szCs w:val="28"/>
              <w:lang w:val="en-US" w:bidi="th-TH"/>
            </w:rPr>
          </w:pPr>
          <w:hyperlink w:anchor="_Toc132068142" w:history="1">
            <w:r w:rsidR="00E10036" w:rsidRPr="00BE3C46">
              <w:rPr>
                <w:rStyle w:val="Hyperlink"/>
                <w:noProof/>
              </w:rPr>
              <w:t>6.</w:t>
            </w:r>
            <w:r w:rsidR="00E10036">
              <w:rPr>
                <w:rFonts w:cstheme="minorBidi"/>
                <w:b w:val="0"/>
                <w:bCs w:val="0"/>
                <w:caps w:val="0"/>
                <w:noProof/>
                <w:szCs w:val="28"/>
                <w:lang w:val="en-US" w:bidi="th-TH"/>
              </w:rPr>
              <w:tab/>
            </w:r>
            <w:r w:rsidR="00E10036" w:rsidRPr="00BE3C46">
              <w:rPr>
                <w:rStyle w:val="Hyperlink"/>
                <w:noProof/>
              </w:rPr>
              <w:t>CHALLENGES &amp; NEXT STEPS</w:t>
            </w:r>
            <w:r w:rsidR="00E10036">
              <w:rPr>
                <w:noProof/>
                <w:webHidden/>
              </w:rPr>
              <w:tab/>
            </w:r>
            <w:r w:rsidR="00E10036">
              <w:rPr>
                <w:noProof/>
                <w:webHidden/>
              </w:rPr>
              <w:fldChar w:fldCharType="begin"/>
            </w:r>
            <w:r w:rsidR="00E10036">
              <w:rPr>
                <w:noProof/>
                <w:webHidden/>
              </w:rPr>
              <w:instrText xml:space="preserve"> PAGEREF _Toc132068142 \h </w:instrText>
            </w:r>
            <w:r w:rsidR="00E10036">
              <w:rPr>
                <w:noProof/>
                <w:webHidden/>
              </w:rPr>
            </w:r>
            <w:r w:rsidR="00E10036">
              <w:rPr>
                <w:noProof/>
                <w:webHidden/>
              </w:rPr>
              <w:fldChar w:fldCharType="separate"/>
            </w:r>
            <w:r w:rsidR="00E10036">
              <w:rPr>
                <w:noProof/>
                <w:webHidden/>
              </w:rPr>
              <w:t>18</w:t>
            </w:r>
            <w:r w:rsidR="00E10036">
              <w:rPr>
                <w:noProof/>
                <w:webHidden/>
              </w:rPr>
              <w:fldChar w:fldCharType="end"/>
            </w:r>
          </w:hyperlink>
        </w:p>
        <w:p w14:paraId="013E40BE" w14:textId="75C82CF0" w:rsidR="00E10036" w:rsidRDefault="002E10B6">
          <w:pPr>
            <w:pStyle w:val="TOC2"/>
            <w:tabs>
              <w:tab w:val="left" w:pos="880"/>
            </w:tabs>
            <w:rPr>
              <w:rFonts w:cstheme="minorBidi"/>
              <w:smallCaps w:val="0"/>
              <w:noProof/>
              <w:sz w:val="22"/>
              <w:szCs w:val="28"/>
              <w:lang w:bidi="th-TH"/>
            </w:rPr>
          </w:pPr>
          <w:hyperlink w:anchor="_Toc132068143" w:history="1">
            <w:r w:rsidR="00E10036" w:rsidRPr="00BE3C46">
              <w:rPr>
                <w:rStyle w:val="Hyperlink"/>
                <w:rFonts w:eastAsia="Calibri"/>
                <w:noProof/>
                <w:lang w:val="en-CA"/>
              </w:rPr>
              <w:t>6.1</w:t>
            </w:r>
            <w:r w:rsidR="00E10036">
              <w:rPr>
                <w:rFonts w:cstheme="minorBidi"/>
                <w:smallCaps w:val="0"/>
                <w:noProof/>
                <w:sz w:val="22"/>
                <w:szCs w:val="28"/>
                <w:lang w:bidi="th-TH"/>
              </w:rPr>
              <w:tab/>
            </w:r>
            <w:r w:rsidR="00E10036" w:rsidRPr="00BE3C46">
              <w:rPr>
                <w:rStyle w:val="Hyperlink"/>
                <w:rFonts w:eastAsia="Calibri"/>
                <w:noProof/>
                <w:lang w:val="en-CA"/>
              </w:rPr>
              <w:t>Challenges</w:t>
            </w:r>
            <w:r w:rsidR="00E10036">
              <w:rPr>
                <w:noProof/>
                <w:webHidden/>
              </w:rPr>
              <w:tab/>
            </w:r>
            <w:r w:rsidR="00E10036">
              <w:rPr>
                <w:noProof/>
                <w:webHidden/>
              </w:rPr>
              <w:fldChar w:fldCharType="begin"/>
            </w:r>
            <w:r w:rsidR="00E10036">
              <w:rPr>
                <w:noProof/>
                <w:webHidden/>
              </w:rPr>
              <w:instrText xml:space="preserve"> PAGEREF _Toc132068143 \h </w:instrText>
            </w:r>
            <w:r w:rsidR="00E10036">
              <w:rPr>
                <w:noProof/>
                <w:webHidden/>
              </w:rPr>
            </w:r>
            <w:r w:rsidR="00E10036">
              <w:rPr>
                <w:noProof/>
                <w:webHidden/>
              </w:rPr>
              <w:fldChar w:fldCharType="separate"/>
            </w:r>
            <w:r w:rsidR="00E10036">
              <w:rPr>
                <w:noProof/>
                <w:webHidden/>
              </w:rPr>
              <w:t>18</w:t>
            </w:r>
            <w:r w:rsidR="00E10036">
              <w:rPr>
                <w:noProof/>
                <w:webHidden/>
              </w:rPr>
              <w:fldChar w:fldCharType="end"/>
            </w:r>
          </w:hyperlink>
        </w:p>
        <w:p w14:paraId="4C4657AB" w14:textId="4937CA01" w:rsidR="00E10036" w:rsidRDefault="002E10B6">
          <w:pPr>
            <w:pStyle w:val="TOC2"/>
            <w:rPr>
              <w:rFonts w:cstheme="minorBidi"/>
              <w:smallCaps w:val="0"/>
              <w:noProof/>
              <w:sz w:val="22"/>
              <w:szCs w:val="28"/>
              <w:lang w:bidi="th-TH"/>
            </w:rPr>
          </w:pPr>
          <w:hyperlink w:anchor="_Toc132068144" w:history="1">
            <w:r w:rsidR="00E10036" w:rsidRPr="00BE3C46">
              <w:rPr>
                <w:rStyle w:val="Hyperlink"/>
                <w:rFonts w:eastAsia="Calibri"/>
                <w:noProof/>
                <w:lang w:val="en-CA"/>
              </w:rPr>
              <w:t>6.2 Next Steps</w:t>
            </w:r>
            <w:r w:rsidR="00E10036">
              <w:rPr>
                <w:noProof/>
                <w:webHidden/>
              </w:rPr>
              <w:tab/>
            </w:r>
            <w:r w:rsidR="00E10036">
              <w:rPr>
                <w:noProof/>
                <w:webHidden/>
              </w:rPr>
              <w:fldChar w:fldCharType="begin"/>
            </w:r>
            <w:r w:rsidR="00E10036">
              <w:rPr>
                <w:noProof/>
                <w:webHidden/>
              </w:rPr>
              <w:instrText xml:space="preserve"> PAGEREF _Toc132068144 \h </w:instrText>
            </w:r>
            <w:r w:rsidR="00E10036">
              <w:rPr>
                <w:noProof/>
                <w:webHidden/>
              </w:rPr>
            </w:r>
            <w:r w:rsidR="00E10036">
              <w:rPr>
                <w:noProof/>
                <w:webHidden/>
              </w:rPr>
              <w:fldChar w:fldCharType="separate"/>
            </w:r>
            <w:r w:rsidR="00E10036">
              <w:rPr>
                <w:noProof/>
                <w:webHidden/>
              </w:rPr>
              <w:t>18</w:t>
            </w:r>
            <w:r w:rsidR="00E10036">
              <w:rPr>
                <w:noProof/>
                <w:webHidden/>
              </w:rPr>
              <w:fldChar w:fldCharType="end"/>
            </w:r>
          </w:hyperlink>
        </w:p>
        <w:p w14:paraId="419E2020" w14:textId="56BDED6C" w:rsidR="00E10036" w:rsidRDefault="002E10B6">
          <w:pPr>
            <w:pStyle w:val="TOC1"/>
            <w:rPr>
              <w:rFonts w:cstheme="minorBidi"/>
              <w:b w:val="0"/>
              <w:bCs w:val="0"/>
              <w:caps w:val="0"/>
              <w:noProof/>
              <w:szCs w:val="28"/>
              <w:lang w:val="en-US" w:bidi="th-TH"/>
            </w:rPr>
          </w:pPr>
          <w:hyperlink w:anchor="_Toc132068145" w:history="1">
            <w:r w:rsidR="00E10036" w:rsidRPr="00BE3C46">
              <w:rPr>
                <w:rStyle w:val="Hyperlink"/>
                <w:noProof/>
              </w:rPr>
              <w:t>7.</w:t>
            </w:r>
            <w:r w:rsidR="00E10036">
              <w:rPr>
                <w:rFonts w:cstheme="minorBidi"/>
                <w:b w:val="0"/>
                <w:bCs w:val="0"/>
                <w:caps w:val="0"/>
                <w:noProof/>
                <w:szCs w:val="28"/>
                <w:lang w:val="en-US" w:bidi="th-TH"/>
              </w:rPr>
              <w:tab/>
            </w:r>
            <w:r w:rsidR="00E10036" w:rsidRPr="00BE3C46">
              <w:rPr>
                <w:rStyle w:val="Hyperlink"/>
                <w:noProof/>
              </w:rPr>
              <w:t>LEARNING OBJECTIVES</w:t>
            </w:r>
            <w:r w:rsidR="00E10036">
              <w:rPr>
                <w:noProof/>
                <w:webHidden/>
              </w:rPr>
              <w:tab/>
            </w:r>
            <w:r w:rsidR="00E10036">
              <w:rPr>
                <w:noProof/>
                <w:webHidden/>
              </w:rPr>
              <w:fldChar w:fldCharType="begin"/>
            </w:r>
            <w:r w:rsidR="00E10036">
              <w:rPr>
                <w:noProof/>
                <w:webHidden/>
              </w:rPr>
              <w:instrText xml:space="preserve"> PAGEREF _Toc132068145 \h </w:instrText>
            </w:r>
            <w:r w:rsidR="00E10036">
              <w:rPr>
                <w:noProof/>
                <w:webHidden/>
              </w:rPr>
            </w:r>
            <w:r w:rsidR="00E10036">
              <w:rPr>
                <w:noProof/>
                <w:webHidden/>
              </w:rPr>
              <w:fldChar w:fldCharType="separate"/>
            </w:r>
            <w:r w:rsidR="00E10036">
              <w:rPr>
                <w:noProof/>
                <w:webHidden/>
              </w:rPr>
              <w:t>19</w:t>
            </w:r>
            <w:r w:rsidR="00E10036">
              <w:rPr>
                <w:noProof/>
                <w:webHidden/>
              </w:rPr>
              <w:fldChar w:fldCharType="end"/>
            </w:r>
          </w:hyperlink>
        </w:p>
        <w:p w14:paraId="6A434B3B" w14:textId="4E02A05A" w:rsidR="00E10036" w:rsidRDefault="002E10B6">
          <w:pPr>
            <w:pStyle w:val="TOC2"/>
            <w:rPr>
              <w:rFonts w:cstheme="minorBidi"/>
              <w:smallCaps w:val="0"/>
              <w:noProof/>
              <w:sz w:val="22"/>
              <w:szCs w:val="28"/>
              <w:lang w:bidi="th-TH"/>
            </w:rPr>
          </w:pPr>
          <w:hyperlink w:anchor="_Toc132068146" w:history="1">
            <w:r w:rsidR="00E10036" w:rsidRPr="00BE3C46">
              <w:rPr>
                <w:rStyle w:val="Hyperlink"/>
                <w:noProof/>
                <w:lang w:val="en-CA"/>
              </w:rPr>
              <w:t>7.1 Yi-Chi Chang (Lawrence)</w:t>
            </w:r>
            <w:r w:rsidR="00E10036">
              <w:rPr>
                <w:noProof/>
                <w:webHidden/>
              </w:rPr>
              <w:tab/>
            </w:r>
            <w:r w:rsidR="00E10036">
              <w:rPr>
                <w:noProof/>
                <w:webHidden/>
              </w:rPr>
              <w:fldChar w:fldCharType="begin"/>
            </w:r>
            <w:r w:rsidR="00E10036">
              <w:rPr>
                <w:noProof/>
                <w:webHidden/>
              </w:rPr>
              <w:instrText xml:space="preserve"> PAGEREF _Toc132068146 \h </w:instrText>
            </w:r>
            <w:r w:rsidR="00E10036">
              <w:rPr>
                <w:noProof/>
                <w:webHidden/>
              </w:rPr>
            </w:r>
            <w:r w:rsidR="00E10036">
              <w:rPr>
                <w:noProof/>
                <w:webHidden/>
              </w:rPr>
              <w:fldChar w:fldCharType="separate"/>
            </w:r>
            <w:r w:rsidR="00E10036">
              <w:rPr>
                <w:noProof/>
                <w:webHidden/>
              </w:rPr>
              <w:t>19</w:t>
            </w:r>
            <w:r w:rsidR="00E10036">
              <w:rPr>
                <w:noProof/>
                <w:webHidden/>
              </w:rPr>
              <w:fldChar w:fldCharType="end"/>
            </w:r>
          </w:hyperlink>
        </w:p>
        <w:p w14:paraId="32AA0DF2" w14:textId="47C1C820" w:rsidR="00E10036" w:rsidRDefault="002E10B6">
          <w:pPr>
            <w:pStyle w:val="TOC2"/>
            <w:rPr>
              <w:rFonts w:cstheme="minorBidi"/>
              <w:smallCaps w:val="0"/>
              <w:noProof/>
              <w:sz w:val="22"/>
              <w:szCs w:val="28"/>
              <w:lang w:bidi="th-TH"/>
            </w:rPr>
          </w:pPr>
          <w:hyperlink w:anchor="_Toc132068147" w:history="1">
            <w:r w:rsidR="00E10036" w:rsidRPr="00BE3C46">
              <w:rPr>
                <w:rStyle w:val="Hyperlink"/>
                <w:noProof/>
                <w:lang w:val="en-CA"/>
              </w:rPr>
              <w:t>7.2 Aung Khant Min</w:t>
            </w:r>
            <w:r w:rsidR="00E10036">
              <w:rPr>
                <w:noProof/>
                <w:webHidden/>
              </w:rPr>
              <w:tab/>
            </w:r>
            <w:r w:rsidR="00E10036">
              <w:rPr>
                <w:noProof/>
                <w:webHidden/>
              </w:rPr>
              <w:fldChar w:fldCharType="begin"/>
            </w:r>
            <w:r w:rsidR="00E10036">
              <w:rPr>
                <w:noProof/>
                <w:webHidden/>
              </w:rPr>
              <w:instrText xml:space="preserve"> PAGEREF _Toc132068147 \h </w:instrText>
            </w:r>
            <w:r w:rsidR="00E10036">
              <w:rPr>
                <w:noProof/>
                <w:webHidden/>
              </w:rPr>
            </w:r>
            <w:r w:rsidR="00E10036">
              <w:rPr>
                <w:noProof/>
                <w:webHidden/>
              </w:rPr>
              <w:fldChar w:fldCharType="separate"/>
            </w:r>
            <w:r w:rsidR="00E10036">
              <w:rPr>
                <w:noProof/>
                <w:webHidden/>
              </w:rPr>
              <w:t>19</w:t>
            </w:r>
            <w:r w:rsidR="00E10036">
              <w:rPr>
                <w:noProof/>
                <w:webHidden/>
              </w:rPr>
              <w:fldChar w:fldCharType="end"/>
            </w:r>
          </w:hyperlink>
        </w:p>
        <w:p w14:paraId="40E5CBE4" w14:textId="669A6694" w:rsidR="00E10036" w:rsidRDefault="002E10B6">
          <w:pPr>
            <w:pStyle w:val="TOC2"/>
            <w:rPr>
              <w:rFonts w:cstheme="minorBidi"/>
              <w:smallCaps w:val="0"/>
              <w:noProof/>
              <w:sz w:val="22"/>
              <w:szCs w:val="28"/>
              <w:lang w:bidi="th-TH"/>
            </w:rPr>
          </w:pPr>
          <w:hyperlink w:anchor="_Toc132068148" w:history="1">
            <w:r w:rsidR="00E10036" w:rsidRPr="00BE3C46">
              <w:rPr>
                <w:rStyle w:val="Hyperlink"/>
                <w:noProof/>
                <w:lang w:val="en-CA"/>
              </w:rPr>
              <w:t>7.3 Hao Su (Leo)</w:t>
            </w:r>
            <w:r w:rsidR="00E10036">
              <w:rPr>
                <w:noProof/>
                <w:webHidden/>
              </w:rPr>
              <w:tab/>
            </w:r>
            <w:r w:rsidR="00E10036">
              <w:rPr>
                <w:noProof/>
                <w:webHidden/>
              </w:rPr>
              <w:fldChar w:fldCharType="begin"/>
            </w:r>
            <w:r w:rsidR="00E10036">
              <w:rPr>
                <w:noProof/>
                <w:webHidden/>
              </w:rPr>
              <w:instrText xml:space="preserve"> PAGEREF _Toc132068148 \h </w:instrText>
            </w:r>
            <w:r w:rsidR="00E10036">
              <w:rPr>
                <w:noProof/>
                <w:webHidden/>
              </w:rPr>
            </w:r>
            <w:r w:rsidR="00E10036">
              <w:rPr>
                <w:noProof/>
                <w:webHidden/>
              </w:rPr>
              <w:fldChar w:fldCharType="separate"/>
            </w:r>
            <w:r w:rsidR="00E10036">
              <w:rPr>
                <w:noProof/>
                <w:webHidden/>
              </w:rPr>
              <w:t>20</w:t>
            </w:r>
            <w:r w:rsidR="00E10036">
              <w:rPr>
                <w:noProof/>
                <w:webHidden/>
              </w:rPr>
              <w:fldChar w:fldCharType="end"/>
            </w:r>
          </w:hyperlink>
        </w:p>
        <w:p w14:paraId="4ACBAE89" w14:textId="23D60AF2" w:rsidR="00E10036" w:rsidRDefault="002E10B6">
          <w:pPr>
            <w:pStyle w:val="TOC2"/>
            <w:rPr>
              <w:rFonts w:cstheme="minorBidi"/>
              <w:smallCaps w:val="0"/>
              <w:noProof/>
              <w:sz w:val="22"/>
              <w:szCs w:val="28"/>
              <w:lang w:bidi="th-TH"/>
            </w:rPr>
          </w:pPr>
          <w:hyperlink w:anchor="_Toc132068149" w:history="1">
            <w:r w:rsidR="00E10036" w:rsidRPr="00BE3C46">
              <w:rPr>
                <w:rStyle w:val="Hyperlink"/>
                <w:noProof/>
                <w:lang w:val="en-CA"/>
              </w:rPr>
              <w:t>7.4 Peerada Tarasub</w:t>
            </w:r>
            <w:r w:rsidR="00E10036">
              <w:rPr>
                <w:noProof/>
                <w:webHidden/>
              </w:rPr>
              <w:tab/>
            </w:r>
            <w:r w:rsidR="00E10036">
              <w:rPr>
                <w:noProof/>
                <w:webHidden/>
              </w:rPr>
              <w:fldChar w:fldCharType="begin"/>
            </w:r>
            <w:r w:rsidR="00E10036">
              <w:rPr>
                <w:noProof/>
                <w:webHidden/>
              </w:rPr>
              <w:instrText xml:space="preserve"> PAGEREF _Toc132068149 \h </w:instrText>
            </w:r>
            <w:r w:rsidR="00E10036">
              <w:rPr>
                <w:noProof/>
                <w:webHidden/>
              </w:rPr>
            </w:r>
            <w:r w:rsidR="00E10036">
              <w:rPr>
                <w:noProof/>
                <w:webHidden/>
              </w:rPr>
              <w:fldChar w:fldCharType="separate"/>
            </w:r>
            <w:r w:rsidR="00E10036">
              <w:rPr>
                <w:noProof/>
                <w:webHidden/>
              </w:rPr>
              <w:t>21</w:t>
            </w:r>
            <w:r w:rsidR="00E10036">
              <w:rPr>
                <w:noProof/>
                <w:webHidden/>
              </w:rPr>
              <w:fldChar w:fldCharType="end"/>
            </w:r>
          </w:hyperlink>
        </w:p>
        <w:p w14:paraId="02F3AD44" w14:textId="56EE9D25" w:rsidR="00E10036" w:rsidRDefault="002E10B6">
          <w:pPr>
            <w:pStyle w:val="TOC2"/>
            <w:rPr>
              <w:rFonts w:cstheme="minorBidi"/>
              <w:smallCaps w:val="0"/>
              <w:noProof/>
              <w:sz w:val="22"/>
              <w:szCs w:val="28"/>
              <w:lang w:bidi="th-TH"/>
            </w:rPr>
          </w:pPr>
          <w:hyperlink w:anchor="_Toc132068150" w:history="1">
            <w:r w:rsidR="00E10036" w:rsidRPr="00BE3C46">
              <w:rPr>
                <w:rStyle w:val="Hyperlink"/>
                <w:noProof/>
                <w:lang w:val="en-CA"/>
              </w:rPr>
              <w:t>7.5 Yat Hei Fung (Boris)</w:t>
            </w:r>
            <w:r w:rsidR="00E10036">
              <w:rPr>
                <w:noProof/>
                <w:webHidden/>
              </w:rPr>
              <w:tab/>
            </w:r>
            <w:r w:rsidR="00E10036">
              <w:rPr>
                <w:noProof/>
                <w:webHidden/>
              </w:rPr>
              <w:fldChar w:fldCharType="begin"/>
            </w:r>
            <w:r w:rsidR="00E10036">
              <w:rPr>
                <w:noProof/>
                <w:webHidden/>
              </w:rPr>
              <w:instrText xml:space="preserve"> PAGEREF _Toc132068150 \h </w:instrText>
            </w:r>
            <w:r w:rsidR="00E10036">
              <w:rPr>
                <w:noProof/>
                <w:webHidden/>
              </w:rPr>
            </w:r>
            <w:r w:rsidR="00E10036">
              <w:rPr>
                <w:noProof/>
                <w:webHidden/>
              </w:rPr>
              <w:fldChar w:fldCharType="separate"/>
            </w:r>
            <w:r w:rsidR="00E10036">
              <w:rPr>
                <w:noProof/>
                <w:webHidden/>
              </w:rPr>
              <w:t>22</w:t>
            </w:r>
            <w:r w:rsidR="00E10036">
              <w:rPr>
                <w:noProof/>
                <w:webHidden/>
              </w:rPr>
              <w:fldChar w:fldCharType="end"/>
            </w:r>
          </w:hyperlink>
        </w:p>
        <w:p w14:paraId="594AC7F8" w14:textId="69AB661D" w:rsidR="00E10036" w:rsidRDefault="002E10B6">
          <w:pPr>
            <w:pStyle w:val="TOC1"/>
            <w:rPr>
              <w:rFonts w:cstheme="minorBidi"/>
              <w:b w:val="0"/>
              <w:bCs w:val="0"/>
              <w:caps w:val="0"/>
              <w:noProof/>
              <w:szCs w:val="28"/>
              <w:lang w:val="en-US" w:bidi="th-TH"/>
            </w:rPr>
          </w:pPr>
          <w:hyperlink w:anchor="_Toc132068151" w:history="1">
            <w:r w:rsidR="00E10036" w:rsidRPr="00BE3C46">
              <w:rPr>
                <w:rStyle w:val="Hyperlink"/>
                <w:noProof/>
              </w:rPr>
              <w:t>8.</w:t>
            </w:r>
            <w:r w:rsidR="00E10036">
              <w:rPr>
                <w:rFonts w:cstheme="minorBidi"/>
                <w:b w:val="0"/>
                <w:bCs w:val="0"/>
                <w:caps w:val="0"/>
                <w:noProof/>
                <w:szCs w:val="28"/>
                <w:lang w:val="en-US" w:bidi="th-TH"/>
              </w:rPr>
              <w:tab/>
            </w:r>
            <w:r w:rsidR="00E10036" w:rsidRPr="00BE3C46">
              <w:rPr>
                <w:rStyle w:val="Hyperlink"/>
                <w:noProof/>
              </w:rPr>
              <w:t>REFERENCES</w:t>
            </w:r>
            <w:r w:rsidR="00E10036">
              <w:rPr>
                <w:noProof/>
                <w:webHidden/>
              </w:rPr>
              <w:tab/>
            </w:r>
            <w:r w:rsidR="00E10036">
              <w:rPr>
                <w:noProof/>
                <w:webHidden/>
              </w:rPr>
              <w:fldChar w:fldCharType="begin"/>
            </w:r>
            <w:r w:rsidR="00E10036">
              <w:rPr>
                <w:noProof/>
                <w:webHidden/>
              </w:rPr>
              <w:instrText xml:space="preserve"> PAGEREF _Toc132068151 \h </w:instrText>
            </w:r>
            <w:r w:rsidR="00E10036">
              <w:rPr>
                <w:noProof/>
                <w:webHidden/>
              </w:rPr>
            </w:r>
            <w:r w:rsidR="00E10036">
              <w:rPr>
                <w:noProof/>
                <w:webHidden/>
              </w:rPr>
              <w:fldChar w:fldCharType="separate"/>
            </w:r>
            <w:r w:rsidR="00E10036">
              <w:rPr>
                <w:noProof/>
                <w:webHidden/>
              </w:rPr>
              <w:t>23</w:t>
            </w:r>
            <w:r w:rsidR="00E10036">
              <w:rPr>
                <w:noProof/>
                <w:webHidden/>
              </w:rPr>
              <w:fldChar w:fldCharType="end"/>
            </w:r>
          </w:hyperlink>
        </w:p>
        <w:p w14:paraId="5265A95D" w14:textId="24E64CC4" w:rsidR="009311E3" w:rsidRDefault="009311E3">
          <w:r>
            <w:rPr>
              <w:b/>
            </w:rPr>
            <w:fldChar w:fldCharType="end"/>
          </w:r>
        </w:p>
      </w:sdtContent>
    </w:sdt>
    <w:p w14:paraId="37C2D113" w14:textId="0AFEE6B6" w:rsidR="00E71F08" w:rsidRPr="000502A2" w:rsidRDefault="00E71F08" w:rsidP="001F7263">
      <w:pPr>
        <w:pStyle w:val="TOC3"/>
        <w:ind w:left="0"/>
        <w:rPr>
          <w:lang w:eastAsia="zh-CN"/>
        </w:rPr>
      </w:pPr>
    </w:p>
    <w:p w14:paraId="47DBA716" w14:textId="77777777" w:rsidR="00E71F08" w:rsidRDefault="00E71F08" w:rsidP="00E71F08">
      <w:pPr>
        <w:pStyle w:val="Heading1"/>
        <w:numPr>
          <w:ilvl w:val="0"/>
          <w:numId w:val="1"/>
        </w:numPr>
        <w:ind w:left="284" w:right="-138"/>
        <w:jc w:val="both"/>
        <w:rPr>
          <w:b/>
          <w:bCs/>
          <w:lang w:val="en-CA"/>
        </w:rPr>
      </w:pPr>
      <w:bookmarkStart w:id="1" w:name="_Toc127530077"/>
      <w:bookmarkStart w:id="2" w:name="_Toc132068117"/>
      <w:bookmarkStart w:id="3" w:name="_Toc121515347"/>
      <w:r w:rsidRPr="004523E1">
        <w:rPr>
          <w:b/>
          <w:bCs/>
          <w:lang w:val="en-CA"/>
        </w:rPr>
        <w:t>INTRODUCTION</w:t>
      </w:r>
      <w:bookmarkEnd w:id="1"/>
      <w:bookmarkEnd w:id="2"/>
    </w:p>
    <w:p w14:paraId="2B776E7A" w14:textId="703E3A62" w:rsidR="0049278B" w:rsidRDefault="0049278B" w:rsidP="0049278B">
      <w:pPr>
        <w:ind w:left="360"/>
        <w:jc w:val="thaiDistribute"/>
      </w:pPr>
      <w:r>
        <w:t xml:space="preserve">Nowadays, plastics, or synthetic polymers, have been extensively used for commercial, industrial, medicinal, and municipal purposes.  Their disposal has become a significant environmental concern due to </w:t>
      </w:r>
      <w:r w:rsidR="008316C8">
        <w:t>their</w:t>
      </w:r>
      <w:r>
        <w:t xml:space="preserve"> durability and high resistance to degradation (Lo et al., 2018)</w:t>
      </w:r>
      <w:r w:rsidR="001C2D13">
        <w:fldChar w:fldCharType="begin"/>
      </w:r>
      <w:r w:rsidR="001C2D13">
        <w:instrText xml:space="preserve"> ADDIN ZOTERO_ITEM CSL_CITATION {"citationID":"zE6mlzIO","properties":{"formattedCitation":"[1]","plainCitation":"[1]","noteIndex":0},"citationItems":[{"id":126,"uris":["http://zotero.org/users/10474684/items/QCD4CEN4"],"itemData":{"id":126,"type":"article-journal","container-title":"Environmental Pollution","issue":"236","page":"208-217","title":"Comparisons of microplastic pollution between mudflats and sandy beaches in Hong Kong","author":[{"family":"","given":"Lo, H. S., Xu, X., Wong, C. Y., &amp; Cheung, S. G."}]}}],"schema":"https://github.com/citation-style-language/schema/raw/master/csl-citation.json"} </w:instrText>
      </w:r>
      <w:r w:rsidR="001C2D13">
        <w:fldChar w:fldCharType="separate"/>
      </w:r>
      <w:r w:rsidR="001C2D13" w:rsidRPr="001C2D13">
        <w:rPr>
          <w:rFonts w:ascii="Calibri" w:hAnsi="Calibri" w:cs="Calibri"/>
        </w:rPr>
        <w:t>[1]</w:t>
      </w:r>
      <w:r w:rsidR="001C2D13">
        <w:fldChar w:fldCharType="end"/>
      </w:r>
      <w:r>
        <w:t>. Internationally, National Oceanic and Atmospheric Administration (NOAA)</w:t>
      </w:r>
      <w:r w:rsidR="00C360D0">
        <w:t>,</w:t>
      </w:r>
      <w:r>
        <w:t xml:space="preserve"> </w:t>
      </w:r>
      <w:r w:rsidR="00DC435D">
        <w:t xml:space="preserve">the </w:t>
      </w:r>
      <w:r w:rsidR="00AF44E7">
        <w:t>Intergovernmental</w:t>
      </w:r>
      <w:r>
        <w:t xml:space="preserve"> Oceanographic Commission (IOC)</w:t>
      </w:r>
      <w:r w:rsidR="00DC435D">
        <w:t>,</w:t>
      </w:r>
      <w:r>
        <w:t xml:space="preserve"> Outsourced Service Provider's Audit Report (OSPAR)</w:t>
      </w:r>
      <w:r w:rsidR="00DC435D">
        <w:t>,</w:t>
      </w:r>
      <w:r>
        <w:t xml:space="preserve"> and European Commission have provided several protocols for monitoring marine debris on beaches. In this project, we will focus on plastic disposal that can be seen regularly on the beach. </w:t>
      </w:r>
    </w:p>
    <w:p w14:paraId="0A41997E" w14:textId="6B7F7968" w:rsidR="007E7293" w:rsidRDefault="0049278B" w:rsidP="0049278B">
      <w:pPr>
        <w:ind w:left="360"/>
        <w:jc w:val="thaiDistribute"/>
      </w:pPr>
      <w:r>
        <w:t>Normally, the most common method to quantify and characterize beach litter is the visual survey. Even though it is widely used, the downside is that it requires a lot of labor, time</w:t>
      </w:r>
      <w:r w:rsidR="00DC435D">
        <w:rPr>
          <w:lang w:eastAsia="zh-TW"/>
        </w:rPr>
        <w:t>-</w:t>
      </w:r>
      <w:r>
        <w:rPr>
          <w:lang w:eastAsia="zh-TW"/>
        </w:rPr>
        <w:t>consuming</w:t>
      </w:r>
      <w:r>
        <w:t>, and difficult to carry out on beaches that are remote or difficult to access. Thus, unmanned aerial vehicles (</w:t>
      </w:r>
      <w:r w:rsidR="00A800B3">
        <w:t>UAVs</w:t>
      </w:r>
      <w:r>
        <w:t>)</w:t>
      </w:r>
      <w:r w:rsidR="00B30660">
        <w:t>,</w:t>
      </w:r>
      <w:r>
        <w:t xml:space="preserve"> such as aerial drones</w:t>
      </w:r>
      <w:r w:rsidR="00CC46F7">
        <w:t>,</w:t>
      </w:r>
      <w:r>
        <w:t xml:space="preserve"> are introduced for automated image acquisition and image processing. This makes it a lot faster to collect the data compared to a traditional visual survey. The development of this type of method has been improved continuously by implementing deep learning techniques to enhance the performance and speed of object detection and identification.</w:t>
      </w:r>
    </w:p>
    <w:p w14:paraId="75A348D8" w14:textId="105E3586" w:rsidR="002A0D80" w:rsidRDefault="00A07236" w:rsidP="0049278B">
      <w:pPr>
        <w:ind w:left="360"/>
        <w:jc w:val="thaiDistribute"/>
      </w:pPr>
      <w:r>
        <w:t>Hence, t</w:t>
      </w:r>
      <w:r w:rsidR="002A0D80">
        <w:t>he following objectives are constructed</w:t>
      </w:r>
      <w:r>
        <w:t>:</w:t>
      </w:r>
    </w:p>
    <w:p w14:paraId="1BAD38D8" w14:textId="77777777" w:rsidR="00645499" w:rsidRDefault="00645499" w:rsidP="00645499">
      <w:pPr>
        <w:pStyle w:val="ListParagraph"/>
        <w:numPr>
          <w:ilvl w:val="0"/>
          <w:numId w:val="16"/>
        </w:numPr>
        <w:spacing w:after="0"/>
        <w:ind w:left="990" w:hanging="270"/>
        <w:contextualSpacing w:val="0"/>
        <w:jc w:val="thaiDistribute"/>
      </w:pPr>
      <w:r>
        <w:t>Develop models using different libraries to detect plastic objects on the beach from photos.</w:t>
      </w:r>
    </w:p>
    <w:p w14:paraId="5F6A6A18" w14:textId="77777777" w:rsidR="00645499" w:rsidRDefault="00645499" w:rsidP="00645499">
      <w:pPr>
        <w:pStyle w:val="ListParagraph"/>
        <w:numPr>
          <w:ilvl w:val="0"/>
          <w:numId w:val="16"/>
        </w:numPr>
        <w:spacing w:after="0"/>
        <w:ind w:left="990" w:hanging="270"/>
        <w:contextualSpacing w:val="0"/>
        <w:jc w:val="thaiDistribute"/>
      </w:pPr>
      <w:r>
        <w:t>Compare the performance of the obtained models in terms of accuracy.</w:t>
      </w:r>
    </w:p>
    <w:p w14:paraId="1074FA55" w14:textId="77777777" w:rsidR="00645499" w:rsidRDefault="00645499" w:rsidP="00645499">
      <w:pPr>
        <w:pStyle w:val="ListParagraph"/>
        <w:numPr>
          <w:ilvl w:val="0"/>
          <w:numId w:val="16"/>
        </w:numPr>
        <w:spacing w:after="0"/>
        <w:ind w:left="990" w:hanging="270"/>
        <w:contextualSpacing w:val="0"/>
        <w:jc w:val="thaiDistribute"/>
      </w:pPr>
      <w:r>
        <w:t>Improve the performance of the obtained models (if applicable)</w:t>
      </w:r>
    </w:p>
    <w:p w14:paraId="72B439A9" w14:textId="77777777" w:rsidR="00645499" w:rsidRDefault="00645499" w:rsidP="00645499">
      <w:pPr>
        <w:pStyle w:val="ListParagraph"/>
        <w:numPr>
          <w:ilvl w:val="0"/>
          <w:numId w:val="16"/>
        </w:numPr>
        <w:spacing w:after="0"/>
        <w:ind w:left="990" w:hanging="270"/>
        <w:contextualSpacing w:val="0"/>
        <w:jc w:val="thaiDistribute"/>
      </w:pPr>
      <w:r>
        <w:t>Implement cloud service (e.g., Google Cloud Platform) for data storage and running models (if applicable)</w:t>
      </w:r>
    </w:p>
    <w:p w14:paraId="49AD629F" w14:textId="77777777" w:rsidR="00645499" w:rsidRDefault="00645499" w:rsidP="0049278B">
      <w:pPr>
        <w:ind w:left="360"/>
        <w:jc w:val="thaiDistribute"/>
      </w:pPr>
    </w:p>
    <w:p w14:paraId="1F2DE24F" w14:textId="77777777" w:rsidR="002A0D80" w:rsidRPr="002A0D80" w:rsidRDefault="002A0D80" w:rsidP="0049278B">
      <w:pPr>
        <w:ind w:left="360"/>
        <w:jc w:val="thaiDistribute"/>
      </w:pPr>
    </w:p>
    <w:p w14:paraId="354813BD" w14:textId="725AAEDA" w:rsidR="00E71F08" w:rsidRDefault="00E71F08" w:rsidP="00A34F5B">
      <w:pPr>
        <w:jc w:val="thaiDistribute"/>
      </w:pPr>
      <w:r>
        <w:br w:type="page"/>
      </w:r>
    </w:p>
    <w:p w14:paraId="292A093C" w14:textId="73031597" w:rsidR="00E71F08" w:rsidRDefault="00523C5C" w:rsidP="00E71F08">
      <w:pPr>
        <w:pStyle w:val="Heading1"/>
        <w:numPr>
          <w:ilvl w:val="0"/>
          <w:numId w:val="1"/>
        </w:numPr>
        <w:ind w:left="284" w:right="-138" w:hanging="426"/>
        <w:jc w:val="both"/>
        <w:rPr>
          <w:b/>
          <w:bCs/>
          <w:lang w:val="en-CA"/>
        </w:rPr>
      </w:pPr>
      <w:bookmarkStart w:id="4" w:name="_Toc132068118"/>
      <w:bookmarkEnd w:id="3"/>
      <w:r>
        <w:rPr>
          <w:b/>
          <w:bCs/>
          <w:lang w:val="en-CA"/>
        </w:rPr>
        <w:t>DATASET</w:t>
      </w:r>
      <w:bookmarkEnd w:id="4"/>
    </w:p>
    <w:p w14:paraId="4D7378A5" w14:textId="0809271B" w:rsidR="00E71F08" w:rsidRPr="00C3533C" w:rsidRDefault="00E71F08" w:rsidP="00C3533C">
      <w:pPr>
        <w:pStyle w:val="Heading2"/>
        <w:ind w:right="-138"/>
        <w:jc w:val="both"/>
        <w:rPr>
          <w:rStyle w:val="normaltextrun"/>
          <w:lang w:val="en-CA"/>
        </w:rPr>
      </w:pPr>
      <w:bookmarkStart w:id="5" w:name="_Toc121515348"/>
      <w:bookmarkStart w:id="6" w:name="_Toc127530079"/>
      <w:bookmarkStart w:id="7" w:name="_Toc132068119"/>
      <w:r>
        <w:rPr>
          <w:lang w:val="en-CA"/>
        </w:rPr>
        <w:t>2.1 Data</w:t>
      </w:r>
      <w:bookmarkEnd w:id="5"/>
      <w:bookmarkEnd w:id="6"/>
      <w:r>
        <w:rPr>
          <w:lang w:val="en-CA"/>
        </w:rPr>
        <w:t xml:space="preserve"> </w:t>
      </w:r>
      <w:r w:rsidR="00FA6E2C">
        <w:rPr>
          <w:lang w:val="en-CA"/>
        </w:rPr>
        <w:t>Collection</w:t>
      </w:r>
      <w:bookmarkEnd w:id="7"/>
    </w:p>
    <w:p w14:paraId="7BF751EB" w14:textId="045CBA67" w:rsidR="00E0643F" w:rsidRDefault="00FA6E2C" w:rsidP="00102165">
      <w:pPr>
        <w:ind w:left="360"/>
        <w:jc w:val="thaiDistribute"/>
        <w:rPr>
          <w:color w:val="000000" w:themeColor="text1"/>
          <w:shd w:val="clear" w:color="auto" w:fill="FFFFFF"/>
        </w:rPr>
      </w:pPr>
      <w:r w:rsidRPr="00FA6E2C">
        <w:rPr>
          <w:color w:val="000000" w:themeColor="text1"/>
          <w:shd w:val="clear" w:color="auto" w:fill="FFFFFF"/>
        </w:rPr>
        <w:t xml:space="preserve">Twelve ecologically important and vulnerable sites scattered from northwestern New Territories, Lantau Island to Hong Kong Island are selected. A mid-range commercial drone DJI Mavic Pro equipped with a 12 megapixels camera is used to collect data from the beach. It was controlled by a DJI Ground Station Pro application to automate flight for scanning the subsample areas. A series of photos were taken by the drone flying at lower operating heights (5–10 m) above ground level on a sunny day, and the camera was pointed at </w:t>
      </w:r>
      <w:r w:rsidR="003B4613">
        <w:rPr>
          <w:color w:val="000000" w:themeColor="text1"/>
          <w:shd w:val="clear" w:color="auto" w:fill="FFFFFF"/>
        </w:rPr>
        <w:t xml:space="preserve">the </w:t>
      </w:r>
      <w:r w:rsidRPr="00FA6E2C">
        <w:rPr>
          <w:color w:val="000000" w:themeColor="text1"/>
          <w:shd w:val="clear" w:color="auto" w:fill="FFFFFF"/>
        </w:rPr>
        <w:t xml:space="preserve">nadir (90° to the ground) to generate a </w:t>
      </w:r>
      <w:r w:rsidR="003B4613">
        <w:rPr>
          <w:color w:val="000000" w:themeColor="text1"/>
          <w:shd w:val="clear" w:color="auto" w:fill="FFFFFF"/>
        </w:rPr>
        <w:t>high</w:t>
      </w:r>
      <w:r w:rsidR="00A817A0">
        <w:rPr>
          <w:color w:val="000000" w:themeColor="text1"/>
          <w:shd w:val="clear" w:color="auto" w:fill="FFFFFF"/>
        </w:rPr>
        <w:t xml:space="preserve"> </w:t>
      </w:r>
      <w:r w:rsidR="003B4613">
        <w:rPr>
          <w:rFonts w:hint="eastAsia"/>
          <w:color w:val="000000" w:themeColor="text1"/>
          <w:shd w:val="clear" w:color="auto" w:fill="FFFFFF"/>
          <w:lang w:eastAsia="zh-TW"/>
        </w:rPr>
        <w:t>r</w:t>
      </w:r>
      <w:r w:rsidR="003B4613">
        <w:rPr>
          <w:color w:val="000000" w:themeColor="text1"/>
          <w:shd w:val="clear" w:color="auto" w:fill="FFFFFF"/>
          <w:lang w:eastAsia="zh-TW"/>
        </w:rPr>
        <w:t>esolution</w:t>
      </w:r>
      <w:r w:rsidRPr="00FA6E2C">
        <w:rPr>
          <w:color w:val="000000" w:themeColor="text1"/>
          <w:shd w:val="clear" w:color="auto" w:fill="FFFFFF"/>
        </w:rPr>
        <w:t xml:space="preserve"> orthomosaic photo by Agisoft Photoscan Professional (Lo et al., 2020)</w:t>
      </w:r>
      <w:r w:rsidR="00442C74">
        <w:rPr>
          <w:color w:val="000000" w:themeColor="text1"/>
          <w:shd w:val="clear" w:color="auto" w:fill="FFFFFF"/>
        </w:rPr>
        <w:fldChar w:fldCharType="begin"/>
      </w:r>
      <w:r w:rsidR="00442C74">
        <w:rPr>
          <w:color w:val="000000" w:themeColor="text1"/>
          <w:shd w:val="clear" w:color="auto" w:fill="FFFFFF"/>
        </w:rPr>
        <w:instrText xml:space="preserve"> ADDIN ZOTERO_ITEM CSL_CITATION {"citationID":"qqfdn5zx","properties":{"formattedCitation":"[2]","plainCitation":"[2]","noteIndex":0},"citationItems":[{"id":127,"uris":["http://zotero.org/users/10474684/items/QQEXYG45"],"itemData":{"id":127,"type":"article-journal","container-title":"Marine pollution bulletin","issue":"151","title":"Field test of beach litter assessment by commercial aerial drone","author":[{"family":"","given":"Lo, H. S., Wong, L. C., Kwok, S. H., Lee, Y. K., Po, B. H. K., Wong, C. Y., Tam, N. F. Y., &amp; Cheung, S. G"}],"issued":{"date-parts":[["2020"]]}}}],"schema":"https://github.com/citation-style-language/schema/raw/master/csl-citation.json"} </w:instrText>
      </w:r>
      <w:r w:rsidR="00442C74">
        <w:rPr>
          <w:color w:val="000000" w:themeColor="text1"/>
          <w:shd w:val="clear" w:color="auto" w:fill="FFFFFF"/>
        </w:rPr>
        <w:fldChar w:fldCharType="separate"/>
      </w:r>
      <w:r w:rsidR="00442C74" w:rsidRPr="00442C74">
        <w:rPr>
          <w:rFonts w:ascii="Calibri" w:hAnsi="Calibri" w:cs="Calibri"/>
        </w:rPr>
        <w:t>[2]</w:t>
      </w:r>
      <w:r w:rsidR="00442C74">
        <w:rPr>
          <w:color w:val="000000" w:themeColor="text1"/>
          <w:shd w:val="clear" w:color="auto" w:fill="FFFFFF"/>
        </w:rPr>
        <w:fldChar w:fldCharType="end"/>
      </w:r>
      <w:r w:rsidRPr="00FA6E2C">
        <w:rPr>
          <w:color w:val="000000" w:themeColor="text1"/>
          <w:shd w:val="clear" w:color="auto" w:fill="FFFFFF"/>
        </w:rPr>
        <w:t>.</w:t>
      </w:r>
    </w:p>
    <w:p w14:paraId="43BC4C01" w14:textId="77777777" w:rsidR="006E2943" w:rsidRDefault="006E2943" w:rsidP="001E6D8F">
      <w:pPr>
        <w:ind w:left="540"/>
        <w:jc w:val="thaiDistribute"/>
        <w:rPr>
          <w:color w:val="000000" w:themeColor="text1"/>
          <w:shd w:val="clear" w:color="auto" w:fill="FFFFFF"/>
        </w:rPr>
      </w:pPr>
    </w:p>
    <w:p w14:paraId="047C85EA" w14:textId="2BF9E8BC" w:rsidR="000D0E58" w:rsidRDefault="008C3933" w:rsidP="008C3933">
      <w:pPr>
        <w:ind w:left="540"/>
        <w:jc w:val="center"/>
        <w:rPr>
          <w:i/>
          <w:iCs/>
          <w:sz w:val="18"/>
          <w:szCs w:val="18"/>
        </w:rPr>
      </w:pPr>
      <w:r>
        <w:rPr>
          <w:noProof/>
          <w:color w:val="000000" w:themeColor="text1"/>
          <w:shd w:val="clear" w:color="auto" w:fill="FFFFFF"/>
        </w:rPr>
        <w:drawing>
          <wp:inline distT="0" distB="0" distL="0" distR="0" wp14:anchorId="3D36B42E" wp14:editId="01313848">
            <wp:extent cx="5575300" cy="2917502"/>
            <wp:effectExtent l="0" t="0" r="6350" b="0"/>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6574" cy="2923402"/>
                    </a:xfrm>
                    <a:prstGeom prst="rect">
                      <a:avLst/>
                    </a:prstGeom>
                    <a:noFill/>
                    <a:ln>
                      <a:noFill/>
                    </a:ln>
                  </pic:spPr>
                </pic:pic>
              </a:graphicData>
            </a:graphic>
          </wp:inline>
        </w:drawing>
      </w:r>
      <w:r>
        <w:rPr>
          <w:rFonts w:ascii="Calibri" w:hAnsi="Calibri" w:cs="Calibri"/>
          <w:color w:val="000000"/>
          <w:shd w:val="clear" w:color="auto" w:fill="FFFFFF"/>
        </w:rPr>
        <w:br/>
      </w:r>
      <w:r w:rsidR="000D0E58" w:rsidRPr="000D0E58">
        <w:rPr>
          <w:i/>
          <w:iCs/>
          <w:sz w:val="18"/>
          <w:szCs w:val="18"/>
        </w:rPr>
        <w:t xml:space="preserve">Figure </w:t>
      </w:r>
      <w:r w:rsidR="000D0E58">
        <w:rPr>
          <w:i/>
          <w:iCs/>
          <w:sz w:val="18"/>
          <w:szCs w:val="18"/>
        </w:rPr>
        <w:t>2.</w:t>
      </w:r>
      <w:r w:rsidR="000D0E58" w:rsidRPr="000D0E58">
        <w:rPr>
          <w:i/>
          <w:iCs/>
          <w:sz w:val="18"/>
          <w:szCs w:val="18"/>
        </w:rPr>
        <w:t xml:space="preserve">1: Hong Kong </w:t>
      </w:r>
      <w:r w:rsidR="00F703D0">
        <w:rPr>
          <w:i/>
          <w:iCs/>
          <w:sz w:val="18"/>
          <w:szCs w:val="18"/>
        </w:rPr>
        <w:t xml:space="preserve">Shore </w:t>
      </w:r>
      <w:r w:rsidR="000D0E58" w:rsidRPr="000D0E58">
        <w:rPr>
          <w:i/>
          <w:iCs/>
          <w:sz w:val="18"/>
          <w:szCs w:val="18"/>
        </w:rPr>
        <w:t>Map</w:t>
      </w:r>
    </w:p>
    <w:p w14:paraId="347C85B3" w14:textId="77777777" w:rsidR="001A487B" w:rsidRDefault="001A487B" w:rsidP="000D0E58">
      <w:pPr>
        <w:jc w:val="center"/>
        <w:rPr>
          <w:i/>
          <w:iCs/>
          <w:sz w:val="18"/>
          <w:szCs w:val="18"/>
        </w:rPr>
      </w:pPr>
    </w:p>
    <w:p w14:paraId="71B1C6EF" w14:textId="1625C867" w:rsidR="0079202B" w:rsidRPr="002E1EAE" w:rsidRDefault="002F4BEA" w:rsidP="00B732EC">
      <w:pPr>
        <w:ind w:left="360"/>
        <w:jc w:val="thaiDistribute"/>
      </w:pPr>
      <w:r>
        <w:t xml:space="preserve">After collecting </w:t>
      </w:r>
      <w:r w:rsidR="00874092">
        <w:t>the d</w:t>
      </w:r>
      <w:r w:rsidR="002E1EAE" w:rsidRPr="002E1EAE">
        <w:t>rone picture</w:t>
      </w:r>
      <w:r w:rsidR="00874092">
        <w:t>s</w:t>
      </w:r>
      <w:r w:rsidR="002E1EAE" w:rsidRPr="002E1EAE">
        <w:t xml:space="preserve"> of </w:t>
      </w:r>
      <w:r w:rsidR="00874092">
        <w:t>b</w:t>
      </w:r>
      <w:r w:rsidR="002E1EAE" w:rsidRPr="002E1EAE">
        <w:t>eaches in Hong Kong</w:t>
      </w:r>
      <w:r w:rsidR="00874092">
        <w:t>, t</w:t>
      </w:r>
      <w:r w:rsidR="002E1EAE" w:rsidRPr="002E1EAE">
        <w:t xml:space="preserve">rashes are </w:t>
      </w:r>
      <w:r w:rsidR="00874092">
        <w:t>m</w:t>
      </w:r>
      <w:r w:rsidR="002E1EAE" w:rsidRPr="002E1EAE">
        <w:t xml:space="preserve">anually labeled </w:t>
      </w:r>
      <w:r w:rsidR="003E0F2A">
        <w:t>using Ar</w:t>
      </w:r>
      <w:r w:rsidR="00A45837">
        <w:t xml:space="preserve">cGIS Pro, </w:t>
      </w:r>
      <w:r w:rsidR="005654FA">
        <w:t xml:space="preserve">then </w:t>
      </w:r>
      <w:r w:rsidR="002E1EAE" w:rsidRPr="002E1EAE">
        <w:t xml:space="preserve">and sliced into 6000+ images in </w:t>
      </w:r>
      <w:r w:rsidR="005654FA">
        <w:t xml:space="preserve">the form of XML files and </w:t>
      </w:r>
      <w:r w:rsidR="00433369">
        <w:t>tiff files</w:t>
      </w:r>
      <w:r w:rsidR="002E1EAE" w:rsidRPr="002E1EAE">
        <w:t xml:space="preserve">. </w:t>
      </w:r>
      <w:r w:rsidR="0004433B">
        <w:t>The figure below shows one of the sites</w:t>
      </w:r>
      <w:r w:rsidR="008A26F7">
        <w:t>, Discovery Bay,</w:t>
      </w:r>
      <w:r w:rsidR="0004433B">
        <w:t xml:space="preserve"> </w:t>
      </w:r>
      <w:r w:rsidR="008A26F7">
        <w:t>that the drone took pictures from</w:t>
      </w:r>
      <w:r w:rsidR="00C8478E">
        <w:t xml:space="preserve">, in which the blue dots </w:t>
      </w:r>
      <w:r w:rsidR="00B732EC">
        <w:t>represent</w:t>
      </w:r>
      <w:r w:rsidR="00C8478E">
        <w:t xml:space="preserve"> the </w:t>
      </w:r>
      <w:r w:rsidR="00D76B87">
        <w:t xml:space="preserve">trash location and </w:t>
      </w:r>
      <w:r w:rsidR="004B35F9">
        <w:t xml:space="preserve">distribution as annotated </w:t>
      </w:r>
      <w:r w:rsidR="0068293A">
        <w:t xml:space="preserve">manually. </w:t>
      </w:r>
      <w:r w:rsidR="00192BD9">
        <w:t xml:space="preserve">The </w:t>
      </w:r>
      <w:r w:rsidR="00CB24AB">
        <w:t xml:space="preserve">middle </w:t>
      </w:r>
      <w:r w:rsidR="00534E7E">
        <w:t xml:space="preserve">one </w:t>
      </w:r>
      <w:r w:rsidR="002D7C7E">
        <w:t xml:space="preserve">is an example of how the </w:t>
      </w:r>
      <w:r w:rsidR="006C271A">
        <w:t xml:space="preserve">bounding </w:t>
      </w:r>
      <w:r w:rsidR="004B3824">
        <w:t xml:space="preserve">box is </w:t>
      </w:r>
      <w:r w:rsidR="00DD6972">
        <w:t>lo</w:t>
      </w:r>
      <w:r w:rsidR="001F2E27">
        <w:t xml:space="preserve">cated and </w:t>
      </w:r>
      <w:r w:rsidR="00B24F5D">
        <w:t>lab</w:t>
      </w:r>
      <w:r w:rsidR="00841C81">
        <w:t>elled the trash</w:t>
      </w:r>
      <w:r w:rsidR="008C09FE">
        <w:t xml:space="preserve">. The </w:t>
      </w:r>
      <w:r w:rsidR="00E27EF4">
        <w:t xml:space="preserve">list on the right </w:t>
      </w:r>
      <w:r w:rsidR="008478DE">
        <w:t xml:space="preserve">is the structure </w:t>
      </w:r>
      <w:r w:rsidR="002B5060">
        <w:t>in</w:t>
      </w:r>
      <w:r w:rsidR="008478DE">
        <w:t xml:space="preserve"> the</w:t>
      </w:r>
      <w:r w:rsidR="00E27EF4">
        <w:t xml:space="preserve"> </w:t>
      </w:r>
      <w:r w:rsidR="002B5060">
        <w:t>XML file</w:t>
      </w:r>
      <w:r w:rsidR="00D503DF">
        <w:t>s</w:t>
      </w:r>
      <w:r w:rsidR="002B5060">
        <w:t xml:space="preserve"> </w:t>
      </w:r>
      <w:r w:rsidR="00797C94">
        <w:t>that s</w:t>
      </w:r>
      <w:r w:rsidR="00D503DF">
        <w:t xml:space="preserve">hows the </w:t>
      </w:r>
      <w:r w:rsidR="00D95BE9">
        <w:t>class of the object and</w:t>
      </w:r>
      <w:r w:rsidR="00D503DF">
        <w:t xml:space="preserve"> </w:t>
      </w:r>
      <w:r w:rsidR="00240ADF">
        <w:t>coordinate</w:t>
      </w:r>
      <w:r w:rsidR="00481621">
        <w:t xml:space="preserve"> information</w:t>
      </w:r>
      <w:r w:rsidR="00F4225A">
        <w:t xml:space="preserve"> of the bounding box</w:t>
      </w:r>
      <w:r w:rsidR="00BE3463">
        <w:t xml:space="preserve"> by </w:t>
      </w:r>
      <w:r w:rsidR="00F245C9">
        <w:t xml:space="preserve">indicating the </w:t>
      </w:r>
      <w:r w:rsidR="00FB3D52">
        <w:t xml:space="preserve">maximum and minimum of x-axis and y-axis </w:t>
      </w:r>
      <w:r w:rsidR="00D84E2A">
        <w:t xml:space="preserve">coordinates. </w:t>
      </w:r>
    </w:p>
    <w:p w14:paraId="462098CA" w14:textId="127E6ADE" w:rsidR="001A487B" w:rsidRDefault="001A487B" w:rsidP="000D0E58">
      <w:pPr>
        <w:jc w:val="center"/>
        <w:rPr>
          <w:i/>
          <w:iCs/>
          <w:sz w:val="18"/>
          <w:szCs w:val="18"/>
        </w:rPr>
      </w:pPr>
      <w:r w:rsidRPr="001A487B">
        <w:rPr>
          <w:i/>
          <w:iCs/>
          <w:noProof/>
          <w:sz w:val="18"/>
          <w:szCs w:val="18"/>
        </w:rPr>
        <w:drawing>
          <wp:inline distT="0" distB="0" distL="0" distR="0" wp14:anchorId="16D67EB3" wp14:editId="6748CFBC">
            <wp:extent cx="5010150" cy="1498763"/>
            <wp:effectExtent l="0" t="0" r="0" b="6350"/>
            <wp:docPr id="15" name="Picture 15" descr="Map&#10;&#10;Description automatically generated">
              <a:extLst xmlns:a="http://schemas.openxmlformats.org/drawingml/2006/main">
                <a:ext uri="{FF2B5EF4-FFF2-40B4-BE49-F238E27FC236}">
                  <a16:creationId xmlns:a16="http://schemas.microsoft.com/office/drawing/2014/main" id="{BA1B9D45-22BF-5254-E199-EF5A8B99EA4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a:extLst>
                        <a:ext uri="{FF2B5EF4-FFF2-40B4-BE49-F238E27FC236}">
                          <a16:creationId xmlns:a16="http://schemas.microsoft.com/office/drawing/2014/main" id="{BA1B9D45-22BF-5254-E199-EF5A8B99EA4E}"/>
                        </a:ext>
                      </a:extLst>
                    </pic:cNvPr>
                    <pic:cNvPicPr>
                      <a:picLocks noGrp="1" noChangeAspect="1"/>
                    </pic:cNvPicPr>
                  </pic:nvPicPr>
                  <pic:blipFill>
                    <a:blip r:embed="rId12"/>
                    <a:stretch>
                      <a:fillRect/>
                    </a:stretch>
                  </pic:blipFill>
                  <pic:spPr>
                    <a:xfrm>
                      <a:off x="0" y="0"/>
                      <a:ext cx="5020033" cy="1501719"/>
                    </a:xfrm>
                    <a:prstGeom prst="rect">
                      <a:avLst/>
                    </a:prstGeom>
                  </pic:spPr>
                </pic:pic>
              </a:graphicData>
            </a:graphic>
          </wp:inline>
        </w:drawing>
      </w:r>
    </w:p>
    <w:p w14:paraId="65A555C7" w14:textId="6088E153" w:rsidR="00364B8D" w:rsidRDefault="00364B8D" w:rsidP="00364B8D">
      <w:pPr>
        <w:jc w:val="center"/>
        <w:rPr>
          <w:i/>
          <w:iCs/>
          <w:sz w:val="18"/>
          <w:szCs w:val="18"/>
        </w:rPr>
      </w:pPr>
      <w:r w:rsidRPr="000D0E58">
        <w:rPr>
          <w:i/>
          <w:iCs/>
          <w:sz w:val="18"/>
          <w:szCs w:val="18"/>
        </w:rPr>
        <w:t xml:space="preserve">Figure </w:t>
      </w:r>
      <w:r>
        <w:rPr>
          <w:i/>
          <w:iCs/>
          <w:sz w:val="18"/>
          <w:szCs w:val="18"/>
        </w:rPr>
        <w:t>2.2</w:t>
      </w:r>
      <w:r w:rsidRPr="000D0E58">
        <w:rPr>
          <w:i/>
          <w:iCs/>
          <w:sz w:val="18"/>
          <w:szCs w:val="18"/>
        </w:rPr>
        <w:t xml:space="preserve">: </w:t>
      </w:r>
      <w:r>
        <w:rPr>
          <w:i/>
          <w:iCs/>
          <w:sz w:val="18"/>
          <w:szCs w:val="18"/>
        </w:rPr>
        <w:t>An example of the data</w:t>
      </w:r>
      <w:r w:rsidR="00430277">
        <w:rPr>
          <w:i/>
          <w:iCs/>
          <w:sz w:val="18"/>
          <w:szCs w:val="18"/>
        </w:rPr>
        <w:t xml:space="preserve"> image</w:t>
      </w:r>
      <w:r w:rsidR="00373339">
        <w:rPr>
          <w:i/>
          <w:iCs/>
          <w:sz w:val="18"/>
          <w:szCs w:val="18"/>
        </w:rPr>
        <w:t>,</w:t>
      </w:r>
      <w:r w:rsidR="00A64884">
        <w:rPr>
          <w:i/>
          <w:iCs/>
          <w:sz w:val="18"/>
          <w:szCs w:val="18"/>
        </w:rPr>
        <w:t xml:space="preserve"> </w:t>
      </w:r>
      <w:r w:rsidR="00753392">
        <w:rPr>
          <w:i/>
          <w:iCs/>
          <w:sz w:val="18"/>
          <w:szCs w:val="18"/>
        </w:rPr>
        <w:t xml:space="preserve">labels, and </w:t>
      </w:r>
      <w:r w:rsidR="00A64884">
        <w:rPr>
          <w:i/>
          <w:iCs/>
          <w:sz w:val="18"/>
          <w:szCs w:val="18"/>
        </w:rPr>
        <w:t>the corresponding bounding boxes</w:t>
      </w:r>
      <w:r>
        <w:rPr>
          <w:i/>
          <w:iCs/>
          <w:sz w:val="18"/>
          <w:szCs w:val="18"/>
        </w:rPr>
        <w:t xml:space="preserve"> </w:t>
      </w:r>
      <w:r w:rsidR="00FD614E">
        <w:rPr>
          <w:i/>
          <w:iCs/>
          <w:sz w:val="18"/>
          <w:szCs w:val="18"/>
        </w:rPr>
        <w:t>in XML file</w:t>
      </w:r>
    </w:p>
    <w:p w14:paraId="50C634BA" w14:textId="77777777" w:rsidR="00102165" w:rsidRPr="00102165" w:rsidRDefault="00102165" w:rsidP="000D0E58">
      <w:pPr>
        <w:jc w:val="center"/>
      </w:pPr>
    </w:p>
    <w:p w14:paraId="6F1F2FAF" w14:textId="2EF2FC06" w:rsidR="008D6EBC" w:rsidRPr="00074EBD" w:rsidRDefault="00102165" w:rsidP="00074EBD">
      <w:pPr>
        <w:pStyle w:val="Heading2"/>
        <w:ind w:right="-138"/>
        <w:jc w:val="both"/>
        <w:rPr>
          <w:lang w:val="en-CA"/>
        </w:rPr>
      </w:pPr>
      <w:bookmarkStart w:id="8" w:name="_Toc132068120"/>
      <w:r>
        <w:rPr>
          <w:lang w:val="en-CA"/>
        </w:rPr>
        <w:t xml:space="preserve">2.2 </w:t>
      </w:r>
      <w:r w:rsidR="00C73131">
        <w:rPr>
          <w:lang w:val="en-CA"/>
        </w:rPr>
        <w:t xml:space="preserve">Data </w:t>
      </w:r>
      <w:r w:rsidR="001A7397" w:rsidRPr="001A7397">
        <w:rPr>
          <w:lang w:val="en-CA"/>
        </w:rPr>
        <w:t>Pre-Processing</w:t>
      </w:r>
      <w:bookmarkEnd w:id="8"/>
    </w:p>
    <w:p w14:paraId="50F6A02F" w14:textId="024999A3" w:rsidR="00F16A4F" w:rsidRPr="00F16A4F" w:rsidRDefault="00F16A4F" w:rsidP="00F16A4F">
      <w:pPr>
        <w:pStyle w:val="Heading3"/>
        <w:spacing w:before="160" w:after="120"/>
        <w:rPr>
          <w:lang w:val="en-CA"/>
        </w:rPr>
      </w:pPr>
      <w:bookmarkStart w:id="9" w:name="_Toc132068121"/>
      <w:r>
        <w:rPr>
          <w:lang w:val="en-CA"/>
        </w:rPr>
        <w:t xml:space="preserve">2.2.1 </w:t>
      </w:r>
      <w:r w:rsidRPr="00F16A4F">
        <w:rPr>
          <w:lang w:val="en-CA"/>
        </w:rPr>
        <w:t xml:space="preserve">Data Cleaning, </w:t>
      </w:r>
      <w:r w:rsidR="00285F46" w:rsidRPr="00F16A4F">
        <w:rPr>
          <w:lang w:val="en-CA"/>
        </w:rPr>
        <w:t>Reading,</w:t>
      </w:r>
      <w:r w:rsidRPr="00F16A4F">
        <w:rPr>
          <w:lang w:val="en-CA"/>
        </w:rPr>
        <w:t xml:space="preserve"> and Processing</w:t>
      </w:r>
      <w:bookmarkEnd w:id="9"/>
    </w:p>
    <w:p w14:paraId="56F5352E" w14:textId="2B0270CE" w:rsidR="535E0B2B" w:rsidRDefault="535E0B2B" w:rsidP="28DE78B2">
      <w:pPr>
        <w:ind w:left="360"/>
        <w:jc w:val="both"/>
        <w:rPr>
          <w:lang w:eastAsia="zh-TW"/>
        </w:rPr>
      </w:pPr>
      <w:r w:rsidRPr="2520123B">
        <w:rPr>
          <w:b/>
          <w:bCs/>
          <w:lang w:val="en-CA"/>
        </w:rPr>
        <w:t>Data Reading and Processing:</w:t>
      </w:r>
    </w:p>
    <w:p w14:paraId="4F5A0445" w14:textId="6C393673" w:rsidR="535E0B2B" w:rsidRDefault="535E0B2B" w:rsidP="00A817A0">
      <w:pPr>
        <w:ind w:left="360"/>
        <w:jc w:val="thaiDistribute"/>
        <w:rPr>
          <w:lang w:val="en-CA"/>
        </w:rPr>
      </w:pPr>
      <w:r w:rsidRPr="09401073">
        <w:rPr>
          <w:lang w:val="en-CA"/>
        </w:rPr>
        <w:t>We used glob to get all the tif formatted images from the folder and read them using opencv-python</w:t>
      </w:r>
      <w:r w:rsidRPr="6904B81B">
        <w:rPr>
          <w:lang w:val="en-CA"/>
        </w:rPr>
        <w:t xml:space="preserve">. The read </w:t>
      </w:r>
      <w:r w:rsidRPr="3E9D7E31">
        <w:rPr>
          <w:lang w:val="en-CA"/>
        </w:rPr>
        <w:t>image</w:t>
      </w:r>
      <w:r w:rsidR="57A9878A" w:rsidRPr="3E9D7E31">
        <w:rPr>
          <w:lang w:val="en-CA"/>
        </w:rPr>
        <w:t xml:space="preserve"> is accepted</w:t>
      </w:r>
      <w:r w:rsidRPr="6904B81B">
        <w:rPr>
          <w:lang w:val="en-CA"/>
        </w:rPr>
        <w:t xml:space="preserve"> as </w:t>
      </w:r>
      <w:r w:rsidRPr="74E8ED66">
        <w:rPr>
          <w:lang w:val="en-CA"/>
        </w:rPr>
        <w:t xml:space="preserve">a numpy </w:t>
      </w:r>
      <w:r w:rsidR="57A9878A" w:rsidRPr="3E9D7E31">
        <w:rPr>
          <w:lang w:val="en-CA"/>
        </w:rPr>
        <w:t xml:space="preserve">array in python. </w:t>
      </w:r>
      <w:r w:rsidR="57A9878A" w:rsidRPr="5E2E9D10">
        <w:rPr>
          <w:lang w:val="en-CA"/>
        </w:rPr>
        <w:t xml:space="preserve">We resize the image to 256*256*3 to make sure that they are all the </w:t>
      </w:r>
      <w:r w:rsidR="57A9878A" w:rsidRPr="2C82E3E1">
        <w:rPr>
          <w:lang w:val="en-CA"/>
        </w:rPr>
        <w:t xml:space="preserve">same size. </w:t>
      </w:r>
      <w:r w:rsidR="57A9878A" w:rsidRPr="458F25AF">
        <w:rPr>
          <w:lang w:val="en-CA"/>
        </w:rPr>
        <w:t>After resizing, we extract the file name an</w:t>
      </w:r>
      <w:r w:rsidR="470B151F" w:rsidRPr="458F25AF">
        <w:rPr>
          <w:lang w:val="en-CA"/>
        </w:rPr>
        <w:t xml:space="preserve">d saved </w:t>
      </w:r>
      <w:r w:rsidR="470B151F" w:rsidRPr="6CF50AA5">
        <w:rPr>
          <w:lang w:val="en-CA"/>
        </w:rPr>
        <w:t xml:space="preserve">the images in a dictionary with key </w:t>
      </w:r>
      <w:r w:rsidR="470B151F" w:rsidRPr="3BFEDB15">
        <w:rPr>
          <w:lang w:val="en-CA"/>
        </w:rPr>
        <w:t>as</w:t>
      </w:r>
      <w:r w:rsidR="470B151F" w:rsidRPr="6CF50AA5">
        <w:rPr>
          <w:lang w:val="en-CA"/>
        </w:rPr>
        <w:t xml:space="preserve"> file </w:t>
      </w:r>
      <w:r w:rsidR="470B151F" w:rsidRPr="3BFEDB15">
        <w:rPr>
          <w:lang w:val="en-CA"/>
        </w:rPr>
        <w:t>names and values as resultant images.</w:t>
      </w:r>
      <w:r w:rsidR="005E6424">
        <w:rPr>
          <w:lang w:val="en-CA"/>
        </w:rPr>
        <w:t xml:space="preserve"> </w:t>
      </w:r>
      <w:r w:rsidR="619D6DD7" w:rsidRPr="3BFEDB15">
        <w:rPr>
          <w:lang w:val="en-CA"/>
        </w:rPr>
        <w:t>Afterward</w:t>
      </w:r>
      <w:r w:rsidR="619D6DD7" w:rsidRPr="459BD797">
        <w:rPr>
          <w:lang w:val="en-CA"/>
        </w:rPr>
        <w:t xml:space="preserve">, we glob to another </w:t>
      </w:r>
      <w:r w:rsidR="619D6DD7" w:rsidRPr="7729D5DD">
        <w:rPr>
          <w:lang w:val="en-CA"/>
        </w:rPr>
        <w:t xml:space="preserve">directory </w:t>
      </w:r>
      <w:r w:rsidR="619D6DD7" w:rsidRPr="18B5173B">
        <w:rPr>
          <w:lang w:val="en-CA"/>
        </w:rPr>
        <w:t xml:space="preserve">for getting all the corresponding XML files for the </w:t>
      </w:r>
      <w:r w:rsidR="619D6DD7" w:rsidRPr="37FA4EBF">
        <w:rPr>
          <w:lang w:val="en-CA"/>
        </w:rPr>
        <w:t>images.</w:t>
      </w:r>
    </w:p>
    <w:p w14:paraId="06BFD5F9" w14:textId="414C6978" w:rsidR="007578B0" w:rsidRDefault="006B0F35" w:rsidP="007116A7">
      <w:pPr>
        <w:ind w:left="360"/>
        <w:jc w:val="both"/>
        <w:rPr>
          <w:lang w:val="en-CA"/>
        </w:rPr>
      </w:pPr>
      <w:r w:rsidRPr="006B0F35">
        <w:rPr>
          <w:b/>
          <w:bCs/>
          <w:lang w:val="en-CA"/>
        </w:rPr>
        <w:t>Data Cleaning:</w:t>
      </w:r>
      <w:r>
        <w:rPr>
          <w:lang w:val="en-CA"/>
        </w:rPr>
        <w:t xml:space="preserve"> </w:t>
      </w:r>
    </w:p>
    <w:p w14:paraId="28E7F5CD" w14:textId="113ECEFF" w:rsidR="004676A3" w:rsidRDefault="00C202E2" w:rsidP="007116A7">
      <w:pPr>
        <w:ind w:left="360"/>
        <w:jc w:val="both"/>
        <w:rPr>
          <w:lang w:val="en-CA" w:eastAsia="zh-TW"/>
        </w:rPr>
      </w:pPr>
      <w:r>
        <w:rPr>
          <w:lang w:val="en-CA"/>
        </w:rPr>
        <w:t xml:space="preserve">The structure </w:t>
      </w:r>
      <w:r w:rsidR="003950BF">
        <w:rPr>
          <w:lang w:val="en-CA"/>
        </w:rPr>
        <w:t xml:space="preserve">of </w:t>
      </w:r>
      <w:r w:rsidR="00C417F1">
        <w:rPr>
          <w:lang w:val="en-CA"/>
        </w:rPr>
        <w:t xml:space="preserve">the </w:t>
      </w:r>
      <w:r w:rsidR="003950BF">
        <w:rPr>
          <w:lang w:val="en-CA"/>
        </w:rPr>
        <w:t>data</w:t>
      </w:r>
      <w:r w:rsidR="00C417F1">
        <w:rPr>
          <w:lang w:val="en-CA"/>
        </w:rPr>
        <w:t>set</w:t>
      </w:r>
      <w:r w:rsidR="003950BF">
        <w:rPr>
          <w:lang w:val="en-CA"/>
        </w:rPr>
        <w:t xml:space="preserve"> is Pascal VOC</w:t>
      </w:r>
      <w:r w:rsidR="006318B4">
        <w:rPr>
          <w:lang w:val="en-CA"/>
        </w:rPr>
        <w:t xml:space="preserve"> </w:t>
      </w:r>
      <w:r w:rsidR="001F68A9">
        <w:rPr>
          <w:lang w:val="en-CA"/>
        </w:rPr>
        <w:t xml:space="preserve">(Visual </w:t>
      </w:r>
      <w:r w:rsidR="006318B4">
        <w:rPr>
          <w:lang w:val="en-CA"/>
        </w:rPr>
        <w:t>Object Classes)</w:t>
      </w:r>
      <w:r w:rsidR="003163DD">
        <w:rPr>
          <w:lang w:val="en-CA"/>
        </w:rPr>
        <w:t xml:space="preserve">, </w:t>
      </w:r>
      <w:r w:rsidR="0D4AA0ED" w:rsidRPr="362151FB">
        <w:rPr>
          <w:lang w:val="en-CA"/>
        </w:rPr>
        <w:t xml:space="preserve">meaning </w:t>
      </w:r>
      <w:r w:rsidR="003163DD">
        <w:rPr>
          <w:lang w:val="en-CA"/>
        </w:rPr>
        <w:t xml:space="preserve">each </w:t>
      </w:r>
      <w:r w:rsidR="001F36B5">
        <w:rPr>
          <w:lang w:val="en-CA"/>
        </w:rPr>
        <w:t xml:space="preserve">image will pair with </w:t>
      </w:r>
      <w:r w:rsidR="0009367B">
        <w:rPr>
          <w:lang w:val="en-CA"/>
        </w:rPr>
        <w:t>one</w:t>
      </w:r>
      <w:r w:rsidR="001F36B5">
        <w:rPr>
          <w:lang w:val="en-CA"/>
        </w:rPr>
        <w:t xml:space="preserve"> XML file </w:t>
      </w:r>
      <w:r w:rsidR="0032087E">
        <w:rPr>
          <w:lang w:val="en-CA"/>
        </w:rPr>
        <w:t>indicating the location of the</w:t>
      </w:r>
      <w:r w:rsidR="00394DBB">
        <w:rPr>
          <w:lang w:val="en-CA"/>
        </w:rPr>
        <w:t xml:space="preserve"> trash object in the image</w:t>
      </w:r>
      <w:r w:rsidR="2EF1A3FA" w:rsidRPr="362151FB">
        <w:rPr>
          <w:lang w:val="en-CA"/>
        </w:rPr>
        <w:t xml:space="preserve"> with</w:t>
      </w:r>
      <w:r w:rsidR="00280088">
        <w:rPr>
          <w:lang w:val="en-CA"/>
        </w:rPr>
        <w:t xml:space="preserve"> the </w:t>
      </w:r>
      <w:r w:rsidR="2EF1A3FA" w:rsidRPr="362151FB">
        <w:rPr>
          <w:lang w:val="en-CA"/>
        </w:rPr>
        <w:t>coordinates that describe</w:t>
      </w:r>
      <w:r w:rsidR="00280088">
        <w:rPr>
          <w:lang w:val="en-CA"/>
        </w:rPr>
        <w:t xml:space="preserve"> the </w:t>
      </w:r>
      <w:r w:rsidR="2EF1A3FA" w:rsidRPr="362151FB">
        <w:rPr>
          <w:lang w:val="en-CA"/>
        </w:rPr>
        <w:t xml:space="preserve">bounding boxes in the image. </w:t>
      </w:r>
      <w:r w:rsidR="00B77753">
        <w:rPr>
          <w:lang w:val="en-CA"/>
        </w:rPr>
        <w:t xml:space="preserve">The </w:t>
      </w:r>
      <w:r w:rsidR="0074644F">
        <w:rPr>
          <w:lang w:val="en-CA"/>
        </w:rPr>
        <w:t xml:space="preserve">XML file </w:t>
      </w:r>
      <w:r w:rsidR="00C12289">
        <w:rPr>
          <w:lang w:val="en-CA"/>
        </w:rPr>
        <w:t xml:space="preserve">contains </w:t>
      </w:r>
      <w:r w:rsidR="00EF694A">
        <w:rPr>
          <w:lang w:val="en-CA"/>
        </w:rPr>
        <w:t xml:space="preserve">tags for </w:t>
      </w:r>
      <w:r w:rsidR="001E2FA0">
        <w:rPr>
          <w:lang w:val="en-CA"/>
        </w:rPr>
        <w:t xml:space="preserve">image </w:t>
      </w:r>
      <w:r w:rsidR="008B7A34">
        <w:rPr>
          <w:lang w:val="en-CA"/>
        </w:rPr>
        <w:t xml:space="preserve">file </w:t>
      </w:r>
      <w:r w:rsidR="001E2FA0">
        <w:rPr>
          <w:lang w:val="en-CA"/>
        </w:rPr>
        <w:t xml:space="preserve">name, </w:t>
      </w:r>
      <w:r w:rsidR="00E10742">
        <w:rPr>
          <w:lang w:val="en-CA"/>
        </w:rPr>
        <w:t>image size, object</w:t>
      </w:r>
      <w:r w:rsidR="001E2FA0">
        <w:rPr>
          <w:lang w:val="en-CA"/>
        </w:rPr>
        <w:t xml:space="preserve"> name,</w:t>
      </w:r>
      <w:r w:rsidR="00EF694A">
        <w:rPr>
          <w:lang w:val="en-CA"/>
        </w:rPr>
        <w:t xml:space="preserve"> </w:t>
      </w:r>
      <w:r w:rsidR="00630ECA">
        <w:rPr>
          <w:lang w:val="en-CA"/>
        </w:rPr>
        <w:t>and the coordinate</w:t>
      </w:r>
      <w:r w:rsidR="0030767B">
        <w:rPr>
          <w:lang w:val="en-CA"/>
        </w:rPr>
        <w:t>s</w:t>
      </w:r>
      <w:r w:rsidR="00630ECA">
        <w:rPr>
          <w:lang w:val="en-CA"/>
        </w:rPr>
        <w:t xml:space="preserve"> of the bounding boxes.</w:t>
      </w:r>
      <w:r w:rsidR="00B77753">
        <w:rPr>
          <w:lang w:val="en-CA"/>
        </w:rPr>
        <w:t xml:space="preserve"> </w:t>
      </w:r>
      <w:r w:rsidR="00943582">
        <w:rPr>
          <w:rFonts w:hint="eastAsia"/>
          <w:lang w:val="en-CA" w:eastAsia="zh-TW"/>
        </w:rPr>
        <w:t>To</w:t>
      </w:r>
      <w:r w:rsidR="00943582">
        <w:rPr>
          <w:lang w:val="en-CA" w:eastAsia="zh-TW"/>
        </w:rPr>
        <w:t xml:space="preserve"> be able to match the label and the image together for the input of machine learning model, </w:t>
      </w:r>
      <w:r w:rsidR="004F0803">
        <w:rPr>
          <w:lang w:val="en-CA" w:eastAsia="zh-TW"/>
        </w:rPr>
        <w:t xml:space="preserve">we </w:t>
      </w:r>
      <w:r w:rsidR="001B4C9D">
        <w:rPr>
          <w:lang w:val="en-CA" w:eastAsia="zh-TW"/>
        </w:rPr>
        <w:t xml:space="preserve">first </w:t>
      </w:r>
      <w:r w:rsidR="00F1455A">
        <w:rPr>
          <w:lang w:val="en-CA" w:eastAsia="zh-TW"/>
        </w:rPr>
        <w:t xml:space="preserve">parsed the xml file and </w:t>
      </w:r>
      <w:r w:rsidR="00ED4E45">
        <w:rPr>
          <w:lang w:val="en-CA" w:eastAsia="zh-TW"/>
        </w:rPr>
        <w:t>read the image data</w:t>
      </w:r>
      <w:r w:rsidR="00471BB8">
        <w:rPr>
          <w:lang w:val="en-CA" w:eastAsia="zh-TW"/>
        </w:rPr>
        <w:t>.</w:t>
      </w:r>
      <w:r w:rsidR="006C1B80">
        <w:rPr>
          <w:lang w:val="en-CA" w:eastAsia="zh-TW"/>
        </w:rPr>
        <w:t xml:space="preserve"> </w:t>
      </w:r>
      <w:r w:rsidR="001B4C9D">
        <w:rPr>
          <w:lang w:val="en-CA" w:eastAsia="zh-TW"/>
        </w:rPr>
        <w:t xml:space="preserve">Next, </w:t>
      </w:r>
      <w:r w:rsidR="00591C9C">
        <w:rPr>
          <w:lang w:val="en-CA" w:eastAsia="zh-TW"/>
        </w:rPr>
        <w:t>we stored the data into two dictionaries for with filename as key</w:t>
      </w:r>
      <w:r w:rsidR="00CB6059">
        <w:rPr>
          <w:lang w:val="en-CA" w:eastAsia="zh-TW"/>
        </w:rPr>
        <w:t>,</w:t>
      </w:r>
      <w:r w:rsidR="00591C9C">
        <w:rPr>
          <w:lang w:val="en-CA" w:eastAsia="zh-TW"/>
        </w:rPr>
        <w:t xml:space="preserve"> and image/ labels as </w:t>
      </w:r>
      <w:r w:rsidR="00F93BA9">
        <w:rPr>
          <w:lang w:val="en-CA" w:eastAsia="zh-TW"/>
        </w:rPr>
        <w:t xml:space="preserve">value. </w:t>
      </w:r>
      <w:r w:rsidR="00EE58F7">
        <w:rPr>
          <w:lang w:val="en-CA" w:eastAsia="zh-TW"/>
        </w:rPr>
        <w:t xml:space="preserve">As </w:t>
      </w:r>
      <w:r w:rsidR="00117E41">
        <w:rPr>
          <w:lang w:val="en-CA" w:eastAsia="zh-TW"/>
        </w:rPr>
        <w:t xml:space="preserve">the input of CNN are required to be lists or arrays (one for labels and another for images), we also </w:t>
      </w:r>
      <w:r w:rsidR="00CF5DEF">
        <w:rPr>
          <w:lang w:val="en-CA" w:eastAsia="zh-TW"/>
        </w:rPr>
        <w:t>set up a function that can return two list with matching order.</w:t>
      </w:r>
    </w:p>
    <w:p w14:paraId="566A07EB" w14:textId="20BE4874" w:rsidR="00494886" w:rsidRPr="00494886" w:rsidRDefault="00425053" w:rsidP="006C1B80">
      <w:pPr>
        <w:ind w:left="360"/>
        <w:jc w:val="both"/>
        <w:rPr>
          <w:lang w:val="en-CA" w:eastAsia="zh-TW"/>
        </w:rPr>
      </w:pPr>
      <w:r>
        <w:rPr>
          <w:lang w:val="en-CA" w:eastAsia="zh-TW"/>
        </w:rPr>
        <w:t xml:space="preserve">During the </w:t>
      </w:r>
      <w:r w:rsidR="00E45F01">
        <w:rPr>
          <w:lang w:val="en-CA" w:eastAsia="zh-TW"/>
        </w:rPr>
        <w:t>XML parsing and image reading process, t</w:t>
      </w:r>
      <w:r w:rsidR="00055A02">
        <w:rPr>
          <w:lang w:val="en-CA" w:eastAsia="zh-TW"/>
        </w:rPr>
        <w:t>wo issues are addressed</w:t>
      </w:r>
      <w:r w:rsidR="0038618D">
        <w:rPr>
          <w:lang w:val="en-CA" w:eastAsia="zh-TW"/>
        </w:rPr>
        <w:t xml:space="preserve">: </w:t>
      </w:r>
    </w:p>
    <w:p w14:paraId="42B25713" w14:textId="152BD10C" w:rsidR="00051A54" w:rsidRPr="00051A54" w:rsidRDefault="004D7C93" w:rsidP="00051A54">
      <w:pPr>
        <w:pStyle w:val="ListParagraph"/>
        <w:numPr>
          <w:ilvl w:val="0"/>
          <w:numId w:val="25"/>
        </w:numPr>
        <w:jc w:val="both"/>
        <w:rPr>
          <w:lang w:val="en-CA" w:eastAsia="zh-TW"/>
        </w:rPr>
      </w:pPr>
      <w:r>
        <w:rPr>
          <w:lang w:val="en-CA" w:eastAsia="zh-TW"/>
        </w:rPr>
        <w:t xml:space="preserve">Filter out the </w:t>
      </w:r>
      <w:r w:rsidR="00D92143">
        <w:rPr>
          <w:lang w:val="en-CA" w:eastAsia="zh-TW"/>
        </w:rPr>
        <w:t xml:space="preserve">target object from XML file: </w:t>
      </w:r>
      <w:r w:rsidR="00863750">
        <w:rPr>
          <w:lang w:val="en-CA" w:eastAsia="zh-TW"/>
        </w:rPr>
        <w:t xml:space="preserve">The </w:t>
      </w:r>
      <w:r w:rsidR="00E466F0">
        <w:rPr>
          <w:lang w:val="en-CA" w:eastAsia="zh-TW"/>
        </w:rPr>
        <w:t>data producer</w:t>
      </w:r>
      <w:r w:rsidR="00863750">
        <w:rPr>
          <w:lang w:val="en-CA" w:eastAsia="zh-TW"/>
        </w:rPr>
        <w:t xml:space="preserve"> not only label</w:t>
      </w:r>
      <w:r w:rsidR="00D16F64">
        <w:rPr>
          <w:lang w:val="en-CA" w:eastAsia="zh-TW"/>
        </w:rPr>
        <w:t xml:space="preserve">ed </w:t>
      </w:r>
      <w:r w:rsidR="00863750">
        <w:rPr>
          <w:lang w:val="en-CA" w:eastAsia="zh-TW"/>
        </w:rPr>
        <w:t>the trash object but also</w:t>
      </w:r>
      <w:r w:rsidR="00A62B72">
        <w:rPr>
          <w:lang w:val="en-CA" w:eastAsia="zh-TW"/>
        </w:rPr>
        <w:t xml:space="preserve"> </w:t>
      </w:r>
      <w:r w:rsidR="00D16F64">
        <w:rPr>
          <w:lang w:val="en-CA" w:eastAsia="zh-TW"/>
        </w:rPr>
        <w:t xml:space="preserve">labeled some background and </w:t>
      </w:r>
      <w:r w:rsidR="00A67D29">
        <w:rPr>
          <w:lang w:val="en-CA" w:eastAsia="zh-TW"/>
        </w:rPr>
        <w:t xml:space="preserve">plastic-liked object for training purpose. </w:t>
      </w:r>
      <w:r w:rsidR="007D4DB3">
        <w:rPr>
          <w:lang w:val="en-CA" w:eastAsia="zh-TW"/>
        </w:rPr>
        <w:t xml:space="preserve">The </w:t>
      </w:r>
      <w:r w:rsidR="000022DE">
        <w:rPr>
          <w:lang w:val="en-CA" w:eastAsia="zh-TW"/>
        </w:rPr>
        <w:t xml:space="preserve">type of the objects </w:t>
      </w:r>
      <w:r w:rsidR="00A97610">
        <w:rPr>
          <w:lang w:val="en-CA" w:eastAsia="zh-TW"/>
        </w:rPr>
        <w:t>is</w:t>
      </w:r>
      <w:r w:rsidR="000022DE">
        <w:rPr>
          <w:lang w:val="en-CA" w:eastAsia="zh-TW"/>
        </w:rPr>
        <w:t xml:space="preserve"> annotated through name tag under the object</w:t>
      </w:r>
      <w:r w:rsidR="009733F8">
        <w:rPr>
          <w:lang w:val="en-CA" w:eastAsia="zh-TW"/>
        </w:rPr>
        <w:t xml:space="preserve">, with 1 representing </w:t>
      </w:r>
      <w:r w:rsidR="009521A0">
        <w:rPr>
          <w:lang w:val="en-CA" w:eastAsia="zh-TW"/>
        </w:rPr>
        <w:t>real plastic object</w:t>
      </w:r>
      <w:r w:rsidR="00962AA7">
        <w:rPr>
          <w:lang w:val="en-CA" w:eastAsia="zh-TW"/>
        </w:rPr>
        <w:t xml:space="preserve">, 2 representing </w:t>
      </w:r>
      <w:r w:rsidR="009521A0">
        <w:rPr>
          <w:lang w:val="en-CA" w:eastAsia="zh-TW"/>
        </w:rPr>
        <w:t>plastic-liked object such as white rocks or woods</w:t>
      </w:r>
      <w:r w:rsidR="00E46C0C">
        <w:rPr>
          <w:lang w:val="en-CA" w:eastAsia="zh-TW"/>
        </w:rPr>
        <w:t>, and 5 representing background.</w:t>
      </w:r>
      <w:r w:rsidR="009D4DF7">
        <w:rPr>
          <w:lang w:val="en-CA" w:eastAsia="zh-TW"/>
        </w:rPr>
        <w:t xml:space="preserve"> </w:t>
      </w:r>
      <w:r w:rsidR="00FB523B">
        <w:rPr>
          <w:lang w:val="en-CA" w:eastAsia="zh-TW"/>
        </w:rPr>
        <w:t xml:space="preserve">To simplify the </w:t>
      </w:r>
      <w:r w:rsidR="009D4DF7">
        <w:rPr>
          <w:lang w:val="en-CA" w:eastAsia="zh-TW"/>
        </w:rPr>
        <w:t xml:space="preserve">project, </w:t>
      </w:r>
      <w:r w:rsidR="00FB523B">
        <w:rPr>
          <w:lang w:val="en-CA" w:eastAsia="zh-TW"/>
        </w:rPr>
        <w:t xml:space="preserve">for some of the model, </w:t>
      </w:r>
      <w:r w:rsidR="009D4DF7">
        <w:rPr>
          <w:lang w:val="en-CA" w:eastAsia="zh-TW"/>
        </w:rPr>
        <w:t>we filter</w:t>
      </w:r>
      <w:r w:rsidR="006177CC">
        <w:rPr>
          <w:lang w:val="en-CA" w:eastAsia="zh-TW"/>
        </w:rPr>
        <w:t xml:space="preserve">ed out </w:t>
      </w:r>
      <w:r w:rsidR="008A2F36">
        <w:rPr>
          <w:lang w:val="en-CA" w:eastAsia="zh-TW"/>
        </w:rPr>
        <w:t>the real plastic object only for machine learning training and testing.</w:t>
      </w:r>
    </w:p>
    <w:p w14:paraId="47E8D916" w14:textId="18FD9C4D" w:rsidR="00C01D8C" w:rsidRPr="00051A54" w:rsidRDefault="00A92DB7" w:rsidP="00051A54">
      <w:pPr>
        <w:pStyle w:val="ListParagraph"/>
        <w:numPr>
          <w:ilvl w:val="0"/>
          <w:numId w:val="25"/>
        </w:numPr>
        <w:jc w:val="both"/>
        <w:rPr>
          <w:lang w:val="en-CA" w:eastAsia="zh-TW"/>
        </w:rPr>
      </w:pPr>
      <w:r>
        <w:rPr>
          <w:lang w:val="en-CA" w:eastAsia="zh-TW"/>
        </w:rPr>
        <w:t>Uncertainty of the quantity of</w:t>
      </w:r>
      <w:r w:rsidR="00246BD8">
        <w:rPr>
          <w:lang w:val="en-CA" w:eastAsia="zh-TW"/>
        </w:rPr>
        <w:t xml:space="preserve"> plastic objects in one image: </w:t>
      </w:r>
      <w:r w:rsidR="006A1D90">
        <w:rPr>
          <w:lang w:val="en-CA" w:eastAsia="zh-TW"/>
        </w:rPr>
        <w:t>T</w:t>
      </w:r>
      <w:r w:rsidR="008A2F36">
        <w:rPr>
          <w:lang w:val="en-CA" w:eastAsia="zh-TW"/>
        </w:rPr>
        <w:t xml:space="preserve">he images data was </w:t>
      </w:r>
      <w:r w:rsidR="00B50CCC">
        <w:rPr>
          <w:lang w:val="en-CA" w:eastAsia="zh-TW"/>
        </w:rPr>
        <w:t>sliced</w:t>
      </w:r>
      <w:r w:rsidR="008A2F36">
        <w:rPr>
          <w:lang w:val="en-CA" w:eastAsia="zh-TW"/>
        </w:rPr>
        <w:t xml:space="preserve"> from a</w:t>
      </w:r>
      <w:r w:rsidR="00A40DD3">
        <w:rPr>
          <w:lang w:val="en-CA" w:eastAsia="zh-TW"/>
        </w:rPr>
        <w:t xml:space="preserve">nother photo </w:t>
      </w:r>
      <w:r w:rsidR="006A1D90">
        <w:rPr>
          <w:lang w:val="en-CA" w:eastAsia="zh-TW"/>
        </w:rPr>
        <w:t xml:space="preserve">into equal </w:t>
      </w:r>
      <w:r w:rsidR="00AA14CF">
        <w:rPr>
          <w:lang w:val="en-CA" w:eastAsia="zh-TW"/>
        </w:rPr>
        <w:t>sizes,</w:t>
      </w:r>
      <w:r w:rsidR="006A1D90">
        <w:rPr>
          <w:lang w:val="en-CA" w:eastAsia="zh-TW"/>
        </w:rPr>
        <w:t xml:space="preserve"> but the plastic</w:t>
      </w:r>
      <w:r w:rsidR="006801A4">
        <w:rPr>
          <w:rFonts w:hint="eastAsia"/>
          <w:lang w:val="en-CA" w:eastAsia="zh-TW"/>
        </w:rPr>
        <w:t xml:space="preserve"> o</w:t>
      </w:r>
      <w:r w:rsidR="006801A4">
        <w:rPr>
          <w:lang w:val="en-CA" w:eastAsia="zh-TW"/>
        </w:rPr>
        <w:t xml:space="preserve">bjects </w:t>
      </w:r>
      <w:r>
        <w:rPr>
          <w:lang w:val="en-CA" w:eastAsia="zh-TW"/>
        </w:rPr>
        <w:t xml:space="preserve">are scattered randomly, meaning that some of the </w:t>
      </w:r>
      <w:r w:rsidR="00AA14CF">
        <w:rPr>
          <w:lang w:val="en-CA" w:eastAsia="zh-TW"/>
        </w:rPr>
        <w:t>image</w:t>
      </w:r>
      <w:r w:rsidR="00A823F8">
        <w:rPr>
          <w:lang w:val="en-CA" w:eastAsia="zh-TW"/>
        </w:rPr>
        <w:t xml:space="preserve"> might </w:t>
      </w:r>
      <w:r w:rsidR="00663B96">
        <w:rPr>
          <w:lang w:val="en-CA" w:eastAsia="zh-TW"/>
        </w:rPr>
        <w:t xml:space="preserve">have </w:t>
      </w:r>
      <w:r w:rsidR="00446C9F">
        <w:rPr>
          <w:lang w:val="en-CA" w:eastAsia="zh-TW"/>
        </w:rPr>
        <w:t xml:space="preserve">more than 1 plastic </w:t>
      </w:r>
      <w:r w:rsidR="000B741F">
        <w:rPr>
          <w:lang w:val="en-CA" w:eastAsia="zh-TW"/>
        </w:rPr>
        <w:t xml:space="preserve">object and some might even </w:t>
      </w:r>
      <w:r w:rsidR="00AC15F7">
        <w:rPr>
          <w:lang w:val="en-CA" w:eastAsia="zh-TW"/>
        </w:rPr>
        <w:t>have no plastic object</w:t>
      </w:r>
      <w:r w:rsidR="00AA14CF">
        <w:rPr>
          <w:lang w:val="en-CA" w:eastAsia="zh-TW"/>
        </w:rPr>
        <w:t>.</w:t>
      </w:r>
      <w:r>
        <w:rPr>
          <w:lang w:val="en-CA" w:eastAsia="zh-TW"/>
        </w:rPr>
        <w:t xml:space="preserve"> </w:t>
      </w:r>
      <w:r w:rsidR="007C395A">
        <w:rPr>
          <w:lang w:val="en-CA" w:eastAsia="zh-TW"/>
        </w:rPr>
        <w:t>(</w:t>
      </w:r>
      <w:r w:rsidR="00B43EE7" w:rsidRPr="007C395A">
        <w:rPr>
          <w:lang w:val="en-CA" w:eastAsia="zh-TW"/>
        </w:rPr>
        <w:t>As</w:t>
      </w:r>
      <w:r w:rsidR="007C395A">
        <w:rPr>
          <w:lang w:val="en-CA" w:eastAsia="zh-TW"/>
        </w:rPr>
        <w:t xml:space="preserve"> shown in figure 2.2 above)</w:t>
      </w:r>
      <w:r>
        <w:rPr>
          <w:lang w:val="en-CA" w:eastAsia="zh-TW"/>
        </w:rPr>
        <w:t xml:space="preserve"> </w:t>
      </w:r>
      <w:r w:rsidR="00AC15F7">
        <w:rPr>
          <w:lang w:val="en-CA" w:eastAsia="zh-TW"/>
        </w:rPr>
        <w:t>To address</w:t>
      </w:r>
      <w:r w:rsidR="00214176">
        <w:rPr>
          <w:lang w:val="en-CA" w:eastAsia="zh-TW"/>
        </w:rPr>
        <w:t xml:space="preserve"> this issue, for some of the model that doesn’t accept multiple labels </w:t>
      </w:r>
      <w:r w:rsidR="002570F3">
        <w:rPr>
          <w:lang w:val="en-CA" w:eastAsia="zh-TW"/>
        </w:rPr>
        <w:t>(like CNN</w:t>
      </w:r>
      <w:r w:rsidR="002570F3">
        <w:rPr>
          <w:rFonts w:hint="eastAsia"/>
          <w:lang w:val="en-CA" w:eastAsia="zh-TW"/>
        </w:rPr>
        <w:t>)</w:t>
      </w:r>
      <w:r w:rsidR="00CE7A8F">
        <w:rPr>
          <w:rFonts w:hint="eastAsia"/>
          <w:lang w:val="en-CA" w:eastAsia="zh-TW"/>
        </w:rPr>
        <w:t>,</w:t>
      </w:r>
      <w:r w:rsidR="00CE7A8F">
        <w:rPr>
          <w:lang w:val="en-CA" w:eastAsia="zh-TW"/>
        </w:rPr>
        <w:t xml:space="preserve"> we simply choose the first plastic object </w:t>
      </w:r>
      <w:r w:rsidR="001D0E81">
        <w:rPr>
          <w:lang w:val="en-CA" w:eastAsia="zh-TW"/>
        </w:rPr>
        <w:t>in the XML file</w:t>
      </w:r>
      <w:r w:rsidR="00040174">
        <w:rPr>
          <w:lang w:val="en-CA" w:eastAsia="zh-TW"/>
        </w:rPr>
        <w:t xml:space="preserve"> and for those model that accept multiple labels, we </w:t>
      </w:r>
      <w:r w:rsidR="00E466F0">
        <w:rPr>
          <w:lang w:val="en-CA" w:eastAsia="zh-TW"/>
        </w:rPr>
        <w:t>keep all the objects for training and testing.</w:t>
      </w:r>
    </w:p>
    <w:p w14:paraId="4A60F7F7" w14:textId="6B8C3B94" w:rsidR="007116A7" w:rsidRDefault="00772FB5" w:rsidP="007116A7">
      <w:pPr>
        <w:ind w:left="360"/>
        <w:jc w:val="both"/>
      </w:pPr>
      <w:r>
        <w:t>Last</w:t>
      </w:r>
      <w:r w:rsidR="00496E18">
        <w:t>, to check whether the cleaning process affect</w:t>
      </w:r>
      <w:r w:rsidR="00F60A6A">
        <w:t xml:space="preserve">s the </w:t>
      </w:r>
      <w:r w:rsidR="002E5608">
        <w:t xml:space="preserve">precision of the label, we </w:t>
      </w:r>
      <w:r w:rsidR="000E1756">
        <w:t xml:space="preserve">plot the image data </w:t>
      </w:r>
      <w:r w:rsidR="000C4E7A">
        <w:t xml:space="preserve">with bounding box </w:t>
      </w:r>
      <w:r w:rsidR="005470F7">
        <w:t>in Python</w:t>
      </w:r>
      <w:r w:rsidR="005C410A">
        <w:t xml:space="preserve"> as shown</w:t>
      </w:r>
      <w:r w:rsidR="00EF1ADA">
        <w:t xml:space="preserve"> below</w:t>
      </w:r>
      <w:r w:rsidR="005470F7">
        <w:t>.</w:t>
      </w:r>
    </w:p>
    <w:p w14:paraId="66DE4FD7" w14:textId="6FCE4A29" w:rsidR="005470F7" w:rsidRPr="00307958" w:rsidRDefault="007F2CAF" w:rsidP="007116A7">
      <w:pPr>
        <w:ind w:left="360"/>
        <w:jc w:val="both"/>
        <w:rPr>
          <w:lang w:val="en-CA" w:eastAsia="zh-TW"/>
        </w:rPr>
      </w:pPr>
      <w:r w:rsidRPr="007F2CAF">
        <w:rPr>
          <w:noProof/>
          <w:lang w:eastAsia="zh-TW"/>
        </w:rPr>
        <w:drawing>
          <wp:inline distT="0" distB="0" distL="0" distR="0" wp14:anchorId="214ABC7F" wp14:editId="254B08AE">
            <wp:extent cx="5943600" cy="1049655"/>
            <wp:effectExtent l="0" t="0" r="0" b="0"/>
            <wp:docPr id="23" name="Picture 23" descr="一張含有 圖表 的圖片&#10;&#10;自動產生的描述">
              <a:extLst xmlns:a="http://schemas.openxmlformats.org/drawingml/2006/main">
                <a:ext uri="{FF2B5EF4-FFF2-40B4-BE49-F238E27FC236}">
                  <a16:creationId xmlns:a16="http://schemas.microsoft.com/office/drawing/2014/main" id="{1D63CBCE-472B-8044-2B54-D68228BC44B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3" name="內容版面配置區 22" descr="一張含有 圖表 的圖片&#10;&#10;自動產生的描述">
                      <a:extLst>
                        <a:ext uri="{FF2B5EF4-FFF2-40B4-BE49-F238E27FC236}">
                          <a16:creationId xmlns:a16="http://schemas.microsoft.com/office/drawing/2014/main" id="{1D63CBCE-472B-8044-2B54-D68228BC44B4}"/>
                        </a:ext>
                      </a:extLst>
                    </pic:cNvPr>
                    <pic:cNvPicPr>
                      <a:picLocks noGrp="1" noChangeAspect="1"/>
                    </pic:cNvPicPr>
                  </pic:nvPicPr>
                  <pic:blipFill>
                    <a:blip r:embed="rId13"/>
                    <a:stretch>
                      <a:fillRect/>
                    </a:stretch>
                  </pic:blipFill>
                  <pic:spPr>
                    <a:xfrm>
                      <a:off x="0" y="0"/>
                      <a:ext cx="5943600" cy="1049655"/>
                    </a:xfrm>
                    <a:prstGeom prst="rect">
                      <a:avLst/>
                    </a:prstGeom>
                  </pic:spPr>
                </pic:pic>
              </a:graphicData>
            </a:graphic>
          </wp:inline>
        </w:drawing>
      </w:r>
    </w:p>
    <w:p w14:paraId="04776F6A" w14:textId="3508CCBE" w:rsidR="007F2CAF" w:rsidRDefault="007F2CAF" w:rsidP="007F2CAF">
      <w:pPr>
        <w:jc w:val="center"/>
        <w:rPr>
          <w:i/>
          <w:iCs/>
          <w:sz w:val="18"/>
          <w:szCs w:val="18"/>
        </w:rPr>
      </w:pPr>
      <w:r w:rsidRPr="000D0E58">
        <w:rPr>
          <w:i/>
          <w:iCs/>
          <w:sz w:val="18"/>
          <w:szCs w:val="18"/>
        </w:rPr>
        <w:t xml:space="preserve">Figure </w:t>
      </w:r>
      <w:r>
        <w:rPr>
          <w:i/>
          <w:iCs/>
          <w:sz w:val="18"/>
          <w:szCs w:val="18"/>
        </w:rPr>
        <w:t>2.3</w:t>
      </w:r>
      <w:r w:rsidRPr="000D0E58">
        <w:rPr>
          <w:i/>
          <w:iCs/>
          <w:sz w:val="18"/>
          <w:szCs w:val="18"/>
        </w:rPr>
        <w:t xml:space="preserve">: </w:t>
      </w:r>
      <w:r>
        <w:rPr>
          <w:i/>
          <w:iCs/>
          <w:sz w:val="18"/>
          <w:szCs w:val="18"/>
        </w:rPr>
        <w:t xml:space="preserve">Data </w:t>
      </w:r>
      <w:r w:rsidR="005C410A">
        <w:rPr>
          <w:i/>
          <w:iCs/>
          <w:sz w:val="18"/>
          <w:szCs w:val="18"/>
        </w:rPr>
        <w:t>cleaning process.</w:t>
      </w:r>
    </w:p>
    <w:p w14:paraId="65AA8E17" w14:textId="77777777" w:rsidR="007F2CAF" w:rsidRPr="007F2CAF" w:rsidRDefault="007F2CAF" w:rsidP="007116A7">
      <w:pPr>
        <w:ind w:left="360"/>
        <w:jc w:val="both"/>
        <w:rPr>
          <w:lang w:eastAsia="zh-TW"/>
        </w:rPr>
      </w:pPr>
    </w:p>
    <w:p w14:paraId="77E2BF00" w14:textId="38928ACA" w:rsidR="00F16A4F" w:rsidRDefault="00F16A4F" w:rsidP="00F16A4F">
      <w:pPr>
        <w:pStyle w:val="Heading3"/>
        <w:rPr>
          <w:lang w:val="en-CA"/>
        </w:rPr>
      </w:pPr>
      <w:bookmarkStart w:id="10" w:name="_Toc132068122"/>
      <w:r>
        <w:rPr>
          <w:lang w:val="en-CA"/>
        </w:rPr>
        <w:t>2.2.</w:t>
      </w:r>
      <w:r w:rsidR="00BB2D4A">
        <w:rPr>
          <w:lang w:val="en-CA"/>
        </w:rPr>
        <w:t>2</w:t>
      </w:r>
      <w:r>
        <w:rPr>
          <w:lang w:val="en-CA"/>
        </w:rPr>
        <w:t xml:space="preserve"> </w:t>
      </w:r>
      <w:r w:rsidR="00BB2D4A">
        <w:rPr>
          <w:lang w:val="en-CA"/>
        </w:rPr>
        <w:t>Tools</w:t>
      </w:r>
      <w:bookmarkEnd w:id="10"/>
    </w:p>
    <w:p w14:paraId="301EB288" w14:textId="31F77F2B" w:rsidR="00D863C1" w:rsidRPr="007578B0" w:rsidRDefault="00235BA4" w:rsidP="007578B0">
      <w:pPr>
        <w:pStyle w:val="ListParagraph"/>
        <w:numPr>
          <w:ilvl w:val="0"/>
          <w:numId w:val="26"/>
        </w:numPr>
        <w:jc w:val="both"/>
        <w:rPr>
          <w:b/>
          <w:bCs/>
          <w:lang w:val="en-CA" w:eastAsia="zh-TW"/>
        </w:rPr>
      </w:pPr>
      <w:r w:rsidRPr="007578B0">
        <w:rPr>
          <w:b/>
          <w:bCs/>
          <w:lang w:val="en-CA" w:eastAsia="zh-TW"/>
        </w:rPr>
        <w:t>ElementTree XML API (xml.etree.ElementTree):​</w:t>
      </w:r>
    </w:p>
    <w:p w14:paraId="0DCDDB6F" w14:textId="05466659" w:rsidR="003354DD" w:rsidRPr="003354DD" w:rsidRDefault="00767B33" w:rsidP="005563B0">
      <w:pPr>
        <w:pStyle w:val="ListParagraph"/>
        <w:jc w:val="both"/>
        <w:rPr>
          <w:lang w:val="en-CA" w:eastAsia="zh-TW"/>
        </w:rPr>
      </w:pPr>
      <w:r>
        <w:rPr>
          <w:lang w:val="en-CA" w:eastAsia="zh-TW"/>
        </w:rPr>
        <w:t xml:space="preserve">We used </w:t>
      </w:r>
      <w:r w:rsidR="009A5041">
        <w:rPr>
          <w:lang w:val="en-CA" w:eastAsia="zh-TW"/>
        </w:rPr>
        <w:t>Elemen</w:t>
      </w:r>
      <w:r w:rsidR="00934263">
        <w:rPr>
          <w:lang w:val="en-CA" w:eastAsia="zh-TW"/>
        </w:rPr>
        <w:t>tT</w:t>
      </w:r>
      <w:r w:rsidR="009A5041">
        <w:rPr>
          <w:lang w:val="en-CA" w:eastAsia="zh-TW"/>
        </w:rPr>
        <w:t xml:space="preserve">ree XML to parse the xml </w:t>
      </w:r>
      <w:r>
        <w:rPr>
          <w:lang w:val="en-CA" w:eastAsia="zh-TW"/>
        </w:rPr>
        <w:t>file to</w:t>
      </w:r>
      <w:r w:rsidR="009A5041">
        <w:rPr>
          <w:lang w:val="en-CA" w:eastAsia="zh-TW"/>
        </w:rPr>
        <w:t xml:space="preserve"> extract the value </w:t>
      </w:r>
      <w:r w:rsidR="0099375E">
        <w:rPr>
          <w:lang w:val="en-CA" w:eastAsia="zh-TW"/>
        </w:rPr>
        <w:t>of tag</w:t>
      </w:r>
      <w:r w:rsidR="009A5041">
        <w:rPr>
          <w:lang w:val="en-CA" w:eastAsia="zh-TW"/>
        </w:rPr>
        <w:t>.</w:t>
      </w:r>
      <w:r>
        <w:rPr>
          <w:lang w:val="en-CA" w:eastAsia="zh-TW"/>
        </w:rPr>
        <w:t xml:space="preserve"> </w:t>
      </w:r>
      <w:r w:rsidR="00491B70">
        <w:rPr>
          <w:lang w:val="en-CA" w:eastAsia="zh-TW"/>
        </w:rPr>
        <w:t>We start with pars</w:t>
      </w:r>
      <w:r w:rsidR="00333917">
        <w:rPr>
          <w:lang w:val="en-CA" w:eastAsia="zh-TW"/>
        </w:rPr>
        <w:t>e and root function to read the XML file. Next, to extract the value, we us</w:t>
      </w:r>
      <w:r w:rsidR="006D70A3">
        <w:rPr>
          <w:lang w:val="en-CA" w:eastAsia="zh-TW"/>
        </w:rPr>
        <w:t xml:space="preserve">e </w:t>
      </w:r>
      <w:r w:rsidR="006A1DF3">
        <w:rPr>
          <w:lang w:val="en-CA" w:eastAsia="zh-TW"/>
        </w:rPr>
        <w:t xml:space="preserve">find all and find to </w:t>
      </w:r>
      <w:r w:rsidR="00761307">
        <w:rPr>
          <w:lang w:val="en-CA" w:eastAsia="zh-TW"/>
        </w:rPr>
        <w:t xml:space="preserve">visit </w:t>
      </w:r>
      <w:r w:rsidR="00456AE7">
        <w:rPr>
          <w:lang w:val="en-CA" w:eastAsia="zh-TW"/>
        </w:rPr>
        <w:t xml:space="preserve">the </w:t>
      </w:r>
      <w:r w:rsidR="0082441D">
        <w:rPr>
          <w:lang w:val="en-CA" w:eastAsia="zh-TW"/>
        </w:rPr>
        <w:t>tag</w:t>
      </w:r>
      <w:r w:rsidR="00761307">
        <w:rPr>
          <w:lang w:val="en-CA" w:eastAsia="zh-TW"/>
        </w:rPr>
        <w:t>s we are interested in</w:t>
      </w:r>
      <w:r w:rsidR="00821522">
        <w:rPr>
          <w:lang w:val="en-CA" w:eastAsia="zh-TW"/>
        </w:rPr>
        <w:t xml:space="preserve">. </w:t>
      </w:r>
      <w:r w:rsidR="00D26499">
        <w:rPr>
          <w:lang w:val="en-CA" w:eastAsia="zh-TW"/>
        </w:rPr>
        <w:t xml:space="preserve">After that, we can </w:t>
      </w:r>
      <w:r w:rsidR="003062C3">
        <w:rPr>
          <w:lang w:val="en-CA" w:eastAsia="zh-TW"/>
        </w:rPr>
        <w:t xml:space="preserve">simply use .text to </w:t>
      </w:r>
      <w:r w:rsidR="00C3542F">
        <w:rPr>
          <w:lang w:val="en-CA" w:eastAsia="zh-TW"/>
        </w:rPr>
        <w:t>extract the coordinates of the bounding box and stor</w:t>
      </w:r>
      <w:r w:rsidR="00DD12DF">
        <w:rPr>
          <w:lang w:val="en-CA" w:eastAsia="zh-TW"/>
        </w:rPr>
        <w:t xml:space="preserve">ed it into a </w:t>
      </w:r>
      <w:r w:rsidR="005563B0">
        <w:rPr>
          <w:lang w:val="en-CA" w:eastAsia="zh-TW"/>
        </w:rPr>
        <w:t>list with length of four.</w:t>
      </w:r>
    </w:p>
    <w:p w14:paraId="4D746A55" w14:textId="385B3D46" w:rsidR="38D00DF7" w:rsidRDefault="0250195C" w:rsidP="007B693D">
      <w:pPr>
        <w:pStyle w:val="ListParagraph"/>
        <w:numPr>
          <w:ilvl w:val="0"/>
          <w:numId w:val="26"/>
        </w:numPr>
        <w:jc w:val="thaiDistribute"/>
        <w:rPr>
          <w:lang w:val="en-CA" w:eastAsia="zh-TW"/>
        </w:rPr>
      </w:pPr>
      <w:commentRangeStart w:id="11"/>
      <w:r w:rsidRPr="4F82B9E4">
        <w:rPr>
          <w:b/>
          <w:bCs/>
          <w:lang w:val="en-CA" w:eastAsia="zh-TW"/>
        </w:rPr>
        <w:t>Glob</w:t>
      </w:r>
      <w:commentRangeEnd w:id="11"/>
      <w:r>
        <w:rPr>
          <w:rStyle w:val="CommentReference"/>
        </w:rPr>
        <w:commentReference w:id="11"/>
      </w:r>
      <w:r w:rsidR="3B9E1840" w:rsidRPr="4F82B9E4">
        <w:rPr>
          <w:b/>
          <w:bCs/>
          <w:lang w:val="en-CA" w:eastAsia="zh-TW"/>
        </w:rPr>
        <w:t>:</w:t>
      </w:r>
      <w:r w:rsidR="38D00DF7">
        <w:br/>
      </w:r>
      <w:r w:rsidR="7506890C" w:rsidRPr="4F82B9E4">
        <w:rPr>
          <w:lang w:val="en-CA" w:eastAsia="zh-TW"/>
        </w:rPr>
        <w:t xml:space="preserve">Glob is a library used </w:t>
      </w:r>
      <w:r w:rsidR="642277A2" w:rsidRPr="4F82B9E4">
        <w:rPr>
          <w:lang w:val="en-CA" w:eastAsia="zh-TW"/>
        </w:rPr>
        <w:t xml:space="preserve">for getting all the files within a </w:t>
      </w:r>
      <w:r w:rsidR="642277A2" w:rsidRPr="7A92B539">
        <w:rPr>
          <w:lang w:val="en-CA" w:eastAsia="zh-TW"/>
        </w:rPr>
        <w:t>folder. It is often used together with a library called “</w:t>
      </w:r>
      <w:r w:rsidR="642277A2" w:rsidRPr="150D172A">
        <w:rPr>
          <w:lang w:val="en-CA" w:eastAsia="zh-TW"/>
        </w:rPr>
        <w:t>os” and it is mainly used for scri</w:t>
      </w:r>
      <w:r w:rsidR="02E18F1E" w:rsidRPr="150D172A">
        <w:rPr>
          <w:lang w:val="en-CA" w:eastAsia="zh-TW"/>
        </w:rPr>
        <w:t>pting</w:t>
      </w:r>
      <w:r w:rsidR="02E18F1E" w:rsidRPr="4FDD0343">
        <w:rPr>
          <w:lang w:val="en-CA" w:eastAsia="zh-TW"/>
        </w:rPr>
        <w:t xml:space="preserve"> purposes. </w:t>
      </w:r>
      <w:r w:rsidR="02E18F1E" w:rsidRPr="3295A64A">
        <w:rPr>
          <w:lang w:val="en-CA" w:eastAsia="zh-TW"/>
        </w:rPr>
        <w:t xml:space="preserve">We use glob.glob for </w:t>
      </w:r>
      <w:r w:rsidR="5178D3A4" w:rsidRPr="3295A64A">
        <w:rPr>
          <w:lang w:val="en-CA" w:eastAsia="zh-TW"/>
        </w:rPr>
        <w:t xml:space="preserve">extracting all the files </w:t>
      </w:r>
      <w:r w:rsidR="5178D3A4" w:rsidRPr="35A252F9">
        <w:rPr>
          <w:lang w:val="en-CA" w:eastAsia="zh-TW"/>
        </w:rPr>
        <w:t xml:space="preserve">with specific file formats </w:t>
      </w:r>
      <w:r w:rsidR="5178D3A4" w:rsidRPr="3295A64A">
        <w:rPr>
          <w:lang w:val="en-CA" w:eastAsia="zh-TW"/>
        </w:rPr>
        <w:t xml:space="preserve">we need for this project. </w:t>
      </w:r>
    </w:p>
    <w:p w14:paraId="4D08A82D" w14:textId="0E857D41" w:rsidR="00D863C1" w:rsidRDefault="42A6FA7B" w:rsidP="007578B0">
      <w:pPr>
        <w:pStyle w:val="ListParagraph"/>
        <w:numPr>
          <w:ilvl w:val="0"/>
          <w:numId w:val="26"/>
        </w:numPr>
        <w:rPr>
          <w:b/>
          <w:bCs/>
          <w:lang w:val="en-CA" w:eastAsia="zh-TW"/>
        </w:rPr>
      </w:pPr>
      <w:commentRangeStart w:id="12"/>
      <w:r w:rsidRPr="25051B3C">
        <w:rPr>
          <w:b/>
          <w:bCs/>
          <w:lang w:val="en-CA" w:eastAsia="zh-TW"/>
        </w:rPr>
        <w:t>Open</w:t>
      </w:r>
      <w:commentRangeEnd w:id="12"/>
      <w:r w:rsidR="00D863C1">
        <w:rPr>
          <w:rStyle w:val="CommentReference"/>
        </w:rPr>
        <w:commentReference w:id="12"/>
      </w:r>
      <w:r w:rsidRPr="25051B3C">
        <w:rPr>
          <w:b/>
          <w:bCs/>
          <w:lang w:val="en-CA" w:eastAsia="zh-TW"/>
        </w:rPr>
        <w:t>CV:</w:t>
      </w:r>
    </w:p>
    <w:p w14:paraId="52F79D1F" w14:textId="4D4E9D1A" w:rsidR="00815506" w:rsidRDefault="3F03BE3C" w:rsidP="008C19E0">
      <w:pPr>
        <w:pStyle w:val="ListParagraph"/>
        <w:spacing w:after="0"/>
        <w:jc w:val="both"/>
        <w:rPr>
          <w:lang w:val="en-CA"/>
        </w:rPr>
      </w:pPr>
      <w:r w:rsidRPr="25051B3C">
        <w:rPr>
          <w:lang w:val="en-CA" w:eastAsia="zh-TW"/>
        </w:rPr>
        <w:t>Open</w:t>
      </w:r>
      <w:r w:rsidRPr="25051B3C">
        <w:rPr>
          <w:lang w:val="en-CA"/>
        </w:rPr>
        <w:t xml:space="preserve">CV is </w:t>
      </w:r>
      <w:r w:rsidR="49E7EA02" w:rsidRPr="25051B3C">
        <w:rPr>
          <w:lang w:val="en-CA"/>
        </w:rPr>
        <w:t xml:space="preserve">one of most powerful image processing libraries in python. For our project, it is mainly </w:t>
      </w:r>
      <w:r w:rsidRPr="25051B3C">
        <w:rPr>
          <w:lang w:val="en-CA"/>
        </w:rPr>
        <w:t xml:space="preserve">used for </w:t>
      </w:r>
      <w:r w:rsidR="1523C4CE" w:rsidRPr="25051B3C">
        <w:rPr>
          <w:lang w:val="en-CA"/>
        </w:rPr>
        <w:t xml:space="preserve">image reading, </w:t>
      </w:r>
      <w:r w:rsidR="61693F15" w:rsidRPr="25051B3C">
        <w:rPr>
          <w:lang w:val="en-CA"/>
        </w:rPr>
        <w:t>displaying</w:t>
      </w:r>
      <w:r w:rsidR="1523C4CE" w:rsidRPr="25051B3C">
        <w:rPr>
          <w:lang w:val="en-CA"/>
        </w:rPr>
        <w:t>, and processing</w:t>
      </w:r>
      <w:r w:rsidR="74BC95B1" w:rsidRPr="25051B3C">
        <w:rPr>
          <w:lang w:val="en-CA"/>
        </w:rPr>
        <w:t xml:space="preserve">. For reading and </w:t>
      </w:r>
      <w:r w:rsidR="5BEBB5C2" w:rsidRPr="25051B3C">
        <w:rPr>
          <w:lang w:val="en-CA"/>
        </w:rPr>
        <w:t>displaying</w:t>
      </w:r>
      <w:r w:rsidR="74BC95B1" w:rsidRPr="25051B3C">
        <w:rPr>
          <w:lang w:val="en-CA"/>
        </w:rPr>
        <w:t>, we use</w:t>
      </w:r>
      <w:r w:rsidR="45A79C82" w:rsidRPr="25051B3C">
        <w:rPr>
          <w:lang w:val="en-CA"/>
        </w:rPr>
        <w:t xml:space="preserve">d </w:t>
      </w:r>
      <w:r w:rsidR="06CEA96D" w:rsidRPr="25051B3C">
        <w:rPr>
          <w:lang w:val="en-CA"/>
        </w:rPr>
        <w:t>im</w:t>
      </w:r>
      <w:r w:rsidR="74BC95B1" w:rsidRPr="25051B3C">
        <w:rPr>
          <w:lang w:val="en-CA"/>
        </w:rPr>
        <w:t xml:space="preserve">read() function to read the image and use </w:t>
      </w:r>
      <w:r w:rsidR="06CEA96D" w:rsidRPr="25051B3C">
        <w:rPr>
          <w:lang w:val="en-CA"/>
        </w:rPr>
        <w:t>im</w:t>
      </w:r>
      <w:r w:rsidR="74BC95B1" w:rsidRPr="25051B3C">
        <w:rPr>
          <w:lang w:val="en-CA"/>
        </w:rPr>
        <w:t xml:space="preserve">show() to show </w:t>
      </w:r>
      <w:r w:rsidR="018C14D7" w:rsidRPr="25051B3C">
        <w:rPr>
          <w:lang w:val="en-CA"/>
        </w:rPr>
        <w:t>the image</w:t>
      </w:r>
      <w:r w:rsidR="74BC95B1" w:rsidRPr="25051B3C">
        <w:rPr>
          <w:lang w:val="en-CA"/>
        </w:rPr>
        <w:t xml:space="preserve"> in another window</w:t>
      </w:r>
      <w:r w:rsidR="72816CF2" w:rsidRPr="25051B3C">
        <w:rPr>
          <w:lang w:val="en-CA"/>
        </w:rPr>
        <w:t>.</w:t>
      </w:r>
      <w:r w:rsidR="018C14D7" w:rsidRPr="25051B3C">
        <w:rPr>
          <w:lang w:val="en-CA"/>
        </w:rPr>
        <w:t xml:space="preserve"> </w:t>
      </w:r>
      <w:r w:rsidR="36FDEDAB" w:rsidRPr="25051B3C">
        <w:rPr>
          <w:lang w:val="en-CA"/>
        </w:rPr>
        <w:t>c</w:t>
      </w:r>
      <w:r w:rsidR="183A42BB" w:rsidRPr="25051B3C">
        <w:rPr>
          <w:lang w:val="en-CA"/>
        </w:rPr>
        <w:t>v2.rectangle function is also used to draw the bounding box that we parsed from the xml file in the previous step.</w:t>
      </w:r>
      <w:r w:rsidR="74C3C09E" w:rsidRPr="25051B3C">
        <w:rPr>
          <w:lang w:val="en-CA"/>
        </w:rPr>
        <w:t xml:space="preserve"> Regarding the image processing, we </w:t>
      </w:r>
      <w:r w:rsidR="04E743F6" w:rsidRPr="25051B3C">
        <w:rPr>
          <w:lang w:val="en-CA"/>
        </w:rPr>
        <w:t xml:space="preserve">used image resizing techniques along with image enhancement transformations. </w:t>
      </w:r>
    </w:p>
    <w:p w14:paraId="78D578E5" w14:textId="64D0BF50" w:rsidR="00CA7F66" w:rsidRPr="00CA7F66" w:rsidRDefault="00CA7F66" w:rsidP="00C2507A">
      <w:pPr>
        <w:pStyle w:val="ListParagraph"/>
        <w:jc w:val="both"/>
        <w:rPr>
          <w:lang w:val="en-CA" w:eastAsia="zh-TW"/>
        </w:rPr>
      </w:pPr>
    </w:p>
    <w:p w14:paraId="398BBE95" w14:textId="3EF4DE0E" w:rsidR="00BB2D4A" w:rsidRDefault="0003773C" w:rsidP="005563B0">
      <w:pPr>
        <w:pStyle w:val="ListParagraph"/>
        <w:rPr>
          <w:lang w:val="en-CA"/>
        </w:rPr>
      </w:pPr>
      <w:r w:rsidRPr="005563B0">
        <w:rPr>
          <w:lang w:val="en-CA"/>
        </w:rPr>
        <w:br w:type="page"/>
      </w:r>
    </w:p>
    <w:p w14:paraId="1F96D128" w14:textId="41E549FC" w:rsidR="00F16A4F" w:rsidRPr="0003773C" w:rsidRDefault="0003773C" w:rsidP="00F16A4F">
      <w:pPr>
        <w:pStyle w:val="Heading1"/>
        <w:numPr>
          <w:ilvl w:val="0"/>
          <w:numId w:val="1"/>
        </w:numPr>
        <w:ind w:left="284" w:right="-138" w:hanging="426"/>
        <w:jc w:val="both"/>
        <w:rPr>
          <w:b/>
          <w:bCs/>
          <w:lang w:val="en-CA"/>
        </w:rPr>
      </w:pPr>
      <w:bookmarkStart w:id="13" w:name="_Toc132068123"/>
      <w:r>
        <w:rPr>
          <w:b/>
          <w:bCs/>
          <w:lang w:val="en-CA"/>
        </w:rPr>
        <w:t>METHODOLOGY</w:t>
      </w:r>
      <w:bookmarkEnd w:id="13"/>
    </w:p>
    <w:p w14:paraId="6C8A6F1A" w14:textId="2947FACD" w:rsidR="00C20420" w:rsidRDefault="00307B4F" w:rsidP="00713EBE">
      <w:pPr>
        <w:ind w:left="360"/>
        <w:jc w:val="thaiDistribute"/>
      </w:pPr>
      <w:r>
        <w:t>Three</w:t>
      </w:r>
      <w:r w:rsidR="000F15B8">
        <w:t xml:space="preserve"> deep learning methods </w:t>
      </w:r>
      <w:r w:rsidR="00B7428F">
        <w:t xml:space="preserve">will be used </w:t>
      </w:r>
      <w:r w:rsidR="000F15B8">
        <w:t>to develop object detection models</w:t>
      </w:r>
      <w:r w:rsidR="00B7428F">
        <w:t xml:space="preserve"> </w:t>
      </w:r>
      <w:r w:rsidR="000F15B8">
        <w:t>in order to detect plastics on the beach</w:t>
      </w:r>
      <w:r w:rsidR="00782F94">
        <w:t xml:space="preserve"> as long as accuracy computation. All models will be compared based on accuracy </w:t>
      </w:r>
      <w:r w:rsidR="00D1002E">
        <w:t xml:space="preserve">to </w:t>
      </w:r>
      <w:r w:rsidR="00713EBE">
        <w:t xml:space="preserve">determine the best model. After that, such </w:t>
      </w:r>
      <w:r w:rsidR="545B5137">
        <w:t>models</w:t>
      </w:r>
      <w:r w:rsidR="00713EBE">
        <w:t xml:space="preserve"> will be deployed to Google Cloud Platform.</w:t>
      </w:r>
    </w:p>
    <w:p w14:paraId="359AA80A" w14:textId="08D32668" w:rsidR="00285F46" w:rsidRDefault="00285F46" w:rsidP="00285F46">
      <w:pPr>
        <w:pStyle w:val="Heading2"/>
        <w:ind w:right="-138"/>
        <w:jc w:val="both"/>
        <w:rPr>
          <w:lang w:val="en-CA"/>
        </w:rPr>
      </w:pPr>
      <w:bookmarkStart w:id="14" w:name="_Toc132068124"/>
      <w:r>
        <w:rPr>
          <w:lang w:val="en-CA"/>
        </w:rPr>
        <w:t xml:space="preserve">3.1 </w:t>
      </w:r>
      <w:r w:rsidRPr="00285F46">
        <w:rPr>
          <w:bCs/>
        </w:rPr>
        <w:t>Image Processing Pipeline</w:t>
      </w:r>
      <w:r>
        <w:rPr>
          <w:bCs/>
        </w:rPr>
        <w:t xml:space="preserve"> – </w:t>
      </w:r>
      <w:r w:rsidRPr="00285F46">
        <w:rPr>
          <w:bCs/>
        </w:rPr>
        <w:t>OpenCV</w:t>
      </w:r>
      <w:bookmarkEnd w:id="14"/>
    </w:p>
    <w:p w14:paraId="6ACC3781" w14:textId="595344FF" w:rsidR="65061282" w:rsidRDefault="003B4613" w:rsidP="005D15C7">
      <w:pPr>
        <w:ind w:left="360"/>
        <w:jc w:val="thaiDistribute"/>
      </w:pPr>
      <w:r>
        <w:t>To</w:t>
      </w:r>
      <w:r w:rsidR="65061282">
        <w:t xml:space="preserve"> improve accuracy, we decided to build an image processing pipeline using opencv-python. Instead of passing in the raw image data </w:t>
      </w:r>
      <w:r w:rsidR="585D5900">
        <w:t xml:space="preserve">into the convolutional neural network, we went for a processed image approach. The pipeline goes as follows: the image </w:t>
      </w:r>
      <w:r w:rsidR="699BC523">
        <w:t xml:space="preserve">is </w:t>
      </w:r>
      <w:r w:rsidR="585D5900">
        <w:t xml:space="preserve">extracted from the dataset. Afterwards, </w:t>
      </w:r>
      <w:r w:rsidR="6264ADD6">
        <w:t>we save the image in a numpy array. The image is made bigger using an interpolation-based image enhancement. We tried using FSRCNN (Fast</w:t>
      </w:r>
      <w:r w:rsidR="383309AA">
        <w:t xml:space="preserve"> Super Resolution Convolutional Neural Networks) but that </w:t>
      </w:r>
      <w:r>
        <w:t>OpenCV</w:t>
      </w:r>
      <w:r w:rsidR="383309AA">
        <w:t xml:space="preserve"> function does not seem to be working. We even d</w:t>
      </w:r>
      <w:r>
        <w:rPr>
          <w:rFonts w:hint="eastAsia"/>
          <w:lang w:eastAsia="zh-TW"/>
        </w:rPr>
        <w:t>u</w:t>
      </w:r>
      <w:r>
        <w:rPr>
          <w:lang w:eastAsia="zh-TW"/>
        </w:rPr>
        <w:t>g</w:t>
      </w:r>
      <w:r w:rsidR="383309AA">
        <w:t xml:space="preserve"> into the opencv-contrib-library to see whether we </w:t>
      </w:r>
      <w:r w:rsidR="6D624AF6">
        <w:t>can</w:t>
      </w:r>
      <w:r w:rsidR="383309AA">
        <w:t xml:space="preserve"> make some quick fix</w:t>
      </w:r>
      <w:r w:rsidR="17E37787">
        <w:t xml:space="preserve">es. We </w:t>
      </w:r>
      <w:r w:rsidR="57241774">
        <w:t>investigated</w:t>
      </w:r>
      <w:r w:rsidR="17E37787">
        <w:t xml:space="preserve"> the C </w:t>
      </w:r>
      <w:r w:rsidR="68BEA4B4">
        <w:t>programming-based</w:t>
      </w:r>
      <w:r w:rsidR="17E37787">
        <w:t xml:space="preserve"> files </w:t>
      </w:r>
      <w:r w:rsidR="4BC49635">
        <w:t xml:space="preserve">and their respective header files </w:t>
      </w:r>
      <w:r w:rsidR="17E37787">
        <w:t xml:space="preserve">in the library. </w:t>
      </w:r>
      <w:r w:rsidR="2ABDB40B">
        <w:t xml:space="preserve">We installed gcc library to cmake the opencv </w:t>
      </w:r>
      <w:r w:rsidR="08C30EEE">
        <w:t xml:space="preserve">library from </w:t>
      </w:r>
      <w:commentRangeStart w:id="15"/>
      <w:r w:rsidR="08C30EEE">
        <w:t>source</w:t>
      </w:r>
      <w:commentRangeEnd w:id="15"/>
      <w:r w:rsidR="65061282">
        <w:rPr>
          <w:rStyle w:val="CommentReference"/>
        </w:rPr>
        <w:commentReference w:id="15"/>
      </w:r>
      <w:r w:rsidR="00DE2434">
        <w:fldChar w:fldCharType="begin"/>
      </w:r>
      <w:r w:rsidR="00DE2434">
        <w:instrText xml:space="preserve"> ADDIN ZOTERO_ITEM CSL_CITATION {"citationID":"68K8PJV1","properties":{"formattedCitation":"[3]","plainCitation":"[3]","noteIndex":0},"citationItems":[{"id":134,"uris":["http://zotero.org/users/10474684/items/D8UHCK9G"],"itemData":{"id":134,"type":"report","publisher":"Open Source Computer Vision","title":"Introduction to OpenCV","URL":"https://docs.opencv.org/3.4/df/d65/tutorial_table_of_content_introduction.html"}}],"schema":"https://github.com/citation-style-language/schema/raw/master/csl-citation.json"} </w:instrText>
      </w:r>
      <w:r w:rsidR="00DE2434">
        <w:fldChar w:fldCharType="separate"/>
      </w:r>
      <w:r w:rsidR="00DE2434" w:rsidRPr="00DE2434">
        <w:rPr>
          <w:rFonts w:ascii="Calibri" w:hAnsi="Calibri" w:cs="Calibri"/>
        </w:rPr>
        <w:t>[3]</w:t>
      </w:r>
      <w:r w:rsidR="00DE2434">
        <w:fldChar w:fldCharType="end"/>
      </w:r>
      <w:r w:rsidR="08C30EEE">
        <w:t xml:space="preserve">. We used commands for getting build essentials and cmake </w:t>
      </w:r>
      <w:r w:rsidR="78A4FD9D">
        <w:t>builds.</w:t>
      </w:r>
      <w:r w:rsidR="42B14B99">
        <w:t xml:space="preserve"> </w:t>
      </w:r>
      <w:r w:rsidR="78A4FD9D">
        <w:t>Unfortunately, we had to stick with the interpolation methods. The pixel</w:t>
      </w:r>
      <w:r w:rsidR="3FFB15FC">
        <w:t xml:space="preserve"> counts increase and the file size increases. After applying interpolation method, we get a bigger image at 512*512*3 size. After getting that </w:t>
      </w:r>
      <w:r w:rsidR="1EFAC679">
        <w:t xml:space="preserve">aggrandized image, we pass the image to transformations as Figure 3.1 below depicts. </w:t>
      </w:r>
      <w:r w:rsidR="002C485F">
        <w:t>Upon testing the model, we disregarded the interpolation method as it decreases accuracy.</w:t>
      </w:r>
    </w:p>
    <w:p w14:paraId="0C48AA1E" w14:textId="7DDEC6E0" w:rsidR="4F7DFF2B" w:rsidRDefault="5DC1EACA" w:rsidP="00CE48EA">
      <w:pPr>
        <w:ind w:left="360"/>
        <w:jc w:val="center"/>
      </w:pPr>
      <w:r>
        <w:rPr>
          <w:noProof/>
        </w:rPr>
        <w:drawing>
          <wp:inline distT="0" distB="0" distL="0" distR="0" wp14:anchorId="7EB74C2F" wp14:editId="687451AB">
            <wp:extent cx="4572000" cy="3067050"/>
            <wp:effectExtent l="0" t="0" r="0" b="0"/>
            <wp:docPr id="1204135071" name="Picture 1204135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413507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3067050"/>
                    </a:xfrm>
                    <a:prstGeom prst="rect">
                      <a:avLst/>
                    </a:prstGeom>
                  </pic:spPr>
                </pic:pic>
              </a:graphicData>
            </a:graphic>
          </wp:inline>
        </w:drawing>
      </w:r>
    </w:p>
    <w:p w14:paraId="64F42F75" w14:textId="7A165979" w:rsidR="003A5157" w:rsidRDefault="003A5157" w:rsidP="003A5157">
      <w:pPr>
        <w:pStyle w:val="picturedescription"/>
      </w:pPr>
      <w:r>
        <w:t>Figure 3.1: OpenCV architecture</w:t>
      </w:r>
    </w:p>
    <w:p w14:paraId="1750746D" w14:textId="0FCE25C9" w:rsidR="2E53E936" w:rsidRDefault="2E53E936" w:rsidP="002541AC">
      <w:pPr>
        <w:pStyle w:val="picturedescription"/>
        <w:ind w:left="360"/>
        <w:jc w:val="thaiDistribute"/>
        <w:rPr>
          <w:i w:val="0"/>
          <w:sz w:val="22"/>
        </w:rPr>
      </w:pPr>
      <w:r w:rsidRPr="78B65979">
        <w:rPr>
          <w:i w:val="0"/>
          <w:sz w:val="22"/>
        </w:rPr>
        <w:t xml:space="preserve">The first layer is histogram equalization. </w:t>
      </w:r>
      <w:r w:rsidR="701C417E" w:rsidRPr="78B65979">
        <w:rPr>
          <w:i w:val="0"/>
          <w:sz w:val="22"/>
        </w:rPr>
        <w:t xml:space="preserve">The passed in image is turned into a grayscaled image and passed into the histogram equalization from opencv. </w:t>
      </w:r>
      <w:r w:rsidRPr="78B65979">
        <w:rPr>
          <w:i w:val="0"/>
          <w:sz w:val="22"/>
        </w:rPr>
        <w:t xml:space="preserve">The histogram equalization is applied for making images have more contrast and more distinct. In Figure 3.2, we can see the image </w:t>
      </w:r>
      <w:r w:rsidR="67CD679A" w:rsidRPr="78B65979">
        <w:rPr>
          <w:i w:val="0"/>
          <w:sz w:val="22"/>
        </w:rPr>
        <w:t>after histogram equalization is much more distinct and easier to recognize objects from.</w:t>
      </w:r>
      <w:r w:rsidR="4670EA27" w:rsidRPr="78B65979">
        <w:rPr>
          <w:i w:val="0"/>
          <w:sz w:val="22"/>
        </w:rPr>
        <w:t xml:space="preserve"> The downside to histogram equalization is that it can cause bright images to be brighter making the image less distinct. As a result, what we did was we blended the original image with the histogram equalized image. </w:t>
      </w:r>
      <w:r w:rsidR="4C85CC00" w:rsidRPr="78B65979">
        <w:rPr>
          <w:i w:val="0"/>
          <w:sz w:val="22"/>
        </w:rPr>
        <w:t>Then, we can create some distinct features while reserving some important contents of the original image.</w:t>
      </w:r>
    </w:p>
    <w:p w14:paraId="2ECF322E" w14:textId="556D0CD6" w:rsidR="242FA0BC" w:rsidRDefault="242FA0BC" w:rsidP="242FA0BC">
      <w:pPr>
        <w:pStyle w:val="picturedescription"/>
      </w:pPr>
    </w:p>
    <w:p w14:paraId="4024DABE" w14:textId="0C198F76" w:rsidR="1A6BF236" w:rsidRDefault="2DE61341" w:rsidP="003A5157">
      <w:pPr>
        <w:ind w:left="360"/>
        <w:jc w:val="center"/>
      </w:pPr>
      <w:commentRangeStart w:id="16"/>
      <w:r>
        <w:rPr>
          <w:noProof/>
        </w:rPr>
        <w:drawing>
          <wp:inline distT="0" distB="0" distL="0" distR="0" wp14:anchorId="72A03A9A" wp14:editId="638A2F2B">
            <wp:extent cx="4572000" cy="3295650"/>
            <wp:effectExtent l="0" t="0" r="0" b="0"/>
            <wp:docPr id="1077199041" name="Picture 1077199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2000" cy="3295650"/>
                    </a:xfrm>
                    <a:prstGeom prst="rect">
                      <a:avLst/>
                    </a:prstGeom>
                  </pic:spPr>
                </pic:pic>
              </a:graphicData>
            </a:graphic>
          </wp:inline>
        </w:drawing>
      </w:r>
      <w:commentRangeEnd w:id="16"/>
      <w:r w:rsidR="3E813CEB">
        <w:rPr>
          <w:rStyle w:val="CommentReference"/>
        </w:rPr>
        <w:commentReference w:id="16"/>
      </w:r>
    </w:p>
    <w:p w14:paraId="46B10915" w14:textId="189E4901" w:rsidR="0E4B9588" w:rsidRDefault="003A5157" w:rsidP="0E4B9588">
      <w:pPr>
        <w:pStyle w:val="picturedescription"/>
      </w:pPr>
      <w:r>
        <w:t>Figure 3.</w:t>
      </w:r>
      <w:r w:rsidR="00C42BA3">
        <w:rPr>
          <w:lang w:bidi="th-TH"/>
        </w:rPr>
        <w:t>2</w:t>
      </w:r>
      <w:r>
        <w:t>:</w:t>
      </w:r>
      <w:r w:rsidR="01B50D4D">
        <w:t xml:space="preserve"> Histogram Equalization example</w:t>
      </w:r>
      <w:r w:rsidR="00DE2434">
        <w:fldChar w:fldCharType="begin"/>
      </w:r>
      <w:r w:rsidR="00DE2434">
        <w:instrText xml:space="preserve"> ADDIN ZOTERO_ITEM CSL_CITATION {"citationID":"etKSi7kU","properties":{"formattedCitation":"[4]","plainCitation":"[4]","noteIndex":0},"citationItems":[{"id":135,"uris":["http://zotero.org/users/10474684/items/VKLVJII9"],"itemData":{"id":135,"type":"report","title":"Histogram equalization","URL":"https://www.analyticsvidhya.com/blog/2022/01/histogram-equalization/","author":[{"literal":"Neel Joshi"}],"issued":{"date-parts":[["2022",1,28]]}}}],"schema":"https://github.com/citation-style-language/schema/raw/master/csl-citation.json"} </w:instrText>
      </w:r>
      <w:r w:rsidR="00DE2434">
        <w:fldChar w:fldCharType="separate"/>
      </w:r>
      <w:r w:rsidR="00DE2434" w:rsidRPr="00DE2434">
        <w:rPr>
          <w:rFonts w:ascii="Calibri" w:hAnsi="Calibri" w:cs="Calibri"/>
        </w:rPr>
        <w:t>[4]</w:t>
      </w:r>
      <w:r w:rsidR="00DE2434">
        <w:fldChar w:fldCharType="end"/>
      </w:r>
    </w:p>
    <w:p w14:paraId="0575111D" w14:textId="588A3C49" w:rsidR="3277D5C7" w:rsidRDefault="3277D5C7" w:rsidP="002541AC">
      <w:pPr>
        <w:pStyle w:val="picturedescription"/>
        <w:ind w:left="360"/>
        <w:jc w:val="thaiDistribute"/>
        <w:rPr>
          <w:i w:val="0"/>
          <w:sz w:val="22"/>
        </w:rPr>
      </w:pPr>
      <w:r w:rsidRPr="15986EDB">
        <w:rPr>
          <w:i w:val="0"/>
          <w:sz w:val="22"/>
        </w:rPr>
        <w:t xml:space="preserve">Upon merging, the same image is sent to two different types of transformations and merged again. </w:t>
      </w:r>
      <w:r w:rsidR="519839E1" w:rsidRPr="15986EDB">
        <w:rPr>
          <w:i w:val="0"/>
          <w:sz w:val="22"/>
        </w:rPr>
        <w:t xml:space="preserve">The first transformation is we did gamma correction on the image </w:t>
      </w:r>
      <w:r w:rsidR="2E501C79" w:rsidRPr="15986EDB">
        <w:rPr>
          <w:i w:val="0"/>
          <w:sz w:val="22"/>
        </w:rPr>
        <w:t>t</w:t>
      </w:r>
      <w:r w:rsidR="519839E1" w:rsidRPr="15986EDB">
        <w:rPr>
          <w:i w:val="0"/>
          <w:sz w:val="22"/>
        </w:rPr>
        <w:t>o make sure the</w:t>
      </w:r>
      <w:r w:rsidR="533E2325" w:rsidRPr="15986EDB">
        <w:rPr>
          <w:i w:val="0"/>
          <w:sz w:val="22"/>
        </w:rPr>
        <w:t xml:space="preserve"> images with low light or low contrast to be corrected. Gamma correction allows low light level images to </w:t>
      </w:r>
      <w:r w:rsidR="277CF02E" w:rsidRPr="15986EDB">
        <w:rPr>
          <w:i w:val="0"/>
          <w:sz w:val="22"/>
        </w:rPr>
        <w:t>be brighter. On a separate node</w:t>
      </w:r>
      <w:r w:rsidR="1C68F895" w:rsidRPr="15986EDB">
        <w:rPr>
          <w:i w:val="0"/>
          <w:sz w:val="22"/>
        </w:rPr>
        <w:t xml:space="preserve">, we passed the image into Clahe transformation for another type of histogram </w:t>
      </w:r>
      <w:r w:rsidR="6727E3FE" w:rsidRPr="15986EDB">
        <w:rPr>
          <w:i w:val="0"/>
          <w:sz w:val="22"/>
        </w:rPr>
        <w:t>equalization</w:t>
      </w:r>
      <w:r w:rsidR="1C68F895" w:rsidRPr="15986EDB">
        <w:rPr>
          <w:i w:val="0"/>
          <w:sz w:val="22"/>
        </w:rPr>
        <w:t xml:space="preserve">. This time, we passed in the image with colorway to conduct histogram </w:t>
      </w:r>
      <w:r w:rsidR="6815586F" w:rsidRPr="15986EDB">
        <w:rPr>
          <w:i w:val="0"/>
          <w:sz w:val="22"/>
        </w:rPr>
        <w:t>equalization</w:t>
      </w:r>
      <w:r w:rsidR="1C68F895" w:rsidRPr="15986EDB">
        <w:rPr>
          <w:i w:val="0"/>
          <w:sz w:val="22"/>
        </w:rPr>
        <w:t>.</w:t>
      </w:r>
      <w:r w:rsidR="329240AC" w:rsidRPr="15986EDB">
        <w:rPr>
          <w:i w:val="0"/>
          <w:sz w:val="22"/>
        </w:rPr>
        <w:t xml:space="preserve"> </w:t>
      </w:r>
      <w:r w:rsidR="473E01E7" w:rsidRPr="15986EDB">
        <w:rPr>
          <w:i w:val="0"/>
          <w:sz w:val="22"/>
        </w:rPr>
        <w:t>As shown in figure 3.</w:t>
      </w:r>
      <w:r w:rsidR="00411150">
        <w:rPr>
          <w:i w:val="0"/>
          <w:sz w:val="22"/>
          <w:lang w:bidi="th-TH"/>
        </w:rPr>
        <w:t>3</w:t>
      </w:r>
      <w:r w:rsidR="329240AC" w:rsidRPr="15986EDB">
        <w:rPr>
          <w:i w:val="0"/>
          <w:sz w:val="22"/>
        </w:rPr>
        <w:t>, we combined these two images to get a higher light level image with proper contrast.</w:t>
      </w:r>
    </w:p>
    <w:p w14:paraId="78304FC0" w14:textId="22539E2D" w:rsidR="01B50D4D" w:rsidRDefault="6BA10AE7" w:rsidP="4F908CD0">
      <w:pPr>
        <w:pStyle w:val="picturedescription"/>
      </w:pPr>
      <w:r>
        <w:rPr>
          <w:noProof/>
        </w:rPr>
        <w:drawing>
          <wp:inline distT="0" distB="0" distL="0" distR="0" wp14:anchorId="07D34561" wp14:editId="0AC37194">
            <wp:extent cx="4572000" cy="1666875"/>
            <wp:effectExtent l="0" t="0" r="0" b="0"/>
            <wp:docPr id="564671994" name="Picture 56467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0" cy="1666875"/>
                    </a:xfrm>
                    <a:prstGeom prst="rect">
                      <a:avLst/>
                    </a:prstGeom>
                  </pic:spPr>
                </pic:pic>
              </a:graphicData>
            </a:graphic>
          </wp:inline>
        </w:drawing>
      </w:r>
    </w:p>
    <w:p w14:paraId="4693767E" w14:textId="529696F9" w:rsidR="498F794C" w:rsidRDefault="498F794C" w:rsidP="4F908CD0">
      <w:pPr>
        <w:pStyle w:val="picturedescription"/>
      </w:pPr>
      <w:r>
        <w:t>Figure 3.</w:t>
      </w:r>
      <w:r w:rsidR="00411150">
        <w:t>3</w:t>
      </w:r>
      <w:r w:rsidR="39C6D1D6">
        <w:t>: Merging of Gamma and Clahe</w:t>
      </w:r>
    </w:p>
    <w:p w14:paraId="0079B257" w14:textId="29EA6FEF" w:rsidR="10DE7DF2" w:rsidRDefault="3D0412A9" w:rsidP="002541AC">
      <w:pPr>
        <w:pStyle w:val="picturedescription"/>
        <w:ind w:left="360"/>
        <w:jc w:val="thaiDistribute"/>
        <w:rPr>
          <w:i w:val="0"/>
          <w:sz w:val="22"/>
        </w:rPr>
      </w:pPr>
      <w:r w:rsidRPr="73231E78">
        <w:rPr>
          <w:i w:val="0"/>
          <w:sz w:val="22"/>
        </w:rPr>
        <w:t>The resultant image from the previous part is then passed in to alpha and beta changes in brightness adjustment. Based on the image’s need, the alpha and beta will adjust the brightness of the image and the contrast. As for our case, the image gets increased</w:t>
      </w:r>
      <w:r w:rsidR="4953ECD6" w:rsidRPr="73231E78">
        <w:rPr>
          <w:i w:val="0"/>
          <w:sz w:val="22"/>
        </w:rPr>
        <w:t xml:space="preserve"> brightness and contrast after going through the transformation. We also denoised the image so that we can combine similar pixels alike and assign a color. Denoising is very important as it </w:t>
      </w:r>
      <w:r w:rsidR="2944E017" w:rsidRPr="73231E78">
        <w:rPr>
          <w:i w:val="0"/>
          <w:sz w:val="22"/>
        </w:rPr>
        <w:t>leaves out parts with distinct shapes and tries to blur the background. The effect on the image is almost like a gaussian blur with feature extraction.</w:t>
      </w:r>
      <w:r w:rsidR="050B27FF" w:rsidRPr="73231E78">
        <w:rPr>
          <w:i w:val="0"/>
          <w:sz w:val="22"/>
        </w:rPr>
        <w:t xml:space="preserve"> As f</w:t>
      </w:r>
      <w:r w:rsidR="2944E017" w:rsidRPr="73231E78">
        <w:rPr>
          <w:i w:val="0"/>
          <w:sz w:val="22"/>
        </w:rPr>
        <w:t>igure 3.</w:t>
      </w:r>
      <w:r w:rsidR="007049B4">
        <w:rPr>
          <w:i w:val="0"/>
          <w:sz w:val="22"/>
        </w:rPr>
        <w:t>4</w:t>
      </w:r>
      <w:r w:rsidR="2944E017" w:rsidRPr="73231E78">
        <w:rPr>
          <w:i w:val="0"/>
          <w:sz w:val="22"/>
        </w:rPr>
        <w:t xml:space="preserve"> depicts </w:t>
      </w:r>
      <w:r w:rsidR="5E725896" w:rsidRPr="73231E78">
        <w:rPr>
          <w:i w:val="0"/>
          <w:sz w:val="22"/>
        </w:rPr>
        <w:t>the images are merged to get a middle ground of denoised and original noise. The merging step is applied so that if the denoising affect wipes out the important features of the image, the</w:t>
      </w:r>
      <w:r w:rsidR="1CDA97EB" w:rsidRPr="73231E78">
        <w:rPr>
          <w:i w:val="0"/>
          <w:sz w:val="22"/>
        </w:rPr>
        <w:t xml:space="preserve"> image will have some pixels that </w:t>
      </w:r>
      <w:r w:rsidR="235C5E29" w:rsidRPr="73231E78">
        <w:rPr>
          <w:i w:val="0"/>
          <w:sz w:val="22"/>
        </w:rPr>
        <w:t>mark</w:t>
      </w:r>
      <w:r w:rsidR="1CDA97EB" w:rsidRPr="73231E78">
        <w:rPr>
          <w:i w:val="0"/>
          <w:sz w:val="22"/>
        </w:rPr>
        <w:t xml:space="preserve"> the features. </w:t>
      </w:r>
    </w:p>
    <w:p w14:paraId="1CAF8284" w14:textId="469D3C76" w:rsidR="1A7C582C" w:rsidRDefault="1A7C582C" w:rsidP="1A7C582C">
      <w:pPr>
        <w:pStyle w:val="picturedescription"/>
        <w:jc w:val="left"/>
      </w:pPr>
    </w:p>
    <w:p w14:paraId="20F33CA4" w14:textId="245AE21D" w:rsidR="1A7C582C" w:rsidRDefault="01B50D4D" w:rsidP="471EAA8B">
      <w:pPr>
        <w:pStyle w:val="picturedescription"/>
      </w:pPr>
      <w:r>
        <w:rPr>
          <w:noProof/>
        </w:rPr>
        <w:drawing>
          <wp:inline distT="0" distB="0" distL="0" distR="0" wp14:anchorId="2E403F88" wp14:editId="524834D5">
            <wp:extent cx="4572000" cy="1714500"/>
            <wp:effectExtent l="0" t="0" r="0" b="0"/>
            <wp:docPr id="2047833645" name="Picture 2047833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7833645"/>
                    <pic:cNvPicPr/>
                  </pic:nvPicPr>
                  <pic:blipFill>
                    <a:blip r:embed="rId21">
                      <a:extLst>
                        <a:ext uri="{28A0092B-C50C-407E-A947-70E740481C1C}">
                          <a14:useLocalDpi xmlns:a14="http://schemas.microsoft.com/office/drawing/2010/main" val="0"/>
                        </a:ext>
                      </a:extLst>
                    </a:blip>
                    <a:stretch>
                      <a:fillRect/>
                    </a:stretch>
                  </pic:blipFill>
                  <pic:spPr>
                    <a:xfrm>
                      <a:off x="0" y="0"/>
                      <a:ext cx="4572000" cy="1714500"/>
                    </a:xfrm>
                    <a:prstGeom prst="rect">
                      <a:avLst/>
                    </a:prstGeom>
                  </pic:spPr>
                </pic:pic>
              </a:graphicData>
            </a:graphic>
          </wp:inline>
        </w:drawing>
      </w:r>
    </w:p>
    <w:p w14:paraId="58906B43" w14:textId="15AA7E2C" w:rsidR="12A7D9B4" w:rsidRDefault="12A7D9B4" w:rsidP="471EAA8B">
      <w:pPr>
        <w:pStyle w:val="picturedescription"/>
      </w:pPr>
      <w:r>
        <w:t>Figure 3.</w:t>
      </w:r>
      <w:r w:rsidR="007049B4">
        <w:t>4</w:t>
      </w:r>
      <w:r>
        <w:t xml:space="preserve">: Merging of Denoised and Brightness </w:t>
      </w:r>
      <w:r w:rsidR="00572177">
        <w:t>A</w:t>
      </w:r>
      <w:r>
        <w:t>djusted</w:t>
      </w:r>
    </w:p>
    <w:p w14:paraId="23F8531A" w14:textId="09103828" w:rsidR="1A6BF236" w:rsidRDefault="008B7341" w:rsidP="002541AC">
      <w:pPr>
        <w:pStyle w:val="picturedescription"/>
        <w:ind w:left="360"/>
        <w:jc w:val="thaiDistribute"/>
        <w:rPr>
          <w:i w:val="0"/>
          <w:sz w:val="22"/>
          <w:lang w:val="en-CA" w:eastAsia="zh-CN"/>
        </w:rPr>
      </w:pPr>
      <w:r w:rsidRPr="73231E78">
        <w:rPr>
          <w:i w:val="0"/>
          <w:sz w:val="22"/>
        </w:rPr>
        <w:t xml:space="preserve">The process is repeated for all the images in the dataset. We save the images that are outputted from the </w:t>
      </w:r>
      <w:r w:rsidR="02DE68C0" w:rsidRPr="73231E78">
        <w:rPr>
          <w:i w:val="0"/>
          <w:sz w:val="22"/>
        </w:rPr>
        <w:t>pipeline to be used in the Convolutional Neural Network.</w:t>
      </w:r>
    </w:p>
    <w:p w14:paraId="6651F8F7" w14:textId="77777777" w:rsidR="000F15B8" w:rsidRPr="008941EE" w:rsidRDefault="000F15B8" w:rsidP="00285F46">
      <w:pPr>
        <w:jc w:val="thaiDistribute"/>
        <w:rPr>
          <w:lang w:val="en-CA"/>
        </w:rPr>
      </w:pPr>
    </w:p>
    <w:p w14:paraId="0DF13039" w14:textId="5300EEEB" w:rsidR="00E04F57" w:rsidRDefault="0003773C" w:rsidP="00E04F57">
      <w:pPr>
        <w:pStyle w:val="Heading2"/>
        <w:ind w:right="-138"/>
        <w:jc w:val="both"/>
        <w:rPr>
          <w:lang w:val="en-CA"/>
        </w:rPr>
      </w:pPr>
      <w:bookmarkStart w:id="17" w:name="_Toc132068125"/>
      <w:r>
        <w:rPr>
          <w:lang w:val="en-CA"/>
        </w:rPr>
        <w:t>3.</w:t>
      </w:r>
      <w:r w:rsidR="00992FA5">
        <w:rPr>
          <w:lang w:val="en-CA"/>
        </w:rPr>
        <w:t>2</w:t>
      </w:r>
      <w:r w:rsidR="00E04F57">
        <w:rPr>
          <w:lang w:val="en-CA"/>
        </w:rPr>
        <w:t xml:space="preserve"> </w:t>
      </w:r>
      <w:r w:rsidR="00D2191A" w:rsidRPr="00D2191A">
        <w:rPr>
          <w:lang w:val="en-CA"/>
        </w:rPr>
        <w:t>Convolutional Neural Network (CNN)</w:t>
      </w:r>
      <w:bookmarkEnd w:id="17"/>
    </w:p>
    <w:p w14:paraId="366456BD" w14:textId="355F4D41" w:rsidR="008941EE" w:rsidRDefault="00A15C04" w:rsidP="39790254">
      <w:pPr>
        <w:ind w:left="360"/>
        <w:jc w:val="thaiDistribute"/>
      </w:pPr>
      <w:r>
        <w:t xml:space="preserve">We will develop our own </w:t>
      </w:r>
      <w:r w:rsidR="4A8711CB">
        <w:t>2</w:t>
      </w:r>
      <w:r w:rsidR="271010C2">
        <w:t>D</w:t>
      </w:r>
      <w:r>
        <w:t xml:space="preserve"> </w:t>
      </w:r>
      <w:bookmarkStart w:id="18" w:name="OLE_LINK1"/>
      <w:r>
        <w:t>Convolutional Neural Network model</w:t>
      </w:r>
      <w:bookmarkEnd w:id="18"/>
      <w:r>
        <w:t xml:space="preserve"> for object detection</w:t>
      </w:r>
      <w:r w:rsidR="00AE0D7E">
        <w:t>.</w:t>
      </w:r>
      <w:r w:rsidR="00807F4D">
        <w:t xml:space="preserve"> </w:t>
      </w:r>
      <w:r w:rsidR="476DA964">
        <w:t xml:space="preserve">How we conducted convolutional neural network was that we did a train_test split on the function </w:t>
      </w:r>
      <w:r w:rsidR="544A6604">
        <w:t>to split the images to training and testing. We used 0.8 of the image data as our training data and 0.2 as our testing data. The image</w:t>
      </w:r>
      <w:r w:rsidR="7D4EAC0C">
        <w:t>s are then divided by 255 to normalize and scale the values between 0 and 1. We used convolutional neural network model architecture from Sequential class of TensorFlow Ke</w:t>
      </w:r>
      <w:r w:rsidR="00572177">
        <w:t>ra</w:t>
      </w:r>
      <w:r w:rsidR="7D4EAC0C">
        <w:t>s. T</w:t>
      </w:r>
      <w:r w:rsidR="4F5B0060">
        <w:t xml:space="preserve">he model </w:t>
      </w:r>
      <w:r w:rsidR="439E9E93">
        <w:t>has</w:t>
      </w:r>
      <w:r w:rsidR="4F5B0060">
        <w:t xml:space="preserve"> 3 convolutional </w:t>
      </w:r>
      <w:r w:rsidR="0B6B77A2">
        <w:t xml:space="preserve">filtering </w:t>
      </w:r>
      <w:r w:rsidR="4F5B0060">
        <w:t xml:space="preserve">layers </w:t>
      </w:r>
      <w:r w:rsidR="0B6B77A2">
        <w:t>and a max pooling layer. We use rectified linear unit (ReLU) as our activation function as it is a regression problem.</w:t>
      </w:r>
      <w:r w:rsidR="5814AB78">
        <w:t xml:space="preserve"> We used MSE as our loss function with a learning rate of 10</w:t>
      </w:r>
      <w:r w:rsidR="5814AB78" w:rsidRPr="00D54080">
        <w:rPr>
          <w:vertAlign w:val="superscript"/>
        </w:rPr>
        <w:t>-2</w:t>
      </w:r>
      <w:r w:rsidR="5814AB78">
        <w:t xml:space="preserve">. Afterward, we implemented early stopping to make sure that the model stops </w:t>
      </w:r>
      <w:r w:rsidR="3D3F9BC7">
        <w:t xml:space="preserve">training when the validation loss does not improve after 2 epochs. </w:t>
      </w:r>
      <w:r w:rsidR="0B6B77A2">
        <w:t xml:space="preserve">After </w:t>
      </w:r>
      <w:r w:rsidR="3BF89C66">
        <w:t xml:space="preserve">specifying all the parameters, we fit the data </w:t>
      </w:r>
      <w:r w:rsidR="50837A8F">
        <w:t>for 10</w:t>
      </w:r>
      <w:r w:rsidR="67630DB2">
        <w:t xml:space="preserve"> epochs </w:t>
      </w:r>
      <w:r w:rsidR="3BF89C66">
        <w:t xml:space="preserve">and </w:t>
      </w:r>
      <w:r w:rsidR="73D59096">
        <w:t>used it for</w:t>
      </w:r>
      <w:r w:rsidR="3BF89C66">
        <w:t xml:space="preserve"> </w:t>
      </w:r>
      <w:r w:rsidR="2FDA2039">
        <w:t>predict</w:t>
      </w:r>
      <w:r w:rsidR="7326F763">
        <w:t>ing</w:t>
      </w:r>
      <w:r w:rsidR="3BF89C66">
        <w:t xml:space="preserve"> results. We computed mean squared error</w:t>
      </w:r>
      <w:r w:rsidR="0BC015D1">
        <w:t xml:space="preserve"> of our testing set. </w:t>
      </w:r>
    </w:p>
    <w:p w14:paraId="1B826BCA" w14:textId="77777777" w:rsidR="002541AC" w:rsidRPr="008941EE" w:rsidRDefault="002541AC" w:rsidP="39790254">
      <w:pPr>
        <w:ind w:left="360"/>
        <w:jc w:val="thaiDistribute"/>
      </w:pPr>
    </w:p>
    <w:p w14:paraId="1A282BFD" w14:textId="2C4449BB" w:rsidR="000F15B8" w:rsidRDefault="000F15B8" w:rsidP="000F15B8">
      <w:pPr>
        <w:pStyle w:val="Heading2"/>
        <w:ind w:right="-138"/>
        <w:jc w:val="both"/>
        <w:rPr>
          <w:lang w:val="en-CA"/>
        </w:rPr>
      </w:pPr>
      <w:bookmarkStart w:id="19" w:name="_Toc132068126"/>
      <w:r>
        <w:rPr>
          <w:lang w:val="en-CA"/>
        </w:rPr>
        <w:t>3.</w:t>
      </w:r>
      <w:r w:rsidR="00992FA5">
        <w:rPr>
          <w:lang w:val="en-CA"/>
        </w:rPr>
        <w:t>3</w:t>
      </w:r>
      <w:r>
        <w:rPr>
          <w:lang w:val="en-CA"/>
        </w:rPr>
        <w:t xml:space="preserve"> </w:t>
      </w:r>
      <w:r w:rsidR="00BC6768" w:rsidRPr="00BC6768">
        <w:rPr>
          <w:lang w:val="en-CA"/>
        </w:rPr>
        <w:t>Faster Region-based Convolutional Neural Network</w:t>
      </w:r>
      <w:r w:rsidR="00026227">
        <w:rPr>
          <w:lang w:val="en-CA"/>
        </w:rPr>
        <w:t xml:space="preserve"> (</w:t>
      </w:r>
      <w:r w:rsidR="00BC6768" w:rsidRPr="00BC6768">
        <w:rPr>
          <w:lang w:val="en-CA"/>
        </w:rPr>
        <w:t>Faster R</w:t>
      </w:r>
      <w:r w:rsidR="000251F0">
        <w:rPr>
          <w:lang w:val="en-CA"/>
        </w:rPr>
        <w:t>-</w:t>
      </w:r>
      <w:r w:rsidR="00BC6768" w:rsidRPr="00BC6768">
        <w:rPr>
          <w:lang w:val="en-CA"/>
        </w:rPr>
        <w:t>CNN)</w:t>
      </w:r>
      <w:bookmarkEnd w:id="19"/>
    </w:p>
    <w:p w14:paraId="6BF90549" w14:textId="752969E6" w:rsidR="00832956" w:rsidRDefault="00832956" w:rsidP="00C376CE">
      <w:pPr>
        <w:ind w:left="360"/>
        <w:jc w:val="thaiDistribute"/>
      </w:pPr>
      <w:r w:rsidRPr="004B1506">
        <w:t>Faster R</w:t>
      </w:r>
      <w:r w:rsidR="000251F0">
        <w:t>-</w:t>
      </w:r>
      <w:r w:rsidRPr="004B1506">
        <w:t xml:space="preserve">CNN </w:t>
      </w:r>
      <w:r>
        <w:t>is o</w:t>
      </w:r>
      <w:r w:rsidRPr="008938A2">
        <w:t xml:space="preserve">ne of the most </w:t>
      </w:r>
      <w:r>
        <w:t>advanced</w:t>
      </w:r>
      <w:r w:rsidRPr="008938A2">
        <w:t xml:space="preserve"> multi-stage object detectors</w:t>
      </w:r>
      <w:r>
        <w:t xml:space="preserve">. It applies </w:t>
      </w:r>
      <w:r w:rsidRPr="008938A2">
        <w:t xml:space="preserve">Region Proposal Network (RPN) </w:t>
      </w:r>
      <w:r>
        <w:t xml:space="preserve">as its </w:t>
      </w:r>
      <w:r w:rsidRPr="008938A2">
        <w:t>algorithm</w:t>
      </w:r>
      <w:r w:rsidR="001C08E3">
        <w:t xml:space="preserve"> with the CNN model</w:t>
      </w:r>
      <w:r>
        <w:t>.</w:t>
      </w:r>
      <w:r w:rsidR="00497C97">
        <w:t xml:space="preserve"> </w:t>
      </w:r>
      <w:r w:rsidR="00FA2ACD">
        <w:t xml:space="preserve">It can predict the object bounding boxes and corresponding scores at the same time. </w:t>
      </w:r>
      <w:r w:rsidR="008D297B">
        <w:t xml:space="preserve">The brief </w:t>
      </w:r>
      <w:r w:rsidR="00E22906">
        <w:t xml:space="preserve">architecture is that </w:t>
      </w:r>
      <w:r w:rsidR="002673C1">
        <w:t xml:space="preserve">the framework will take an input image and pass it to the </w:t>
      </w:r>
      <w:r w:rsidR="00BA19DF" w:rsidRPr="00BA19DF">
        <w:t>convolutional network</w:t>
      </w:r>
      <w:r w:rsidR="00AE365B">
        <w:t xml:space="preserve"> which </w:t>
      </w:r>
      <w:r w:rsidR="00B36726">
        <w:t>returns</w:t>
      </w:r>
      <w:r w:rsidR="00AE365B">
        <w:t xml:space="preserve"> </w:t>
      </w:r>
      <w:r w:rsidR="00BA19DF">
        <w:t xml:space="preserve">convolutional </w:t>
      </w:r>
      <w:r w:rsidR="00AE365B">
        <w:t>feature maps. Then, it will apply RPN on these features maps and get object proposals</w:t>
      </w:r>
      <w:r w:rsidR="00D430F1">
        <w:t xml:space="preserve">. </w:t>
      </w:r>
      <w:r w:rsidR="001855D7">
        <w:t xml:space="preserve">Next, </w:t>
      </w:r>
      <w:r w:rsidR="002C3F0A" w:rsidRPr="002C3F0A">
        <w:t>the predicted region proposals are reshaped using a ROI pooling layer</w:t>
      </w:r>
      <w:r w:rsidR="001855D7">
        <w:t xml:space="preserve">. </w:t>
      </w:r>
      <w:r w:rsidR="00D430F1">
        <w:t>These proposals will be passed</w:t>
      </w:r>
      <w:r w:rsidR="009376AA">
        <w:t xml:space="preserve"> to another layer to classify the bounding boxes for the </w:t>
      </w:r>
      <w:r w:rsidR="00B756EE">
        <w:t>image</w:t>
      </w:r>
      <w:r w:rsidR="00523F9A">
        <w:fldChar w:fldCharType="begin"/>
      </w:r>
      <w:r w:rsidR="00DE2434">
        <w:instrText xml:space="preserve"> ADDIN ZOTERO_ITEM CSL_CITATION {"citationID":"n2BUxToX","properties":{"formattedCitation":"[4]","plainCitation":"[4]","noteIndex":0},"citationItems":[{"id":132,"uris":["http://zotero.org/users/10474684/items/MYW4ED8Y"],"itemData":{"id":132,"type":"report","publisher":"Analytics Vidhya","title":"A Practical Implementation of the Faster R-CNN Algorithm for Object Detection (Part 2 - with Python Codes)","URL":"https://www.analyticsvidhya.com/blog/2018/11/implementation-faster-r-cnn-python-object-detection/.","author":[{"literal":"Sharma, Pulkit"}],"accessed":{"date-parts":[["2023",3,30]]},"issued":{"date-parts":[["2018",11,4]]}}}],"schema":"https://github.com/citation-style-language/schema/raw/master/csl-citation.json"} </w:instrText>
      </w:r>
      <w:r w:rsidR="00523F9A">
        <w:fldChar w:fldCharType="separate"/>
      </w:r>
      <w:r w:rsidR="00DE2434" w:rsidRPr="00DE2434">
        <w:rPr>
          <w:rFonts w:ascii="Calibri" w:hAnsi="Calibri" w:cs="Calibri"/>
        </w:rPr>
        <w:t>[4]</w:t>
      </w:r>
      <w:r w:rsidR="00523F9A">
        <w:fldChar w:fldCharType="end"/>
      </w:r>
      <w:r w:rsidR="00523F9A">
        <w:t xml:space="preserve"> </w:t>
      </w:r>
      <w:r w:rsidR="00523F9A">
        <w:fldChar w:fldCharType="begin"/>
      </w:r>
      <w:r w:rsidR="00DE2434">
        <w:instrText xml:space="preserve"> ADDIN ZOTERO_ITEM CSL_CITATION {"citationID":"5A4PfKt6","properties":{"formattedCitation":"[5]","plainCitation":"[5]","noteIndex":0},"citationItems":[{"id":133,"uris":["http://zotero.org/users/10474684/items/HI6YDNB8"],"itemData":{"id":133,"type":"report","publisher":"Medium","title":"“R-CNN, Fast R-CNN, Faster R-CNN, YOLO — Object Detection Algorithms.”","URL":"https://towardsdatascience.com/r-cnn-fast-r-cnn-faster-r-cnn-yolo-object-detection-algorithms-36d53571365e.","author":[{"literal":"Gandhi, Rohith."}],"issued":{"date-parts":[["2018",7,9]]}}}],"schema":"https://github.com/citation-style-language/schema/raw/master/csl-citation.json"} </w:instrText>
      </w:r>
      <w:r w:rsidR="00523F9A">
        <w:fldChar w:fldCharType="separate"/>
      </w:r>
      <w:r w:rsidR="00DE2434" w:rsidRPr="00DE2434">
        <w:rPr>
          <w:rFonts w:ascii="Calibri" w:hAnsi="Calibri" w:cs="Calibri"/>
        </w:rPr>
        <w:t>[5]</w:t>
      </w:r>
      <w:r w:rsidR="00523F9A">
        <w:fldChar w:fldCharType="end"/>
      </w:r>
      <w:r w:rsidR="00F602DA">
        <w:t>.</w:t>
      </w:r>
    </w:p>
    <w:p w14:paraId="387C9AFE" w14:textId="77777777" w:rsidR="00F602DA" w:rsidRDefault="00F602DA" w:rsidP="00C376CE">
      <w:pPr>
        <w:ind w:left="360"/>
        <w:jc w:val="thaiDistribute"/>
      </w:pPr>
    </w:p>
    <w:p w14:paraId="4286E511" w14:textId="17D67B31" w:rsidR="00F602DA" w:rsidRDefault="00F602DA" w:rsidP="00F602DA">
      <w:pPr>
        <w:ind w:left="360"/>
        <w:jc w:val="center"/>
      </w:pPr>
      <w:r>
        <w:rPr>
          <w:noProof/>
        </w:rPr>
        <w:drawing>
          <wp:inline distT="0" distB="0" distL="0" distR="0" wp14:anchorId="4029FE5E" wp14:editId="4571C51E">
            <wp:extent cx="3110208" cy="2785403"/>
            <wp:effectExtent l="0" t="0" r="0" b="0"/>
            <wp:docPr id="17" name="Picture 1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engineering drawing&#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4409" cy="2789165"/>
                    </a:xfrm>
                    <a:prstGeom prst="rect">
                      <a:avLst/>
                    </a:prstGeom>
                    <a:noFill/>
                    <a:ln>
                      <a:noFill/>
                    </a:ln>
                  </pic:spPr>
                </pic:pic>
              </a:graphicData>
            </a:graphic>
          </wp:inline>
        </w:drawing>
      </w:r>
    </w:p>
    <w:p w14:paraId="056CF0C4" w14:textId="1A17F7AA" w:rsidR="00F00BC9" w:rsidRPr="00C376CE" w:rsidRDefault="00F00BC9" w:rsidP="00F00BC9">
      <w:pPr>
        <w:pStyle w:val="picturedescription"/>
      </w:pPr>
      <w:r>
        <w:t>Figure 3.</w:t>
      </w:r>
      <w:r w:rsidR="0071160D">
        <w:t>5</w:t>
      </w:r>
      <w:r>
        <w:t>: The architecture of Faster R</w:t>
      </w:r>
      <w:r w:rsidR="0090426C">
        <w:t>-</w:t>
      </w:r>
      <w:r>
        <w:t>CNN</w:t>
      </w:r>
    </w:p>
    <w:p w14:paraId="08F47E4B" w14:textId="52CD4706" w:rsidR="00BC6768" w:rsidRDefault="00BC6768" w:rsidP="00BC6768">
      <w:pPr>
        <w:pStyle w:val="Heading3"/>
        <w:rPr>
          <w:lang w:val="en-CA"/>
        </w:rPr>
      </w:pPr>
      <w:bookmarkStart w:id="20" w:name="_Toc132068127"/>
      <w:r>
        <w:rPr>
          <w:lang w:val="en-CA"/>
        </w:rPr>
        <w:t>3.</w:t>
      </w:r>
      <w:r w:rsidR="00992FA5">
        <w:rPr>
          <w:lang w:val="en-CA"/>
        </w:rPr>
        <w:t>3</w:t>
      </w:r>
      <w:r>
        <w:rPr>
          <w:lang w:val="en-CA"/>
        </w:rPr>
        <w:t xml:space="preserve">.1 </w:t>
      </w:r>
      <w:r w:rsidR="00124808" w:rsidRPr="00124808">
        <w:rPr>
          <w:lang w:val="en-CA"/>
        </w:rPr>
        <w:t>Faster R</w:t>
      </w:r>
      <w:r w:rsidR="000251F0">
        <w:rPr>
          <w:lang w:val="en-CA"/>
        </w:rPr>
        <w:t>-</w:t>
      </w:r>
      <w:r w:rsidR="00124808" w:rsidRPr="00124808">
        <w:rPr>
          <w:lang w:val="en-CA"/>
        </w:rPr>
        <w:t>CNN Resnet50 FPN V2 Model using PyTorch</w:t>
      </w:r>
      <w:bookmarkEnd w:id="20"/>
    </w:p>
    <w:p w14:paraId="7E5D492C" w14:textId="24C482F9" w:rsidR="00832956" w:rsidRDefault="00D67E34" w:rsidP="00EA1E0D">
      <w:pPr>
        <w:ind w:left="360"/>
        <w:jc w:val="thaiDistribute"/>
      </w:pPr>
      <w:r w:rsidRPr="00EA1E0D">
        <w:t xml:space="preserve">The </w:t>
      </w:r>
      <w:r w:rsidR="00762412" w:rsidRPr="00EA1E0D">
        <w:t>Faster R</w:t>
      </w:r>
      <w:r w:rsidR="000251F0">
        <w:t>-</w:t>
      </w:r>
      <w:r w:rsidR="00762412" w:rsidRPr="00EA1E0D">
        <w:t xml:space="preserve">CNN ResNet-50-FPN V2 combines the ResNet-50 architecture, which is a </w:t>
      </w:r>
      <w:r w:rsidR="0012268B" w:rsidRPr="00EA1E0D">
        <w:t xml:space="preserve">widely used </w:t>
      </w:r>
      <w:r w:rsidR="00762412" w:rsidRPr="00EA1E0D">
        <w:t xml:space="preserve">Convolutional Neural Network (CNN), </w:t>
      </w:r>
      <w:r w:rsidR="007B1B91" w:rsidRPr="00EA1E0D">
        <w:t xml:space="preserve">with the Feature Pyramid Network (FPN), which </w:t>
      </w:r>
      <w:r w:rsidR="00EA1E0D" w:rsidRPr="00EA1E0D">
        <w:t>is used</w:t>
      </w:r>
      <w:r w:rsidR="007B1B91" w:rsidRPr="00EA1E0D">
        <w:t xml:space="preserve"> to generate feature maps.</w:t>
      </w:r>
      <w:r w:rsidR="00714B8D" w:rsidRPr="00EA1E0D">
        <w:t xml:space="preserve"> </w:t>
      </w:r>
      <w:r w:rsidR="00AE3AAF">
        <w:t>This</w:t>
      </w:r>
      <w:r w:rsidR="00921B52">
        <w:t xml:space="preserve"> new version of Faster R</w:t>
      </w:r>
      <w:r w:rsidR="000251F0">
        <w:t>-</w:t>
      </w:r>
      <w:r w:rsidR="00921B52">
        <w:t>CNN</w:t>
      </w:r>
      <w:r w:rsidR="00A154D8">
        <w:t xml:space="preserve"> is dev</w:t>
      </w:r>
      <w:r w:rsidR="002B6505">
        <w:t xml:space="preserve">eloped by </w:t>
      </w:r>
      <w:r w:rsidR="00C34C1E" w:rsidRPr="005510D5">
        <w:t>PyTorch</w:t>
      </w:r>
      <w:r w:rsidR="005510D5" w:rsidRPr="005510D5">
        <w:t>, which</w:t>
      </w:r>
      <w:r w:rsidR="00C34C1E" w:rsidRPr="005510D5">
        <w:t xml:space="preserve"> is an optimized tensor library for deep learning using GPUs and CPUs.</w:t>
      </w:r>
    </w:p>
    <w:p w14:paraId="01404E3A" w14:textId="504E9870" w:rsidR="005510D5" w:rsidRPr="00EA1E0D" w:rsidRDefault="000168AB" w:rsidP="00EA1E0D">
      <w:pPr>
        <w:ind w:left="360"/>
        <w:jc w:val="thaiDistribute"/>
        <w:rPr>
          <w:color w:val="C00000"/>
        </w:rPr>
      </w:pPr>
      <w:r>
        <w:t xml:space="preserve">We plan to </w:t>
      </w:r>
      <w:r w:rsidR="007154D4">
        <w:t>implement this model with our dataset</w:t>
      </w:r>
      <w:r w:rsidR="004852ED">
        <w:t xml:space="preserve"> by </w:t>
      </w:r>
      <w:r w:rsidR="00A00279">
        <w:t xml:space="preserve">starting with </w:t>
      </w:r>
      <w:r w:rsidR="00FA46EA">
        <w:t xml:space="preserve">data image </w:t>
      </w:r>
      <w:r w:rsidR="00781FE6">
        <w:t>transformation</w:t>
      </w:r>
      <w:r w:rsidR="0007132D">
        <w:t xml:space="preserve">, then </w:t>
      </w:r>
      <w:r w:rsidR="00A9428B">
        <w:t>loading</w:t>
      </w:r>
      <w:r w:rsidR="0007132D">
        <w:t xml:space="preserve"> the dataset </w:t>
      </w:r>
      <w:r w:rsidR="007E7D83">
        <w:t xml:space="preserve">and </w:t>
      </w:r>
      <w:r w:rsidR="0072403D">
        <w:t>dividing it</w:t>
      </w:r>
      <w:r w:rsidR="007E7D83">
        <w:t xml:space="preserve"> into 80% training set and 20% testing set. </w:t>
      </w:r>
      <w:r w:rsidR="00A9428B">
        <w:t>The model will</w:t>
      </w:r>
      <w:r w:rsidR="0072403D">
        <w:t xml:space="preserve"> be instantiated</w:t>
      </w:r>
      <w:r w:rsidR="00A9428B">
        <w:t xml:space="preserve"> </w:t>
      </w:r>
      <w:r w:rsidR="0072403D">
        <w:t xml:space="preserve">and fit with the training data. Finally, we plan to visualize the </w:t>
      </w:r>
      <w:r w:rsidR="00426C0E">
        <w:t>results</w:t>
      </w:r>
      <w:r w:rsidR="008064F9">
        <w:t xml:space="preserve"> – </w:t>
      </w:r>
      <w:r w:rsidR="00426C0E">
        <w:t>which</w:t>
      </w:r>
      <w:r w:rsidR="008064F9">
        <w:t xml:space="preserve"> </w:t>
      </w:r>
      <w:r w:rsidR="00426C0E">
        <w:t xml:space="preserve">is the image along with the predicted bounding </w:t>
      </w:r>
      <w:r w:rsidR="008064F9">
        <w:t xml:space="preserve">boxes – and </w:t>
      </w:r>
      <w:r w:rsidR="00211CCF">
        <w:t>compute the accuracy.</w:t>
      </w:r>
    </w:p>
    <w:p w14:paraId="4C6D036A" w14:textId="0706A3BF" w:rsidR="00BC6768" w:rsidRDefault="00BC6768" w:rsidP="00BC6768">
      <w:pPr>
        <w:pStyle w:val="Heading3"/>
        <w:rPr>
          <w:lang w:val="en-CA"/>
        </w:rPr>
      </w:pPr>
      <w:bookmarkStart w:id="21" w:name="_Toc132068128"/>
      <w:r>
        <w:rPr>
          <w:lang w:val="en-CA"/>
        </w:rPr>
        <w:t>3.</w:t>
      </w:r>
      <w:r w:rsidR="00992FA5">
        <w:rPr>
          <w:lang w:val="en-CA"/>
        </w:rPr>
        <w:t>3</w:t>
      </w:r>
      <w:r>
        <w:rPr>
          <w:lang w:val="en-CA"/>
        </w:rPr>
        <w:t xml:space="preserve">.2 </w:t>
      </w:r>
      <w:r w:rsidR="00124808" w:rsidRPr="00124808">
        <w:rPr>
          <w:lang w:val="en-CA"/>
        </w:rPr>
        <w:t>Faster R</w:t>
      </w:r>
      <w:r w:rsidR="000251F0">
        <w:rPr>
          <w:lang w:val="en-CA"/>
        </w:rPr>
        <w:t>-</w:t>
      </w:r>
      <w:r w:rsidR="00124808" w:rsidRPr="00124808">
        <w:rPr>
          <w:lang w:val="en-CA"/>
        </w:rPr>
        <w:t>CNN using ArcPy</w:t>
      </w:r>
      <w:bookmarkEnd w:id="21"/>
    </w:p>
    <w:p w14:paraId="174139D2" w14:textId="23E411C3" w:rsidR="00832956" w:rsidRPr="00832956" w:rsidRDefault="00B73760" w:rsidP="00D4380E">
      <w:pPr>
        <w:ind w:left="360"/>
        <w:jc w:val="thaiDistribute"/>
        <w:rPr>
          <w:lang w:val="en-CA"/>
        </w:rPr>
      </w:pPr>
      <w:r>
        <w:t xml:space="preserve">Since the dataset is generated from ArcGIS Pro, </w:t>
      </w:r>
      <w:r w:rsidR="00B916B2">
        <w:t xml:space="preserve">we </w:t>
      </w:r>
      <w:r w:rsidR="00497C97">
        <w:t>will try</w:t>
      </w:r>
      <w:r w:rsidR="00B916B2">
        <w:t xml:space="preserve"> to </w:t>
      </w:r>
      <w:r w:rsidR="001B2CF0">
        <w:t xml:space="preserve">use the </w:t>
      </w:r>
      <w:r w:rsidR="00067EA2">
        <w:t>build</w:t>
      </w:r>
      <w:r w:rsidR="009D7186">
        <w:t xml:space="preserve">-in </w:t>
      </w:r>
      <w:r w:rsidR="00F507CC">
        <w:t>o</w:t>
      </w:r>
      <w:r w:rsidR="00F507CC" w:rsidRPr="00F507CC">
        <w:t xml:space="preserve">bject </w:t>
      </w:r>
      <w:r w:rsidR="00F507CC">
        <w:t>d</w:t>
      </w:r>
      <w:r w:rsidR="00F507CC" w:rsidRPr="00F507CC">
        <w:t>etect</w:t>
      </w:r>
      <w:r w:rsidR="00F839F3">
        <w:t>ion model</w:t>
      </w:r>
      <w:r w:rsidR="009C61AA">
        <w:t xml:space="preserve"> provided</w:t>
      </w:r>
      <w:r w:rsidR="000C7A87">
        <w:t xml:space="preserve"> in the library of ArcPy, which </w:t>
      </w:r>
      <w:r w:rsidR="00CC5B1D">
        <w:t xml:space="preserve">is a </w:t>
      </w:r>
      <w:r w:rsidR="00CC5B1D" w:rsidRPr="00CC5B1D">
        <w:t>package that provides a useful and productive way to perform geographic data analysis, data conversion, data management, and map automation.</w:t>
      </w:r>
      <w:r w:rsidR="00BD5305">
        <w:t xml:space="preserve"> </w:t>
      </w:r>
      <w:r w:rsidR="00272D13">
        <w:t xml:space="preserve">We </w:t>
      </w:r>
      <w:r w:rsidR="00497C97">
        <w:t xml:space="preserve">will </w:t>
      </w:r>
      <w:r w:rsidR="00272D13">
        <w:t>use</w:t>
      </w:r>
      <w:r w:rsidR="00272D13" w:rsidRPr="00272D13">
        <w:t xml:space="preserve"> Arcgis’s prepare_data() to pre-process the images e.g., rescale, sheer, rotate, flip the images</w:t>
      </w:r>
      <w:r w:rsidR="00272D13">
        <w:t xml:space="preserve">. </w:t>
      </w:r>
      <w:r w:rsidR="008F0586">
        <w:fldChar w:fldCharType="begin"/>
      </w:r>
      <w:r w:rsidR="00DE2434">
        <w:instrText xml:space="preserve"> ADDIN ZOTERO_ITEM CSL_CITATION {"citationID":"Tkrv0Gwp","properties":{"formattedCitation":"[6]","plainCitation":"[6]","noteIndex":0},"citationItems":[{"id":130,"uris":["http://zotero.org/users/10474684/items/GXIHKYMR"],"itemData":{"id":130,"type":"report","title":"“Faster R-CNN Object Detector.” ArcGIS API for Python","URL":"https://developers.arcgis.com/python/guide/faster-R-CNN-object-detector/","accessed":{"date-parts":[["2023",3,12]]}}}],"schema":"https://github.com/citation-style-language/schema/raw/master/csl-citation.json"} </w:instrText>
      </w:r>
      <w:r w:rsidR="008F0586">
        <w:fldChar w:fldCharType="separate"/>
      </w:r>
      <w:r w:rsidR="00DE2434" w:rsidRPr="00DE2434">
        <w:rPr>
          <w:rFonts w:ascii="Calibri" w:hAnsi="Calibri" w:cs="Calibri"/>
        </w:rPr>
        <w:t>[6]</w:t>
      </w:r>
      <w:r w:rsidR="008F0586">
        <w:fldChar w:fldCharType="end"/>
      </w:r>
      <w:r w:rsidR="00272D13">
        <w:t xml:space="preserve">Then, the </w:t>
      </w:r>
      <w:r w:rsidR="00FB100C">
        <w:t xml:space="preserve">dataset </w:t>
      </w:r>
      <w:r w:rsidR="00497C97">
        <w:t>will be</w:t>
      </w:r>
      <w:r w:rsidR="00FB100C">
        <w:t xml:space="preserve"> split into </w:t>
      </w:r>
      <w:r w:rsidR="00FB100C" w:rsidRPr="00FB100C">
        <w:t xml:space="preserve">90% </w:t>
      </w:r>
      <w:r w:rsidR="00FB100C">
        <w:t>t</w:t>
      </w:r>
      <w:r w:rsidR="00FB100C" w:rsidRPr="00FB100C">
        <w:t xml:space="preserve">raining </w:t>
      </w:r>
      <w:r w:rsidR="00FB100C">
        <w:t>d</w:t>
      </w:r>
      <w:r w:rsidR="00FB100C" w:rsidRPr="00FB100C">
        <w:t xml:space="preserve">ata, 10% </w:t>
      </w:r>
      <w:r w:rsidR="00FB100C">
        <w:t>v</w:t>
      </w:r>
      <w:r w:rsidR="00FB100C" w:rsidRPr="00FB100C">
        <w:t xml:space="preserve">alidation </w:t>
      </w:r>
      <w:r w:rsidR="00FB100C">
        <w:t>d</w:t>
      </w:r>
      <w:r w:rsidR="00FB100C" w:rsidRPr="00FB100C">
        <w:t>ata​</w:t>
      </w:r>
      <w:r w:rsidR="00FB100C">
        <w:t>.</w:t>
      </w:r>
      <w:r w:rsidR="00882FD5">
        <w:t xml:space="preserve"> After </w:t>
      </w:r>
      <w:r w:rsidR="005D7F36">
        <w:t>i</w:t>
      </w:r>
      <w:r w:rsidR="005D7F36" w:rsidRPr="005D7F36">
        <w:t>nstantiat</w:t>
      </w:r>
      <w:r w:rsidR="005D7F36">
        <w:t>ing</w:t>
      </w:r>
      <w:r w:rsidR="005D7F36" w:rsidRPr="005D7F36">
        <w:t xml:space="preserve"> the model with Faster R</w:t>
      </w:r>
      <w:r w:rsidR="000251F0">
        <w:t>-</w:t>
      </w:r>
      <w:r w:rsidR="005D7F36" w:rsidRPr="005D7F36">
        <w:t>CNN</w:t>
      </w:r>
      <w:r w:rsidR="005D7F36">
        <w:t xml:space="preserve">, </w:t>
      </w:r>
      <w:r w:rsidR="005324A8">
        <w:t xml:space="preserve">the data will pass </w:t>
      </w:r>
      <w:r w:rsidR="00711F8F">
        <w:t>and f</w:t>
      </w:r>
      <w:r w:rsidR="005324A8" w:rsidRPr="005324A8">
        <w:t xml:space="preserve">it the </w:t>
      </w:r>
      <w:r w:rsidR="00711F8F">
        <w:t>m</w:t>
      </w:r>
      <w:r w:rsidR="005324A8" w:rsidRPr="005324A8">
        <w:t>odel</w:t>
      </w:r>
      <w:r w:rsidR="00711F8F">
        <w:t>.</w:t>
      </w:r>
    </w:p>
    <w:p w14:paraId="162A2021" w14:textId="77777777" w:rsidR="006B202A" w:rsidRPr="006B202A" w:rsidRDefault="006B202A" w:rsidP="006B202A">
      <w:pPr>
        <w:rPr>
          <w:lang w:val="en-CA"/>
        </w:rPr>
      </w:pPr>
    </w:p>
    <w:p w14:paraId="7D5D8E00" w14:textId="56877460" w:rsidR="00124808" w:rsidRDefault="00124808" w:rsidP="00124808">
      <w:pPr>
        <w:pStyle w:val="Heading2"/>
        <w:ind w:right="-138"/>
        <w:jc w:val="both"/>
        <w:rPr>
          <w:lang w:val="en-CA"/>
        </w:rPr>
      </w:pPr>
      <w:bookmarkStart w:id="22" w:name="_Toc132068129"/>
      <w:r>
        <w:rPr>
          <w:lang w:val="en-CA"/>
        </w:rPr>
        <w:t>3.</w:t>
      </w:r>
      <w:r w:rsidR="00992FA5">
        <w:rPr>
          <w:lang w:val="en-CA"/>
        </w:rPr>
        <w:t>4</w:t>
      </w:r>
      <w:r>
        <w:rPr>
          <w:lang w:val="en-CA"/>
        </w:rPr>
        <w:t xml:space="preserve"> </w:t>
      </w:r>
      <w:r w:rsidR="006B202A" w:rsidRPr="006B202A">
        <w:rPr>
          <w:lang w:val="en-CA"/>
        </w:rPr>
        <w:t>YOLOv8 (You Only Look Once)</w:t>
      </w:r>
      <w:bookmarkEnd w:id="22"/>
    </w:p>
    <w:p w14:paraId="2BC8781D" w14:textId="446C85EE" w:rsidR="00443863" w:rsidRPr="00443863" w:rsidRDefault="002072B1" w:rsidP="00D4380E">
      <w:pPr>
        <w:ind w:left="360"/>
        <w:jc w:val="thaiDistribute"/>
      </w:pPr>
      <w:r>
        <w:t xml:space="preserve">This </w:t>
      </w:r>
      <w:r w:rsidR="000B571F" w:rsidRPr="000B571F">
        <w:t>object detection</w:t>
      </w:r>
      <w:r w:rsidR="000B571F">
        <w:t xml:space="preserve"> </w:t>
      </w:r>
      <w:r w:rsidR="00443863" w:rsidRPr="00443863">
        <w:t>Developed by Ultralytics</w:t>
      </w:r>
      <w:r w:rsidR="00EB5D32">
        <w:t xml:space="preserve">. </w:t>
      </w:r>
      <w:r w:rsidR="0091464F" w:rsidRPr="00B2364E">
        <w:rPr>
          <w:lang w:val="en-CA" w:eastAsia="zh-TW"/>
        </w:rPr>
        <w:t xml:space="preserve">Since the data is exported from Acrgis Pro, it includes </w:t>
      </w:r>
      <w:r w:rsidR="005024B8" w:rsidRPr="00B2364E">
        <w:rPr>
          <w:lang w:val="en-CA" w:eastAsia="zh-TW"/>
        </w:rPr>
        <w:t>tiff</w:t>
      </w:r>
      <w:r w:rsidR="0091464F" w:rsidRPr="00B2364E">
        <w:rPr>
          <w:lang w:val="en-CA" w:eastAsia="zh-TW"/>
        </w:rPr>
        <w:t>,</w:t>
      </w:r>
      <w:r w:rsidR="00055B81" w:rsidRPr="00B2364E">
        <w:rPr>
          <w:lang w:val="en-CA" w:eastAsia="zh-TW"/>
        </w:rPr>
        <w:t xml:space="preserve"> t</w:t>
      </w:r>
      <w:r w:rsidR="00214092" w:rsidRPr="00B2364E">
        <w:rPr>
          <w:lang w:val="en-CA" w:eastAsia="zh-TW"/>
        </w:rPr>
        <w:t xml:space="preserve">fw </w:t>
      </w:r>
      <w:r w:rsidR="0091464F" w:rsidRPr="00B2364E">
        <w:rPr>
          <w:lang w:val="en-CA" w:eastAsia="zh-TW"/>
        </w:rPr>
        <w:t xml:space="preserve">image </w:t>
      </w:r>
      <w:r w:rsidR="00BB20FC" w:rsidRPr="00B2364E">
        <w:rPr>
          <w:lang w:val="en-CA" w:eastAsia="zh-TW"/>
        </w:rPr>
        <w:t>files</w:t>
      </w:r>
      <w:r w:rsidR="0091464F" w:rsidRPr="00B2364E">
        <w:rPr>
          <w:lang w:val="en-CA" w:eastAsia="zh-TW"/>
        </w:rPr>
        <w:t xml:space="preserve"> and xml label files while </w:t>
      </w:r>
      <w:r w:rsidR="00497C97">
        <w:rPr>
          <w:lang w:val="en-CA" w:eastAsia="zh-TW"/>
        </w:rPr>
        <w:t>Y</w:t>
      </w:r>
      <w:r w:rsidR="0091464F" w:rsidRPr="00B2364E">
        <w:rPr>
          <w:lang w:val="en-CA" w:eastAsia="zh-TW"/>
        </w:rPr>
        <w:t>olo only uptake image</w:t>
      </w:r>
      <w:r w:rsidR="001242EE" w:rsidRPr="00B2364E">
        <w:rPr>
          <w:lang w:val="en-CA" w:eastAsia="zh-TW"/>
        </w:rPr>
        <w:t xml:space="preserve"> and </w:t>
      </w:r>
      <w:r w:rsidR="0091464F" w:rsidRPr="00B2364E">
        <w:rPr>
          <w:lang w:val="en-CA" w:eastAsia="zh-TW"/>
        </w:rPr>
        <w:t>txt format label, xml files are converted to txt. Then, the data is split into 3 parts, training, testing,</w:t>
      </w:r>
      <w:r w:rsidR="002B5FDF" w:rsidRPr="00B2364E">
        <w:rPr>
          <w:lang w:val="en-CA" w:eastAsia="zh-TW"/>
        </w:rPr>
        <w:t xml:space="preserve"> and </w:t>
      </w:r>
      <w:r w:rsidR="0091464F" w:rsidRPr="00B2364E">
        <w:rPr>
          <w:lang w:val="en-CA" w:eastAsia="zh-TW"/>
        </w:rPr>
        <w:t>validation sets.</w:t>
      </w:r>
      <w:r w:rsidR="00F12108">
        <w:t xml:space="preserve"> In </w:t>
      </w:r>
      <w:r w:rsidR="00570D82">
        <w:t>particular</w:t>
      </w:r>
      <w:r w:rsidR="00F12108">
        <w:t xml:space="preserve">, </w:t>
      </w:r>
      <w:r w:rsidR="0066676C">
        <w:t>the data is spl</w:t>
      </w:r>
      <w:r w:rsidR="00A340A0">
        <w:t xml:space="preserve">it into </w:t>
      </w:r>
      <w:r w:rsidR="00F12108">
        <w:t xml:space="preserve">70% </w:t>
      </w:r>
      <w:r w:rsidR="00F00734">
        <w:t xml:space="preserve">training data, </w:t>
      </w:r>
      <w:r w:rsidR="00C72D95">
        <w:t xml:space="preserve">20% </w:t>
      </w:r>
      <w:r w:rsidR="003F7898">
        <w:t>validation</w:t>
      </w:r>
      <w:r w:rsidR="00C72D95">
        <w:t xml:space="preserve"> da</w:t>
      </w:r>
      <w:r w:rsidR="003F7898">
        <w:t>ta, and 10%</w:t>
      </w:r>
      <w:r w:rsidR="002A6DB9">
        <w:t xml:space="preserve"> testing data.</w:t>
      </w:r>
      <w:r w:rsidR="0005472B">
        <w:t xml:space="preserve"> A</w:t>
      </w:r>
      <w:r w:rsidR="00570D82" w:rsidRPr="00570D82">
        <w:t xml:space="preserve"> </w:t>
      </w:r>
      <w:r w:rsidR="007D2A25" w:rsidRPr="007D2A25">
        <w:t xml:space="preserve">YAML file </w:t>
      </w:r>
      <w:r w:rsidR="007D2A25">
        <w:t xml:space="preserve">is </w:t>
      </w:r>
      <w:r w:rsidR="000364BE">
        <w:t xml:space="preserve">set up </w:t>
      </w:r>
      <w:r w:rsidR="00AF3B71">
        <w:t>a p</w:t>
      </w:r>
      <w:r w:rsidR="00AF3B71" w:rsidRPr="00AF3B71">
        <w:t>ath to the model</w:t>
      </w:r>
      <w:r w:rsidR="00AF3B71">
        <w:t>.</w:t>
      </w:r>
      <w:r w:rsidR="00AF3B71" w:rsidRPr="00AF3B71">
        <w:t xml:space="preserve"> </w:t>
      </w:r>
      <w:r w:rsidR="00570D82">
        <w:t>After i</w:t>
      </w:r>
      <w:r w:rsidR="00570D82" w:rsidRPr="005D7F36">
        <w:t>nstantiat</w:t>
      </w:r>
      <w:r w:rsidR="00570D82">
        <w:t>ing</w:t>
      </w:r>
      <w:r w:rsidR="00570D82" w:rsidRPr="005D7F36">
        <w:t xml:space="preserve"> the </w:t>
      </w:r>
      <w:r w:rsidR="008C207B">
        <w:t>pretrained</w:t>
      </w:r>
      <w:r w:rsidR="00570D82" w:rsidRPr="005D7F36">
        <w:t xml:space="preserve"> model</w:t>
      </w:r>
      <w:r w:rsidR="00B31D15" w:rsidRPr="00B31D15">
        <w:t xml:space="preserve"> YOLOv8l.pt​</w:t>
      </w:r>
      <w:r w:rsidR="008C207B">
        <w:t xml:space="preserve"> </w:t>
      </w:r>
      <w:r w:rsidR="008C207B" w:rsidRPr="00B2364E">
        <w:rPr>
          <w:lang w:val="en-CA" w:eastAsia="zh-TW"/>
        </w:rPr>
        <w:t>provided by Ultralytics</w:t>
      </w:r>
      <w:r w:rsidR="0016590A">
        <w:t xml:space="preserve"> </w:t>
      </w:r>
      <w:r w:rsidR="00D0146D">
        <w:t>(size (pixels)</w:t>
      </w:r>
      <w:r w:rsidR="00315053">
        <w:t>:</w:t>
      </w:r>
      <w:r w:rsidR="00D0146D" w:rsidRPr="0016590A">
        <w:t xml:space="preserve"> </w:t>
      </w:r>
      <w:r w:rsidR="0016590A" w:rsidRPr="0016590A">
        <w:t>640</w:t>
      </w:r>
      <w:r w:rsidR="00D0146D">
        <w:t>)</w:t>
      </w:r>
      <w:r w:rsidR="00315053">
        <w:t xml:space="preserve">, </w:t>
      </w:r>
      <w:r w:rsidR="00315053" w:rsidRPr="00315053">
        <w:t>mAPval</w:t>
      </w:r>
      <w:r w:rsidR="00315053">
        <w:t>:</w:t>
      </w:r>
      <w:r w:rsidR="00315053" w:rsidRPr="00315053">
        <w:t xml:space="preserve"> </w:t>
      </w:r>
      <w:r w:rsidR="0016590A" w:rsidRPr="0016590A">
        <w:t>52.9</w:t>
      </w:r>
      <w:r w:rsidR="00315053">
        <w:t xml:space="preserve">, </w:t>
      </w:r>
      <w:r w:rsidR="006A5048">
        <w:t>Speed CPU ONNX (ms):</w:t>
      </w:r>
      <w:r w:rsidR="00315053">
        <w:t xml:space="preserve"> </w:t>
      </w:r>
      <w:r w:rsidR="0016590A" w:rsidRPr="0016590A">
        <w:t>375.2</w:t>
      </w:r>
      <w:r w:rsidR="009E1696">
        <w:t>,</w:t>
      </w:r>
      <w:r w:rsidR="006A5048">
        <w:t xml:space="preserve"> </w:t>
      </w:r>
      <w:r w:rsidR="003C6EEA">
        <w:t>Speed A100 TensorRT (ms):</w:t>
      </w:r>
      <w:r w:rsidR="003C6EEA" w:rsidRPr="0016590A">
        <w:t xml:space="preserve"> </w:t>
      </w:r>
      <w:r w:rsidR="0016590A" w:rsidRPr="0016590A">
        <w:t>2.39</w:t>
      </w:r>
      <w:r w:rsidR="003C6EEA">
        <w:t xml:space="preserve">, </w:t>
      </w:r>
      <w:r w:rsidR="00EB4366">
        <w:t>params (M):</w:t>
      </w:r>
      <w:r w:rsidR="00EB4366" w:rsidRPr="0016590A">
        <w:t xml:space="preserve"> </w:t>
      </w:r>
      <w:r w:rsidR="0016590A" w:rsidRPr="0016590A">
        <w:t>43.7</w:t>
      </w:r>
      <w:r w:rsidR="00A77E52">
        <w:t>, FLOPs (B):</w:t>
      </w:r>
      <w:r w:rsidR="00A77E52" w:rsidRPr="0016590A">
        <w:t xml:space="preserve"> </w:t>
      </w:r>
      <w:r w:rsidR="0016590A" w:rsidRPr="0016590A">
        <w:t>165.2</w:t>
      </w:r>
      <w:r w:rsidR="00A77E52">
        <w:t>)</w:t>
      </w:r>
    </w:p>
    <w:p w14:paraId="282D85A3" w14:textId="77777777" w:rsidR="009E35CF" w:rsidRDefault="009E35CF" w:rsidP="006B202A">
      <w:pPr>
        <w:rPr>
          <w:lang w:val="en-CA"/>
        </w:rPr>
      </w:pPr>
    </w:p>
    <w:p w14:paraId="79813C38" w14:textId="7E34E428" w:rsidR="006B202A" w:rsidRDefault="006B202A" w:rsidP="006B202A">
      <w:pPr>
        <w:pStyle w:val="Heading2"/>
        <w:ind w:right="-138"/>
        <w:jc w:val="both"/>
        <w:rPr>
          <w:lang w:val="en-CA"/>
        </w:rPr>
      </w:pPr>
      <w:bookmarkStart w:id="23" w:name="_Toc132068130"/>
      <w:r>
        <w:rPr>
          <w:lang w:val="en-CA"/>
        </w:rPr>
        <w:t>3.</w:t>
      </w:r>
      <w:r w:rsidR="00992FA5">
        <w:rPr>
          <w:lang w:val="en-CA"/>
        </w:rPr>
        <w:t>5</w:t>
      </w:r>
      <w:r>
        <w:rPr>
          <w:lang w:val="en-CA"/>
        </w:rPr>
        <w:t xml:space="preserve"> </w:t>
      </w:r>
      <w:r w:rsidR="009E35CF" w:rsidRPr="009E35CF">
        <w:rPr>
          <w:lang w:val="en-CA"/>
        </w:rPr>
        <w:t xml:space="preserve">Implement </w:t>
      </w:r>
      <w:r w:rsidR="009E35CF">
        <w:rPr>
          <w:lang w:val="en-CA"/>
        </w:rPr>
        <w:t>C</w:t>
      </w:r>
      <w:r w:rsidR="009E35CF" w:rsidRPr="009E35CF">
        <w:rPr>
          <w:lang w:val="en-CA"/>
        </w:rPr>
        <w:t xml:space="preserve">loud </w:t>
      </w:r>
      <w:r w:rsidR="009E35CF">
        <w:rPr>
          <w:lang w:val="en-CA"/>
        </w:rPr>
        <w:t>S</w:t>
      </w:r>
      <w:r w:rsidR="009E35CF" w:rsidRPr="009E35CF">
        <w:rPr>
          <w:lang w:val="en-CA"/>
        </w:rPr>
        <w:t>ervices</w:t>
      </w:r>
      <w:bookmarkEnd w:id="23"/>
    </w:p>
    <w:p w14:paraId="345B4CEA" w14:textId="500F0DA6" w:rsidR="00BC6768" w:rsidRPr="00BC6768" w:rsidRDefault="00A922D8" w:rsidP="00D4380E">
      <w:pPr>
        <w:ind w:left="360"/>
        <w:jc w:val="thaiDistribute"/>
        <w:rPr>
          <w:lang w:val="en-CA"/>
        </w:rPr>
      </w:pPr>
      <w:r w:rsidRPr="00A922D8">
        <w:t xml:space="preserve">In this study, we deployed our trained model on the Google Cloud Vertex AI platform to provide a scalable, reliable, and secure prediction service. We converted the model to TensorFlow SavedModel </w:t>
      </w:r>
      <w:r w:rsidRPr="00A922D8">
        <w:rPr>
          <w:lang w:eastAsia="zh-CN"/>
        </w:rPr>
        <w:t>f</w:t>
      </w:r>
      <w:r w:rsidRPr="00A922D8">
        <w:t>ormat and uploaded it to a Cloud Storage bucket. We then created a Vertex AI endpoint, deployed the model, and managed multiple versions of it throughout development. The implementation of access control and authentication ensured secure access, and API integration allowed client applications to make prediction requests. By leveraging Google Cloud Vertex AI, we effectively managed and monitored our model while offering a seamless experience for accessing its predictions.</w:t>
      </w:r>
    </w:p>
    <w:p w14:paraId="1C4FA9F6" w14:textId="289F4210" w:rsidR="00453753" w:rsidRPr="00593DB8" w:rsidRDefault="00542CCA" w:rsidP="00542CCA">
      <w:pPr>
        <w:rPr>
          <w:shd w:val="clear" w:color="auto" w:fill="FFFFFF"/>
          <w:lang w:val="en-CA"/>
        </w:rPr>
      </w:pPr>
      <w:r>
        <w:rPr>
          <w:shd w:val="clear" w:color="auto" w:fill="FFFFFF"/>
          <w:lang w:val="en-CA"/>
        </w:rPr>
        <w:br w:type="page"/>
      </w:r>
    </w:p>
    <w:p w14:paraId="0E7146E6" w14:textId="77777777" w:rsidR="00E71F08" w:rsidRDefault="00E71F08" w:rsidP="00E71F08">
      <w:pPr>
        <w:pStyle w:val="Heading1"/>
        <w:numPr>
          <w:ilvl w:val="0"/>
          <w:numId w:val="1"/>
        </w:numPr>
        <w:ind w:left="284" w:right="-138" w:hanging="426"/>
        <w:jc w:val="both"/>
        <w:rPr>
          <w:b/>
          <w:bCs/>
          <w:lang w:val="en-CA"/>
        </w:rPr>
      </w:pPr>
      <w:bookmarkStart w:id="24" w:name="_Toc121515360"/>
      <w:bookmarkStart w:id="25" w:name="_Toc127530086"/>
      <w:bookmarkStart w:id="26" w:name="_Toc132068131"/>
      <w:r>
        <w:rPr>
          <w:b/>
          <w:bCs/>
          <w:lang w:val="en-CA"/>
        </w:rPr>
        <w:t>RESULTS</w:t>
      </w:r>
      <w:bookmarkEnd w:id="24"/>
      <w:bookmarkEnd w:id="25"/>
      <w:bookmarkEnd w:id="26"/>
    </w:p>
    <w:p w14:paraId="58F1BD86" w14:textId="204F37FF" w:rsidR="00E16AAD" w:rsidRDefault="00992FA5" w:rsidP="00F80A3C">
      <w:pPr>
        <w:pStyle w:val="Heading2"/>
        <w:ind w:right="-138"/>
        <w:jc w:val="both"/>
        <w:rPr>
          <w:lang w:val="en-CA"/>
        </w:rPr>
      </w:pPr>
      <w:bookmarkStart w:id="27" w:name="_Toc132068132"/>
      <w:r>
        <w:rPr>
          <w:lang w:val="en-CA"/>
        </w:rPr>
        <w:t xml:space="preserve">4.1 </w:t>
      </w:r>
      <w:r w:rsidRPr="00285F46">
        <w:rPr>
          <w:bCs/>
        </w:rPr>
        <w:t>Image Processing Pipeline</w:t>
      </w:r>
      <w:r>
        <w:rPr>
          <w:bCs/>
        </w:rPr>
        <w:t xml:space="preserve"> – </w:t>
      </w:r>
      <w:r w:rsidRPr="00285F46">
        <w:rPr>
          <w:bCs/>
        </w:rPr>
        <w:t>OpenCV</w:t>
      </w:r>
      <w:bookmarkEnd w:id="27"/>
    </w:p>
    <w:p w14:paraId="43494E02" w14:textId="7CD6FB60" w:rsidR="14E19E73" w:rsidRPr="006700C5" w:rsidRDefault="35B6C106" w:rsidP="006700C5">
      <w:pPr>
        <w:ind w:left="360"/>
        <w:jc w:val="both"/>
        <w:rPr>
          <w:lang w:val="en-CA"/>
        </w:rPr>
      </w:pPr>
      <w:r w:rsidRPr="006700C5">
        <w:rPr>
          <w:lang w:val="en-CA"/>
        </w:rPr>
        <w:t xml:space="preserve">Upon running through all the image transformation, we tested the image using a feature detection method. In figure 4.1, we can see three distinct </w:t>
      </w:r>
      <w:r w:rsidR="6337F23D" w:rsidRPr="006700C5">
        <w:rPr>
          <w:lang w:val="en-CA"/>
        </w:rPr>
        <w:t>pictures</w:t>
      </w:r>
      <w:r w:rsidRPr="006700C5">
        <w:rPr>
          <w:lang w:val="en-CA"/>
        </w:rPr>
        <w:t>. The first one is the original picture</w:t>
      </w:r>
      <w:r w:rsidR="498D263F" w:rsidRPr="006700C5">
        <w:rPr>
          <w:lang w:val="en-CA"/>
        </w:rPr>
        <w:t xml:space="preserve">. The middle picture is the </w:t>
      </w:r>
      <w:r w:rsidR="124CB4F7" w:rsidRPr="006700C5">
        <w:rPr>
          <w:lang w:val="en-CA"/>
        </w:rPr>
        <w:t xml:space="preserve">difference of gaussian </w:t>
      </w:r>
      <w:r w:rsidR="758736B5" w:rsidRPr="006700C5">
        <w:rPr>
          <w:lang w:val="en-CA"/>
        </w:rPr>
        <w:t xml:space="preserve">of the original picture. The third one is the </w:t>
      </w:r>
      <w:r w:rsidR="2B214936" w:rsidRPr="006700C5">
        <w:rPr>
          <w:lang w:val="en-CA"/>
        </w:rPr>
        <w:t>difference of gaussian</w:t>
      </w:r>
      <w:r w:rsidR="758736B5" w:rsidRPr="006700C5">
        <w:rPr>
          <w:lang w:val="en-CA"/>
        </w:rPr>
        <w:t xml:space="preserve"> result of the processed picture. </w:t>
      </w:r>
      <w:r w:rsidR="1D33D903" w:rsidRPr="006700C5">
        <w:rPr>
          <w:lang w:val="en-CA"/>
        </w:rPr>
        <w:t xml:space="preserve">From the picture we can see that the noise in the image is reduced after performing the processing pipeline. The dark pixels are more focused on the distinct object instead of having scattered across, thus making the object more prominent. </w:t>
      </w:r>
    </w:p>
    <w:p w14:paraId="3BF7E7F0" w14:textId="54156857" w:rsidR="24D5A5DA" w:rsidRDefault="24D5A5DA" w:rsidP="61E7AE52">
      <w:pPr>
        <w:ind w:left="360"/>
        <w:jc w:val="center"/>
      </w:pPr>
      <w:r>
        <w:rPr>
          <w:noProof/>
        </w:rPr>
        <w:drawing>
          <wp:inline distT="0" distB="0" distL="0" distR="0" wp14:anchorId="012F4AF7" wp14:editId="114EA46D">
            <wp:extent cx="4572000" cy="1524000"/>
            <wp:effectExtent l="0" t="0" r="0" b="0"/>
            <wp:docPr id="1457205430" name="Picture 1457205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2054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1524000"/>
                    </a:xfrm>
                    <a:prstGeom prst="rect">
                      <a:avLst/>
                    </a:prstGeom>
                  </pic:spPr>
                </pic:pic>
              </a:graphicData>
            </a:graphic>
          </wp:inline>
        </w:drawing>
      </w:r>
    </w:p>
    <w:p w14:paraId="6637CB61" w14:textId="38CF2477" w:rsidR="61E7AE52" w:rsidRDefault="02CC75EE" w:rsidP="0071160D">
      <w:pPr>
        <w:pStyle w:val="picturedescription"/>
      </w:pPr>
      <w:r>
        <w:t>Figure 4.1: Result of the pipeline</w:t>
      </w:r>
    </w:p>
    <w:p w14:paraId="1D65DA3C" w14:textId="77777777" w:rsidR="00763A4D" w:rsidRDefault="00763A4D" w:rsidP="00E16AAD">
      <w:pPr>
        <w:rPr>
          <w:lang w:val="en-CA"/>
        </w:rPr>
      </w:pPr>
    </w:p>
    <w:p w14:paraId="2BDD3E8D" w14:textId="3187E704" w:rsidR="00992FA5" w:rsidRDefault="00992FA5" w:rsidP="00992FA5">
      <w:pPr>
        <w:pStyle w:val="Heading2"/>
        <w:ind w:right="-138"/>
        <w:jc w:val="both"/>
        <w:rPr>
          <w:lang w:val="en-CA"/>
        </w:rPr>
      </w:pPr>
      <w:bookmarkStart w:id="28" w:name="_Toc132068133"/>
      <w:r>
        <w:rPr>
          <w:lang w:val="en-CA"/>
        </w:rPr>
        <w:t xml:space="preserve">4.2 </w:t>
      </w:r>
      <w:r w:rsidRPr="00D2191A">
        <w:rPr>
          <w:lang w:val="en-CA"/>
        </w:rPr>
        <w:t>Convolutional Neural Network (CNN)</w:t>
      </w:r>
      <w:bookmarkEnd w:id="28"/>
    </w:p>
    <w:p w14:paraId="1BA424B6" w14:textId="77777777" w:rsidR="00727896" w:rsidRPr="00727896" w:rsidRDefault="00727896" w:rsidP="006700C5">
      <w:pPr>
        <w:ind w:left="360"/>
        <w:jc w:val="both"/>
        <w:rPr>
          <w:lang w:val="en-CA"/>
        </w:rPr>
      </w:pPr>
      <w:r w:rsidRPr="00727896">
        <w:rPr>
          <w:lang w:val="en-CA"/>
        </w:rPr>
        <w:t>In our approach, we utilized a Convolutional Neural Network (CNN) to address the detection problem. The initial step involved splitting the data into training and validation sets, with an 80% allocation for training and 20% for validation. Subsequently, we normalized the data by scaling the values between 0 and 1, a common practice to expedite model convergence during training.</w:t>
      </w:r>
    </w:p>
    <w:p w14:paraId="03211397" w14:textId="77777777" w:rsidR="00727896" w:rsidRPr="00727896" w:rsidRDefault="00727896" w:rsidP="006700C5">
      <w:pPr>
        <w:ind w:left="360"/>
        <w:jc w:val="both"/>
        <w:rPr>
          <w:lang w:val="en-CA"/>
        </w:rPr>
      </w:pPr>
      <w:r w:rsidRPr="00727896">
        <w:rPr>
          <w:lang w:val="en-CA"/>
        </w:rPr>
        <w:t>Our CNN model comprised three convolutional layers, followed by max pooling layers. After flattening the outputs, we added two dense layers, with the last dense layer consisting of four output neurons and a linear activation function. The model was compiled using the Adam optimizer with a learning rate of 0.001 and a Mean Squared Error (MSE) loss function, while monitoring accuracy metrics. We then trained the model for 10 epochs using the training data and evaluated its performance on the validation data.</w:t>
      </w:r>
    </w:p>
    <w:p w14:paraId="0EADFE3E" w14:textId="77777777" w:rsidR="00F14452" w:rsidRDefault="00727896" w:rsidP="006700C5">
      <w:pPr>
        <w:ind w:left="360"/>
        <w:jc w:val="both"/>
        <w:rPr>
          <w:lang w:val="en-CA"/>
        </w:rPr>
      </w:pPr>
      <w:r w:rsidRPr="00727896">
        <w:rPr>
          <w:lang w:val="en-CA"/>
        </w:rPr>
        <w:t xml:space="preserve">For simplicity, this model was designed to identify and output a single bounding box for plastic detection. </w:t>
      </w:r>
    </w:p>
    <w:p w14:paraId="32D22652" w14:textId="094081E6" w:rsidR="00F14452" w:rsidRDefault="00F14452" w:rsidP="006700C5">
      <w:pPr>
        <w:ind w:left="360"/>
        <w:jc w:val="both"/>
        <w:rPr>
          <w:lang w:val="en-CA"/>
        </w:rPr>
      </w:pPr>
      <w:r w:rsidRPr="00F14452">
        <w:rPr>
          <w:lang w:val="en-CA"/>
        </w:rPr>
        <w:t>We trained the model using both the original data and the processed data to compare the effects of preprocessing. We found that image processing indeed had a positive impact, as the validation set accuracy of the model improved from 52.36% to 58.15%.</w:t>
      </w:r>
    </w:p>
    <w:p w14:paraId="26F9478C" w14:textId="43FF43A0" w:rsidR="00727896" w:rsidRPr="00727896" w:rsidRDefault="00E2595E" w:rsidP="006700C5">
      <w:pPr>
        <w:ind w:left="360"/>
        <w:jc w:val="both"/>
        <w:rPr>
          <w:lang w:val="en-CA"/>
        </w:rPr>
      </w:pPr>
      <w:r>
        <w:rPr>
          <w:rFonts w:hint="eastAsia"/>
          <w:lang w:val="en-CA" w:eastAsia="zh-CN"/>
        </w:rPr>
        <w:t>In</w:t>
      </w:r>
      <w:r w:rsidR="00727896" w:rsidRPr="00727896">
        <w:rPr>
          <w:lang w:val="en-CA"/>
        </w:rPr>
        <w:t xml:space="preserve"> </w:t>
      </w:r>
      <w:r>
        <w:rPr>
          <w:rFonts w:hint="eastAsia"/>
          <w:lang w:val="en-CA" w:eastAsia="zh-CN"/>
        </w:rPr>
        <w:t>the</w:t>
      </w:r>
      <w:r w:rsidR="00727896" w:rsidRPr="00727896">
        <w:rPr>
          <w:lang w:val="en-CA"/>
        </w:rPr>
        <w:t xml:space="preserve"> example image</w:t>
      </w:r>
      <w:r>
        <w:rPr>
          <w:lang w:val="en-CA"/>
        </w:rPr>
        <w:t xml:space="preserve"> below</w:t>
      </w:r>
      <w:r w:rsidR="00727896" w:rsidRPr="00727896">
        <w:rPr>
          <w:lang w:val="en-CA"/>
        </w:rPr>
        <w:t>, the green box represents the original label, and the red box signifies the model's output. While the model successfully detected plastic on the beach in some cases, it made incorrect detections in others. We believe this may be due to inaccuracies in the data labels and that additional time is needed for model adjustments.</w:t>
      </w:r>
    </w:p>
    <w:p w14:paraId="73DC2290" w14:textId="77777777" w:rsidR="006700C5" w:rsidRDefault="006700C5" w:rsidP="006700C5">
      <w:pPr>
        <w:keepNext/>
        <w:jc w:val="center"/>
      </w:pPr>
      <w:r>
        <w:rPr>
          <w:noProof/>
          <w:lang w:val="en-CA"/>
        </w:rPr>
        <w:drawing>
          <wp:inline distT="0" distB="0" distL="0" distR="0" wp14:anchorId="0CD6C45D" wp14:editId="528966BC">
            <wp:extent cx="1679575" cy="1749425"/>
            <wp:effectExtent l="0" t="0" r="0" b="3175"/>
            <wp:docPr id="19" name="Picture 19" descr="在山上&#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在山上&#10;&#10;中度可信度描述已自动生成"/>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79575" cy="1749425"/>
                    </a:xfrm>
                    <a:prstGeom prst="rect">
                      <a:avLst/>
                    </a:prstGeom>
                    <a:noFill/>
                    <a:ln>
                      <a:noFill/>
                    </a:ln>
                  </pic:spPr>
                </pic:pic>
              </a:graphicData>
            </a:graphic>
          </wp:inline>
        </w:drawing>
      </w:r>
    </w:p>
    <w:p w14:paraId="406ABECB" w14:textId="125F98AE" w:rsidR="006700C5" w:rsidRDefault="006700C5" w:rsidP="006700C5">
      <w:pPr>
        <w:pStyle w:val="picturedescription"/>
      </w:pPr>
      <w:r>
        <w:t xml:space="preserve">Figure 4.2: An example of the </w:t>
      </w:r>
      <w:r w:rsidR="00110FB0">
        <w:t>output</w:t>
      </w:r>
      <w:r>
        <w:t xml:space="preserve"> image</w:t>
      </w:r>
    </w:p>
    <w:p w14:paraId="6701BFBC" w14:textId="77777777" w:rsidR="0071160D" w:rsidRPr="0071160D" w:rsidRDefault="0071160D" w:rsidP="006700C5">
      <w:pPr>
        <w:pStyle w:val="picturedescription"/>
        <w:rPr>
          <w:i w:val="0"/>
          <w:iCs/>
          <w:sz w:val="22"/>
          <w:szCs w:val="28"/>
        </w:rPr>
      </w:pPr>
    </w:p>
    <w:p w14:paraId="2E1194D7" w14:textId="308A383C" w:rsidR="00E16AAD" w:rsidRDefault="00992FA5" w:rsidP="00673449">
      <w:pPr>
        <w:pStyle w:val="Heading2"/>
        <w:ind w:right="-138"/>
        <w:jc w:val="both"/>
        <w:rPr>
          <w:lang w:val="en-CA"/>
        </w:rPr>
      </w:pPr>
      <w:bookmarkStart w:id="29" w:name="_Toc132068134"/>
      <w:r>
        <w:rPr>
          <w:lang w:val="en-CA"/>
        </w:rPr>
        <w:t xml:space="preserve">4.3 </w:t>
      </w:r>
      <w:r w:rsidR="00026227" w:rsidRPr="00BC6768">
        <w:rPr>
          <w:lang w:val="en-CA"/>
        </w:rPr>
        <w:t>Faster Region-based Convolutional Neural Network</w:t>
      </w:r>
      <w:r w:rsidR="00026227">
        <w:rPr>
          <w:lang w:val="en-CA"/>
        </w:rPr>
        <w:t xml:space="preserve"> (</w:t>
      </w:r>
      <w:r w:rsidR="00026227" w:rsidRPr="00BC6768">
        <w:rPr>
          <w:lang w:val="en-CA"/>
        </w:rPr>
        <w:t xml:space="preserve">Faster </w:t>
      </w:r>
      <w:r w:rsidRPr="00BC6768">
        <w:rPr>
          <w:lang w:val="en-CA"/>
        </w:rPr>
        <w:t>R</w:t>
      </w:r>
      <w:r w:rsidR="00AB5C1D">
        <w:rPr>
          <w:lang w:val="en-CA"/>
        </w:rPr>
        <w:t>-</w:t>
      </w:r>
      <w:r w:rsidRPr="00BC6768">
        <w:rPr>
          <w:lang w:val="en-CA"/>
        </w:rPr>
        <w:t>CNN</w:t>
      </w:r>
      <w:r w:rsidR="00026227" w:rsidRPr="00BC6768">
        <w:rPr>
          <w:lang w:val="en-CA"/>
        </w:rPr>
        <w:t>)</w:t>
      </w:r>
      <w:bookmarkEnd w:id="29"/>
    </w:p>
    <w:p w14:paraId="1D4D03E6" w14:textId="419C35C8" w:rsidR="007212A4" w:rsidRDefault="007212A4" w:rsidP="007212A4">
      <w:pPr>
        <w:pStyle w:val="Heading3"/>
        <w:rPr>
          <w:lang w:val="en-CA"/>
        </w:rPr>
      </w:pPr>
      <w:bookmarkStart w:id="30" w:name="_Toc132068135"/>
      <w:r>
        <w:rPr>
          <w:lang w:val="en-CA"/>
        </w:rPr>
        <w:t xml:space="preserve">4.3.1 </w:t>
      </w:r>
      <w:r w:rsidRPr="00124808">
        <w:rPr>
          <w:lang w:val="en-CA"/>
        </w:rPr>
        <w:t>Faster R</w:t>
      </w:r>
      <w:r w:rsidR="00AB5C1D">
        <w:rPr>
          <w:lang w:val="en-CA"/>
        </w:rPr>
        <w:t>-</w:t>
      </w:r>
      <w:r w:rsidRPr="00124808">
        <w:rPr>
          <w:lang w:val="en-CA"/>
        </w:rPr>
        <w:t>CNN Resnet50 FPN V2 Model using PyTorch</w:t>
      </w:r>
      <w:bookmarkEnd w:id="30"/>
    </w:p>
    <w:p w14:paraId="7BB5A910" w14:textId="48481C52" w:rsidR="007C07F6" w:rsidRDefault="007C07F6" w:rsidP="007C07F6">
      <w:pPr>
        <w:ind w:left="360"/>
        <w:jc w:val="thaiDistribute"/>
      </w:pPr>
      <w:r>
        <w:t>Firstly,</w:t>
      </w:r>
      <w:r w:rsidR="00F64680">
        <w:t xml:space="preserve"> </w:t>
      </w:r>
      <w:r>
        <w:t>a class to load and process the dataset</w:t>
      </w:r>
      <w:r w:rsidR="00F64680">
        <w:t xml:space="preserve"> was created</w:t>
      </w:r>
      <w:r>
        <w:t>. The class contain</w:t>
      </w:r>
      <w:r w:rsidR="00F64680">
        <w:t>ed</w:t>
      </w:r>
      <w:r>
        <w:t xml:space="preserve"> methods to take the directory path where the dataset </w:t>
      </w:r>
      <w:r w:rsidR="00F64680">
        <w:t>was</w:t>
      </w:r>
      <w:r>
        <w:t xml:space="preserve"> stored, load their object bounding boxes and labels from XML files, calculate the number of images in the dataset, return the managed data which contain</w:t>
      </w:r>
      <w:r w:rsidR="00414B4A">
        <w:t>ed</w:t>
      </w:r>
      <w:r>
        <w:t xml:space="preserve"> image ID, bounding boxes, area of the bounding boxes, and labels.</w:t>
      </w:r>
    </w:p>
    <w:p w14:paraId="70D18FB0" w14:textId="20C80749" w:rsidR="00414B4A" w:rsidRDefault="00414B4A" w:rsidP="00414B4A">
      <w:pPr>
        <w:ind w:left="360"/>
      </w:pPr>
      <w:r>
        <w:t>Next, The Faster R</w:t>
      </w:r>
      <w:r w:rsidR="00AB5C1D">
        <w:t>-</w:t>
      </w:r>
      <w:r>
        <w:t xml:space="preserve">CNN model was instantiated with several setups. The model was constructed with </w:t>
      </w:r>
      <w:r w:rsidRPr="00415342">
        <w:t>the ResNet50 architecture</w:t>
      </w:r>
      <w:r w:rsidR="00892496">
        <w:t xml:space="preserve"> with the option to be moved to the GPU if available.</w:t>
      </w:r>
    </w:p>
    <w:p w14:paraId="2CD241BB" w14:textId="6D754493" w:rsidR="007C07F6" w:rsidRDefault="0078121B" w:rsidP="004F3673">
      <w:pPr>
        <w:ind w:left="360"/>
        <w:jc w:val="thaiDistribute"/>
      </w:pPr>
      <w:r>
        <w:t xml:space="preserve">Then, </w:t>
      </w:r>
      <w:r w:rsidR="003E6FE0">
        <w:t>some transformations were made to the dataset in order to be compatible with model requirements</w:t>
      </w:r>
      <w:r w:rsidR="00D91CF4">
        <w:t>.</w:t>
      </w:r>
      <w:r w:rsidR="00F95099" w:rsidRPr="00F95099">
        <w:t xml:space="preserve"> </w:t>
      </w:r>
      <w:r w:rsidR="00F95099">
        <w:t xml:space="preserve">All images were transformed into </w:t>
      </w:r>
      <w:r w:rsidR="00F95099" w:rsidRPr="00F95099">
        <w:t xml:space="preserve">tensor form and </w:t>
      </w:r>
      <w:r w:rsidR="00F95099">
        <w:t>were</w:t>
      </w:r>
      <w:r w:rsidR="00F95099" w:rsidRPr="00F95099">
        <w:t xml:space="preserve"> normalized</w:t>
      </w:r>
      <w:r w:rsidR="004F3673">
        <w:t xml:space="preserve">. All transformed data were loaded </w:t>
      </w:r>
      <w:r w:rsidR="00EE61C1">
        <w:t xml:space="preserve">using the </w:t>
      </w:r>
      <w:r w:rsidR="00D057C1">
        <w:t xml:space="preserve">aforementioned class </w:t>
      </w:r>
      <w:r w:rsidR="00304476">
        <w:t xml:space="preserve">with the help of </w:t>
      </w:r>
      <w:r w:rsidR="00FA3DA1">
        <w:t>DataLoader and divided into 80% training set and 20% testing set.</w:t>
      </w:r>
    </w:p>
    <w:p w14:paraId="05314E8B" w14:textId="77777777" w:rsidR="00763A4D" w:rsidRDefault="00763A4D" w:rsidP="004F3673">
      <w:pPr>
        <w:ind w:left="360"/>
        <w:jc w:val="thaiDistribute"/>
      </w:pPr>
    </w:p>
    <w:p w14:paraId="1945FAB2" w14:textId="77777777" w:rsidR="00B82612" w:rsidRDefault="00B82612" w:rsidP="0023253F">
      <w:pPr>
        <w:jc w:val="center"/>
      </w:pPr>
      <w:r>
        <w:rPr>
          <w:noProof/>
        </w:rPr>
        <w:drawing>
          <wp:inline distT="0" distB="0" distL="0" distR="0" wp14:anchorId="5B6ABAFC" wp14:editId="28944737">
            <wp:extent cx="2298700" cy="2235569"/>
            <wp:effectExtent l="0" t="0" r="6350" b="0"/>
            <wp:docPr id="16" name="Picture 1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ma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5323" cy="2242010"/>
                    </a:xfrm>
                    <a:prstGeom prst="rect">
                      <a:avLst/>
                    </a:prstGeom>
                    <a:noFill/>
                    <a:ln>
                      <a:noFill/>
                    </a:ln>
                  </pic:spPr>
                </pic:pic>
              </a:graphicData>
            </a:graphic>
          </wp:inline>
        </w:drawing>
      </w:r>
    </w:p>
    <w:p w14:paraId="2CAF4805" w14:textId="3F8F03BA" w:rsidR="00B82612" w:rsidRDefault="00B82612" w:rsidP="00B82612">
      <w:pPr>
        <w:pStyle w:val="picturedescription"/>
      </w:pPr>
      <w:r>
        <w:t>Figure 4.</w:t>
      </w:r>
      <w:r w:rsidR="0071160D">
        <w:t>3</w:t>
      </w:r>
      <w:r>
        <w:t>: An example of the training data image</w:t>
      </w:r>
    </w:p>
    <w:p w14:paraId="783507F4" w14:textId="77777777" w:rsidR="00B82612" w:rsidRPr="00B82612" w:rsidRDefault="00B82612" w:rsidP="00B82612">
      <w:pPr>
        <w:pStyle w:val="picturedescription"/>
        <w:jc w:val="left"/>
        <w:rPr>
          <w:i w:val="0"/>
          <w:iCs/>
          <w:sz w:val="22"/>
        </w:rPr>
      </w:pPr>
    </w:p>
    <w:p w14:paraId="7F3B7545" w14:textId="5708FEDA" w:rsidR="004F3673" w:rsidRDefault="007F131E" w:rsidP="004F3673">
      <w:pPr>
        <w:ind w:left="360"/>
        <w:jc w:val="thaiDistribute"/>
      </w:pPr>
      <w:r>
        <w:t xml:space="preserve">The model was then trained with the training set and tested with the testing set. Unexpectedly, the model </w:t>
      </w:r>
      <w:r w:rsidR="00E23F8F">
        <w:t xml:space="preserve">took around 4 hours to complete. </w:t>
      </w:r>
      <w:r w:rsidR="007F1153">
        <w:t xml:space="preserve">Hence, we decided to generate a subset of the dataset by randomly </w:t>
      </w:r>
      <w:r w:rsidR="008C5A5A">
        <w:t>choosing</w:t>
      </w:r>
      <w:r w:rsidR="007F1153">
        <w:t xml:space="preserve"> </w:t>
      </w:r>
      <w:r w:rsidR="00CF1465">
        <w:t xml:space="preserve">20% out and divided the training and testing set from this subset instead. The </w:t>
      </w:r>
      <w:r w:rsidR="0084392D">
        <w:t>visualization</w:t>
      </w:r>
      <w:r w:rsidR="00CF1465">
        <w:t xml:space="preserve"> of the testing set</w:t>
      </w:r>
      <w:r w:rsidR="0084392D">
        <w:t>’s results is shown below:</w:t>
      </w:r>
    </w:p>
    <w:p w14:paraId="5CD5395C" w14:textId="1D48A1DA" w:rsidR="0023253F" w:rsidRDefault="434D6108" w:rsidP="0023253F">
      <w:pPr>
        <w:jc w:val="center"/>
      </w:pPr>
      <w:r>
        <w:rPr>
          <w:noProof/>
        </w:rPr>
        <w:drawing>
          <wp:inline distT="0" distB="0" distL="0" distR="0" wp14:anchorId="0675EE08" wp14:editId="63686DC5">
            <wp:extent cx="2367964" cy="2289334"/>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pic:cNvPicPr/>
                  </pic:nvPicPr>
                  <pic:blipFill>
                    <a:blip r:embed="rId26">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4ED9EF95-9FE0-B423-D9FC-E8FEFE73298F}"/>
                        </a:ext>
                      </a:extLst>
                    </a:blip>
                    <a:srcRect l="9076" t="-1416" r="86307"/>
                    <a:stretch>
                      <a:fillRect/>
                    </a:stretch>
                  </pic:blipFill>
                  <pic:spPr>
                    <a:xfrm>
                      <a:off x="0" y="0"/>
                      <a:ext cx="2367964" cy="2289334"/>
                    </a:xfrm>
                    <a:prstGeom prst="rect">
                      <a:avLst/>
                    </a:prstGeom>
                  </pic:spPr>
                </pic:pic>
              </a:graphicData>
            </a:graphic>
          </wp:inline>
        </w:drawing>
      </w:r>
    </w:p>
    <w:p w14:paraId="7D5E1AD3" w14:textId="3C5CEF26" w:rsidR="0023253F" w:rsidRDefault="0023253F" w:rsidP="0023253F">
      <w:pPr>
        <w:pStyle w:val="picturedescription"/>
      </w:pPr>
      <w:r>
        <w:t>Figure 4.</w:t>
      </w:r>
      <w:r w:rsidR="0071160D">
        <w:t>4</w:t>
      </w:r>
      <w:r>
        <w:t>: An example of the training data image</w:t>
      </w:r>
    </w:p>
    <w:p w14:paraId="33027D53" w14:textId="77777777" w:rsidR="0023253F" w:rsidRDefault="0023253F" w:rsidP="007212A4">
      <w:pPr>
        <w:ind w:left="360"/>
      </w:pPr>
    </w:p>
    <w:p w14:paraId="66AB9F89" w14:textId="1BDAA675" w:rsidR="00C3023F" w:rsidRDefault="0023253F" w:rsidP="00763A4D">
      <w:pPr>
        <w:ind w:left="360"/>
        <w:jc w:val="thaiDistribute"/>
      </w:pPr>
      <w:r>
        <w:t xml:space="preserve">Obviously, the results obtained were not as expected. The bounding boxes </w:t>
      </w:r>
      <w:r w:rsidR="00D35082">
        <w:t xml:space="preserve">appeared to be </w:t>
      </w:r>
      <w:r w:rsidR="009A268A">
        <w:t xml:space="preserve">unacceptably </w:t>
      </w:r>
      <w:r w:rsidR="004F1CAD">
        <w:t>mislabeled</w:t>
      </w:r>
      <w:r w:rsidR="009A268A">
        <w:t xml:space="preserve"> and were not meaningful. This might </w:t>
      </w:r>
      <w:r w:rsidR="004F1CAD">
        <w:t>happen</w:t>
      </w:r>
      <w:r w:rsidR="009A268A">
        <w:t xml:space="preserve"> because of the </w:t>
      </w:r>
      <w:r w:rsidR="00537C1B">
        <w:t xml:space="preserve">sensitivity to </w:t>
      </w:r>
      <w:r w:rsidR="004F1CAD">
        <w:t xml:space="preserve">mislabeled original data or </w:t>
      </w:r>
      <w:r w:rsidR="00D13E92">
        <w:t xml:space="preserve">too little </w:t>
      </w:r>
      <w:r w:rsidR="00763A4D">
        <w:t>amount</w:t>
      </w:r>
      <w:r w:rsidR="005F77A8">
        <w:t xml:space="preserve"> of </w:t>
      </w:r>
      <w:r w:rsidR="00D13E92">
        <w:t xml:space="preserve">training </w:t>
      </w:r>
      <w:r w:rsidR="005F77A8">
        <w:t>dat</w:t>
      </w:r>
      <w:r w:rsidR="00D13E92">
        <w:t>a</w:t>
      </w:r>
      <w:r w:rsidR="005F77A8">
        <w:t xml:space="preserve">. </w:t>
      </w:r>
      <w:r w:rsidR="0001672E">
        <w:t xml:space="preserve">Modifying the dataset and results </w:t>
      </w:r>
      <w:r w:rsidR="003C46AB">
        <w:t>tends</w:t>
      </w:r>
      <w:r w:rsidR="0001672E">
        <w:t xml:space="preserve"> to co</w:t>
      </w:r>
      <w:r w:rsidR="003C46AB">
        <w:t xml:space="preserve">nsume too much time and does not guarantee the results. </w:t>
      </w:r>
      <w:r w:rsidR="00763A4D">
        <w:t>Thus, we were moving to the next model, which was the Faster R</w:t>
      </w:r>
      <w:r w:rsidR="00AB5C1D">
        <w:t>-</w:t>
      </w:r>
      <w:r w:rsidR="00763A4D">
        <w:t>CNN using ArcPy.</w:t>
      </w:r>
    </w:p>
    <w:p w14:paraId="193A90CD" w14:textId="77777777" w:rsidR="007212A4" w:rsidRPr="00832956" w:rsidRDefault="007212A4" w:rsidP="007212A4">
      <w:pPr>
        <w:ind w:left="360"/>
      </w:pPr>
    </w:p>
    <w:p w14:paraId="76D1BA72" w14:textId="2E30A09C" w:rsidR="007212A4" w:rsidRDefault="007212A4" w:rsidP="007212A4">
      <w:pPr>
        <w:pStyle w:val="Heading3"/>
        <w:rPr>
          <w:lang w:val="en-CA"/>
        </w:rPr>
      </w:pPr>
      <w:bookmarkStart w:id="31" w:name="_Toc132068136"/>
      <w:r>
        <w:rPr>
          <w:lang w:val="en-CA"/>
        </w:rPr>
        <w:t xml:space="preserve">4.3.2 </w:t>
      </w:r>
      <w:r w:rsidRPr="00124808">
        <w:rPr>
          <w:lang w:val="en-CA"/>
        </w:rPr>
        <w:t>Faster R</w:t>
      </w:r>
      <w:r w:rsidR="00AB5C1D">
        <w:rPr>
          <w:lang w:val="en-CA"/>
        </w:rPr>
        <w:t>-</w:t>
      </w:r>
      <w:r w:rsidRPr="00124808">
        <w:rPr>
          <w:lang w:val="en-CA"/>
        </w:rPr>
        <w:t>CNN using ArcPy</w:t>
      </w:r>
      <w:bookmarkEnd w:id="31"/>
    </w:p>
    <w:p w14:paraId="67473A50" w14:textId="30F24B84" w:rsidR="009D08BB" w:rsidRDefault="009D08BB" w:rsidP="009D08BB">
      <w:pPr>
        <w:ind w:left="360"/>
        <w:jc w:val="center"/>
      </w:pPr>
      <w:r>
        <w:rPr>
          <w:noProof/>
        </w:rPr>
        <w:drawing>
          <wp:inline distT="0" distB="0" distL="0" distR="0" wp14:anchorId="7BD6150B" wp14:editId="67F5FE1A">
            <wp:extent cx="2599266" cy="2599266"/>
            <wp:effectExtent l="0" t="0" r="0" b="0"/>
            <wp:docPr id="3" name="Picture 3" descr="A picture containing stone, rock, wall,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7">
                      <a:extLst>
                        <a:ext uri="{28A0092B-C50C-407E-A947-70E740481C1C}">
                          <a14:useLocalDpi xmlns:a14="http://schemas.microsoft.com/office/drawing/2010/main" val="0"/>
                        </a:ext>
                      </a:extLst>
                    </a:blip>
                    <a:stretch>
                      <a:fillRect/>
                    </a:stretch>
                  </pic:blipFill>
                  <pic:spPr>
                    <a:xfrm>
                      <a:off x="0" y="0"/>
                      <a:ext cx="2600507" cy="2600507"/>
                    </a:xfrm>
                    <a:prstGeom prst="rect">
                      <a:avLst/>
                    </a:prstGeom>
                  </pic:spPr>
                </pic:pic>
              </a:graphicData>
            </a:graphic>
          </wp:inline>
        </w:drawing>
      </w:r>
    </w:p>
    <w:p w14:paraId="4CA9565D" w14:textId="00625A7C" w:rsidR="003C46AB" w:rsidRDefault="003C46AB" w:rsidP="003C46AB">
      <w:pPr>
        <w:pStyle w:val="picturedescription"/>
      </w:pPr>
      <w:r>
        <w:t>Figure 4.</w:t>
      </w:r>
      <w:r w:rsidR="0071160D">
        <w:t>5</w:t>
      </w:r>
      <w:r>
        <w:t>: An example of the results obtained by Faster R</w:t>
      </w:r>
      <w:r w:rsidR="00AB5C1D">
        <w:t>-</w:t>
      </w:r>
      <w:r>
        <w:t>CNN using ArcPy</w:t>
      </w:r>
    </w:p>
    <w:p w14:paraId="4DC98562" w14:textId="77777777" w:rsidR="003C6630" w:rsidRDefault="003C6630" w:rsidP="003C46AB"/>
    <w:p w14:paraId="66EAAD89" w14:textId="18276181" w:rsidR="007212A4" w:rsidRPr="00832956" w:rsidRDefault="00FE41EE" w:rsidP="003C46AB">
      <w:pPr>
        <w:ind w:left="360"/>
        <w:jc w:val="thaiDistribute"/>
        <w:rPr>
          <w:lang w:val="en-CA"/>
        </w:rPr>
      </w:pPr>
      <w:r>
        <w:t>Since the Faster</w:t>
      </w:r>
      <w:r w:rsidR="00AB5C1D">
        <w:t xml:space="preserve"> </w:t>
      </w:r>
      <w:r>
        <w:t>R</w:t>
      </w:r>
      <w:r w:rsidR="00AB5C1D">
        <w:t>-</w:t>
      </w:r>
      <w:r>
        <w:t xml:space="preserve">CNN from PyTorch </w:t>
      </w:r>
      <w:r w:rsidR="00C138E7">
        <w:t>did not</w:t>
      </w:r>
      <w:r w:rsidR="002E79AC">
        <w:t xml:space="preserve"> generate </w:t>
      </w:r>
      <w:r w:rsidR="008D1CE6">
        <w:t xml:space="preserve">satisfactory results, </w:t>
      </w:r>
      <w:r w:rsidR="00BE72C2">
        <w:t>we</w:t>
      </w:r>
      <w:r w:rsidR="006F0649">
        <w:t xml:space="preserve"> tried to use the Faster R</w:t>
      </w:r>
      <w:r w:rsidR="00AB5C1D">
        <w:t>-</w:t>
      </w:r>
      <w:r w:rsidR="006F0649">
        <w:t>CNN Resnet50 RPN</w:t>
      </w:r>
      <w:r w:rsidR="008C1427">
        <w:t xml:space="preserve"> </w:t>
      </w:r>
      <w:r w:rsidR="006F0649">
        <w:t>from Arc</w:t>
      </w:r>
      <w:r w:rsidR="003C46AB">
        <w:t>P</w:t>
      </w:r>
      <w:r w:rsidR="006F0649">
        <w:t>y library provided by Arcgis Pro. ​Firstly, the whole raw dataset are preprocessed by the prepare_data()  function, which includes rescale, sheer, rotate, flip the images, and then split the data by default. Then, I used faster R</w:t>
      </w:r>
      <w:r w:rsidR="00AB5C1D">
        <w:t>-</w:t>
      </w:r>
      <w:r w:rsidR="006F0649">
        <w:t xml:space="preserve">CNN to train the model for 20 </w:t>
      </w:r>
      <w:r w:rsidR="0056665C">
        <w:t>epochs</w:t>
      </w:r>
      <w:r w:rsidR="006F0649">
        <w:t xml:space="preserve">, and some trash </w:t>
      </w:r>
      <w:r w:rsidR="0056665C">
        <w:t>was</w:t>
      </w:r>
      <w:r w:rsidR="006F0649">
        <w:t xml:space="preserve"> detected, but the precision is not high.</w:t>
      </w:r>
      <w:r w:rsidR="005D1707">
        <w:t xml:space="preserve"> </w:t>
      </w:r>
      <w:r w:rsidR="00E11D91">
        <w:t xml:space="preserve">It achieved </w:t>
      </w:r>
      <w:r w:rsidR="0024742A" w:rsidRPr="0024742A">
        <w:t>0.3081</w:t>
      </w:r>
      <w:r w:rsidR="00760E25">
        <w:t xml:space="preserve"> precision, </w:t>
      </w:r>
      <w:r w:rsidR="003C7F8F">
        <w:t>0.</w:t>
      </w:r>
      <w:r w:rsidR="003C7F8F" w:rsidRPr="003C7F8F">
        <w:t>331</w:t>
      </w:r>
      <w:r w:rsidR="004D14F9">
        <w:t>1</w:t>
      </w:r>
      <w:r w:rsidR="00FD2F7E">
        <w:t xml:space="preserve"> training loss, and </w:t>
      </w:r>
      <w:r w:rsidR="004622F7" w:rsidRPr="004622F7">
        <w:t>0.4330</w:t>
      </w:r>
      <w:r w:rsidR="004622F7">
        <w:t xml:space="preserve"> validation loss. </w:t>
      </w:r>
      <w:r w:rsidR="00B44184">
        <w:t xml:space="preserve">The image above </w:t>
      </w:r>
      <w:r w:rsidR="00B44184" w:rsidRPr="00B44184">
        <w:t>displays some</w:t>
      </w:r>
      <w:r w:rsidR="00D44137">
        <w:t xml:space="preserve"> plastic waste</w:t>
      </w:r>
      <w:r w:rsidR="00B44184" w:rsidRPr="00B44184">
        <w:t xml:space="preserve"> from the </w:t>
      </w:r>
      <w:r w:rsidR="00D44137">
        <w:t>beach</w:t>
      </w:r>
      <w:r w:rsidR="00B44184" w:rsidRPr="00B44184">
        <w:t xml:space="preserve"> that </w:t>
      </w:r>
      <w:r w:rsidR="00D44137" w:rsidRPr="00B44184">
        <w:t>was</w:t>
      </w:r>
      <w:r w:rsidR="00B44184" w:rsidRPr="00B44184">
        <w:t xml:space="preserve"> utilized for performance testing. The </w:t>
      </w:r>
      <w:r w:rsidR="00AF4B8E">
        <w:t>Faster R</w:t>
      </w:r>
      <w:r w:rsidR="00AB5C1D">
        <w:t>-</w:t>
      </w:r>
      <w:r w:rsidR="00AF4B8E">
        <w:t>CNN</w:t>
      </w:r>
      <w:r w:rsidR="00B44184" w:rsidRPr="00B44184">
        <w:t xml:space="preserve"> successfully detected multiple waste objects,</w:t>
      </w:r>
      <w:r w:rsidR="003C6630">
        <w:t xml:space="preserve"> </w:t>
      </w:r>
      <w:r w:rsidR="003C6630" w:rsidRPr="003C6630">
        <w:t xml:space="preserve">localized by two bounding </w:t>
      </w:r>
      <w:r w:rsidR="003C46AB" w:rsidRPr="003C6630">
        <w:t>boxes,</w:t>
      </w:r>
      <w:r w:rsidR="003C6630" w:rsidRPr="003C6630">
        <w:t xml:space="preserve"> and were classified</w:t>
      </w:r>
      <w:r w:rsidR="003C6630">
        <w:t xml:space="preserve"> as trash.</w:t>
      </w:r>
    </w:p>
    <w:p w14:paraId="54104001" w14:textId="77777777" w:rsidR="007212A4" w:rsidRPr="006B202A" w:rsidRDefault="007212A4" w:rsidP="007212A4">
      <w:pPr>
        <w:rPr>
          <w:lang w:val="en-CA"/>
        </w:rPr>
      </w:pPr>
    </w:p>
    <w:p w14:paraId="0E743B09" w14:textId="26A3191F" w:rsidR="007212A4" w:rsidRDefault="007212A4" w:rsidP="007212A4">
      <w:pPr>
        <w:pStyle w:val="Heading2"/>
        <w:ind w:right="-138"/>
        <w:jc w:val="both"/>
        <w:rPr>
          <w:lang w:val="en-CA"/>
        </w:rPr>
      </w:pPr>
      <w:bookmarkStart w:id="32" w:name="_Toc132068137"/>
      <w:r>
        <w:rPr>
          <w:lang w:val="en-CA"/>
        </w:rPr>
        <w:t xml:space="preserve">4.4 </w:t>
      </w:r>
      <w:r w:rsidRPr="006B202A">
        <w:rPr>
          <w:lang w:val="en-CA"/>
        </w:rPr>
        <w:t>YOLOv8 (You Only Look Once)</w:t>
      </w:r>
      <w:bookmarkEnd w:id="32"/>
    </w:p>
    <w:p w14:paraId="1C09857D" w14:textId="5A47C704" w:rsidR="007212A4" w:rsidRDefault="009C3157" w:rsidP="009D08BB">
      <w:pPr>
        <w:ind w:left="360"/>
        <w:jc w:val="center"/>
        <w:rPr>
          <w:lang w:val="en-CA"/>
        </w:rPr>
      </w:pPr>
      <w:r>
        <w:rPr>
          <w:noProof/>
          <w:lang w:val="en-CA"/>
        </w:rPr>
        <w:drawing>
          <wp:inline distT="0" distB="0" distL="0" distR="0" wp14:anchorId="714B457E" wp14:editId="3397AF01">
            <wp:extent cx="2835910" cy="2878667"/>
            <wp:effectExtent l="0" t="0" r="2540" b="0"/>
            <wp:docPr id="1" name="Picture 1" descr="A picture containing text, sh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hop&#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b="1113"/>
                    <a:stretch/>
                  </pic:blipFill>
                  <pic:spPr bwMode="auto">
                    <a:xfrm>
                      <a:off x="0" y="0"/>
                      <a:ext cx="2839345" cy="2882154"/>
                    </a:xfrm>
                    <a:prstGeom prst="rect">
                      <a:avLst/>
                    </a:prstGeom>
                    <a:noFill/>
                    <a:ln>
                      <a:noFill/>
                    </a:ln>
                    <a:extLst>
                      <a:ext uri="{53640926-AAD7-44D8-BBD7-CCE9431645EC}">
                        <a14:shadowObscured xmlns:a14="http://schemas.microsoft.com/office/drawing/2010/main"/>
                      </a:ext>
                    </a:extLst>
                  </pic:spPr>
                </pic:pic>
              </a:graphicData>
            </a:graphic>
          </wp:inline>
        </w:drawing>
      </w:r>
    </w:p>
    <w:p w14:paraId="4228B71C" w14:textId="2976FCC0" w:rsidR="003C46AB" w:rsidRDefault="003C46AB" w:rsidP="003C46AB">
      <w:pPr>
        <w:pStyle w:val="picturedescription"/>
      </w:pPr>
      <w:r>
        <w:t>Figure 4.</w:t>
      </w:r>
      <w:r w:rsidR="0071160D">
        <w:t>6</w:t>
      </w:r>
      <w:r>
        <w:t>: An example of the results obtained by YOLO</w:t>
      </w:r>
    </w:p>
    <w:p w14:paraId="1A6224C1" w14:textId="77777777" w:rsidR="003C46AB" w:rsidRPr="003C46AB" w:rsidRDefault="003C46AB" w:rsidP="003C46AB">
      <w:pPr>
        <w:ind w:left="360"/>
        <w:jc w:val="thaiDistribute"/>
      </w:pPr>
    </w:p>
    <w:p w14:paraId="0B64B2E9" w14:textId="09680EE3" w:rsidR="00B2364E" w:rsidRDefault="00386279" w:rsidP="003C46AB">
      <w:pPr>
        <w:ind w:left="360"/>
        <w:jc w:val="thaiDistribute"/>
        <w:rPr>
          <w:lang w:val="en-CA" w:eastAsia="zh-TW"/>
        </w:rPr>
      </w:pPr>
      <w:r>
        <w:rPr>
          <w:lang w:val="en-CA" w:eastAsia="zh-TW"/>
        </w:rPr>
        <w:t xml:space="preserve">Unlike </w:t>
      </w:r>
      <w:r w:rsidR="00562D54">
        <w:rPr>
          <w:lang w:val="en-CA" w:eastAsia="zh-TW"/>
        </w:rPr>
        <w:t>classical o</w:t>
      </w:r>
      <w:r w:rsidR="00AE12BC">
        <w:rPr>
          <w:lang w:val="en-CA" w:eastAsia="zh-TW"/>
        </w:rPr>
        <w:t xml:space="preserve">bject </w:t>
      </w:r>
      <w:r w:rsidR="00BC1608">
        <w:rPr>
          <w:lang w:val="en-CA" w:eastAsia="zh-TW"/>
        </w:rPr>
        <w:t xml:space="preserve">models, </w:t>
      </w:r>
      <w:r w:rsidR="002439D5" w:rsidRPr="002439D5">
        <w:rPr>
          <w:lang w:val="en-CA" w:eastAsia="zh-TW"/>
        </w:rPr>
        <w:t>Yolo and its derivatives are one-stage frameworks convert</w:t>
      </w:r>
      <w:r w:rsidR="00513478">
        <w:rPr>
          <w:lang w:val="en-CA" w:eastAsia="zh-TW"/>
        </w:rPr>
        <w:t>ing</w:t>
      </w:r>
      <w:r w:rsidR="002439D5" w:rsidRPr="002439D5">
        <w:rPr>
          <w:lang w:val="en-CA" w:eastAsia="zh-TW"/>
        </w:rPr>
        <w:t xml:space="preserve"> object detection to a bounding box regression problem</w:t>
      </w:r>
      <w:r w:rsidR="00503BC6">
        <w:rPr>
          <w:lang w:val="en-CA" w:eastAsia="zh-TW"/>
        </w:rPr>
        <w:t>, which</w:t>
      </w:r>
      <w:r w:rsidR="00C26B1C">
        <w:rPr>
          <w:lang w:val="en-CA" w:eastAsia="zh-TW"/>
        </w:rPr>
        <w:t xml:space="preserve"> means</w:t>
      </w:r>
      <w:r w:rsidR="002439D5" w:rsidRPr="002439D5">
        <w:rPr>
          <w:lang w:val="en-CA" w:eastAsia="zh-TW"/>
        </w:rPr>
        <w:t xml:space="preserve"> Yolo </w:t>
      </w:r>
      <w:r w:rsidR="004C4753">
        <w:rPr>
          <w:lang w:val="en-CA" w:eastAsia="zh-TW"/>
        </w:rPr>
        <w:t xml:space="preserve">is </w:t>
      </w:r>
      <w:r w:rsidR="0045088A" w:rsidRPr="002439D5">
        <w:rPr>
          <w:lang w:val="en-CA" w:eastAsia="zh-TW"/>
        </w:rPr>
        <w:t>advant</w:t>
      </w:r>
      <w:r w:rsidR="0045088A">
        <w:rPr>
          <w:lang w:val="en-CA" w:eastAsia="zh-TW"/>
        </w:rPr>
        <w:t>ageous on</w:t>
      </w:r>
      <w:r w:rsidR="002439D5" w:rsidRPr="002439D5">
        <w:rPr>
          <w:lang w:val="en-CA" w:eastAsia="zh-TW"/>
        </w:rPr>
        <w:t xml:space="preserve"> calculation speed</w:t>
      </w:r>
      <w:r w:rsidR="00CC5C69">
        <w:rPr>
          <w:lang w:val="en-CA" w:eastAsia="zh-TW"/>
        </w:rPr>
        <w:t xml:space="preserve"> with less </w:t>
      </w:r>
      <w:r w:rsidR="00804B8A">
        <w:rPr>
          <w:lang w:val="en-CA" w:eastAsia="zh-TW"/>
        </w:rPr>
        <w:t xml:space="preserve">parameters </w:t>
      </w:r>
      <w:r w:rsidR="00932A55">
        <w:rPr>
          <w:lang w:val="en-CA" w:eastAsia="zh-TW"/>
        </w:rPr>
        <w:t xml:space="preserve">required </w:t>
      </w:r>
      <w:r w:rsidR="00B324A3">
        <w:rPr>
          <w:lang w:val="en-CA" w:eastAsia="zh-TW"/>
        </w:rPr>
        <w:t>to be set</w:t>
      </w:r>
      <w:r w:rsidR="002439D5" w:rsidRPr="002439D5">
        <w:rPr>
          <w:lang w:val="en-CA" w:eastAsia="zh-TW"/>
        </w:rPr>
        <w:t xml:space="preserve"> compared </w:t>
      </w:r>
      <w:r w:rsidR="00711472">
        <w:rPr>
          <w:lang w:val="en-CA" w:eastAsia="zh-TW"/>
        </w:rPr>
        <w:t xml:space="preserve">to </w:t>
      </w:r>
      <w:r w:rsidR="002439D5" w:rsidRPr="002439D5">
        <w:rPr>
          <w:lang w:val="en-CA" w:eastAsia="zh-TW"/>
        </w:rPr>
        <w:t>two-stage frameworks</w:t>
      </w:r>
      <w:r w:rsidR="00B324A3">
        <w:rPr>
          <w:lang w:val="en-CA" w:eastAsia="zh-TW"/>
        </w:rPr>
        <w:t xml:space="preserve"> </w:t>
      </w:r>
      <w:r w:rsidR="006625E3">
        <w:rPr>
          <w:lang w:val="en-CA" w:eastAsia="zh-TW"/>
        </w:rPr>
        <w:t>(Kim</w:t>
      </w:r>
      <w:r w:rsidR="00D13AA3">
        <w:rPr>
          <w:lang w:val="en-CA" w:eastAsia="zh-TW"/>
        </w:rPr>
        <w:t xml:space="preserve"> et al.</w:t>
      </w:r>
      <w:r w:rsidR="006625E3">
        <w:rPr>
          <w:lang w:val="en-CA" w:eastAsia="zh-TW"/>
        </w:rPr>
        <w:t>, 2020)</w:t>
      </w:r>
      <w:r w:rsidR="002439D5" w:rsidRPr="002439D5">
        <w:rPr>
          <w:lang w:val="en-CA" w:eastAsia="zh-TW"/>
        </w:rPr>
        <w:t>.</w:t>
      </w:r>
      <w:r w:rsidR="0091464F">
        <w:rPr>
          <w:lang w:val="en-CA" w:eastAsia="zh-TW"/>
        </w:rPr>
        <w:t xml:space="preserve"> </w:t>
      </w:r>
      <w:r w:rsidR="00DF1607">
        <w:rPr>
          <w:lang w:val="en-CA" w:eastAsia="zh-TW"/>
        </w:rPr>
        <w:t xml:space="preserve">Considering the </w:t>
      </w:r>
      <w:r w:rsidR="00802625">
        <w:rPr>
          <w:lang w:val="en-CA" w:eastAsia="zh-TW"/>
        </w:rPr>
        <w:t xml:space="preserve">future application of </w:t>
      </w:r>
      <w:r w:rsidR="002213C8">
        <w:rPr>
          <w:lang w:val="en-CA" w:eastAsia="zh-TW"/>
        </w:rPr>
        <w:t>re</w:t>
      </w:r>
      <w:r w:rsidR="008145D8">
        <w:rPr>
          <w:lang w:val="en-CA" w:eastAsia="zh-TW"/>
        </w:rPr>
        <w:t>al-time</w:t>
      </w:r>
      <w:r w:rsidR="00A71837">
        <w:rPr>
          <w:lang w:val="en-CA" w:eastAsia="zh-TW"/>
        </w:rPr>
        <w:t xml:space="preserve"> trash detect</w:t>
      </w:r>
      <w:r w:rsidR="008145D8">
        <w:rPr>
          <w:lang w:val="en-CA" w:eastAsia="zh-TW"/>
        </w:rPr>
        <w:t xml:space="preserve">ion </w:t>
      </w:r>
      <w:r w:rsidR="00A71837">
        <w:rPr>
          <w:lang w:val="en-CA" w:eastAsia="zh-TW"/>
        </w:rPr>
        <w:t>on the beach, Yolo seems to be a more promising</w:t>
      </w:r>
      <w:r w:rsidR="00802625">
        <w:rPr>
          <w:lang w:val="en-CA" w:eastAsia="zh-TW"/>
        </w:rPr>
        <w:t xml:space="preserve"> </w:t>
      </w:r>
      <w:r w:rsidR="008778A6">
        <w:rPr>
          <w:lang w:val="en-CA" w:eastAsia="zh-TW"/>
        </w:rPr>
        <w:t>approach</w:t>
      </w:r>
      <w:r w:rsidR="002213C8">
        <w:rPr>
          <w:lang w:val="en-CA" w:eastAsia="zh-TW"/>
        </w:rPr>
        <w:t xml:space="preserve">. </w:t>
      </w:r>
      <w:r w:rsidR="00B2364E" w:rsidRPr="00B2364E">
        <w:rPr>
          <w:lang w:val="en-CA" w:eastAsia="zh-TW"/>
        </w:rPr>
        <w:t>Instead of resnet50 R</w:t>
      </w:r>
      <w:r w:rsidR="00AB5C1D">
        <w:rPr>
          <w:lang w:val="en-CA" w:eastAsia="zh-TW"/>
        </w:rPr>
        <w:t>-</w:t>
      </w:r>
      <w:r w:rsidR="00B2364E" w:rsidRPr="00B2364E">
        <w:rPr>
          <w:lang w:val="en-CA" w:eastAsia="zh-TW"/>
        </w:rPr>
        <w:t xml:space="preserve">CNN, the backbone network is CSPDarknet53 that is an enhanced version of the Darknet53 network with Cross Stage Hierarchical (CSP) connections for better gradient flow and feature fusion, providing strong feature extraction capabilities. </w:t>
      </w:r>
      <w:r w:rsidR="004D14F9">
        <w:t>After training</w:t>
      </w:r>
      <w:r w:rsidR="00B2364E">
        <w:t xml:space="preserve"> the </w:t>
      </w:r>
      <w:r w:rsidR="004D14F9">
        <w:t xml:space="preserve">Yolov8 model for 20 epochs, some trash and background was detected, and the precision is </w:t>
      </w:r>
      <w:r w:rsidR="001D2EBA">
        <w:t>much better than Faster R</w:t>
      </w:r>
      <w:r w:rsidR="00AB5C1D">
        <w:t>-</w:t>
      </w:r>
      <w:r w:rsidR="001D2EBA">
        <w:t>CNN</w:t>
      </w:r>
      <w:r w:rsidR="004D14F9">
        <w:t xml:space="preserve">. It achieved </w:t>
      </w:r>
      <w:r w:rsidR="004D14F9" w:rsidRPr="0024742A">
        <w:t>0.</w:t>
      </w:r>
      <w:r w:rsidR="001D2EBA" w:rsidRPr="0099090E">
        <w:t>54612</w:t>
      </w:r>
      <w:r w:rsidR="004D14F9">
        <w:t xml:space="preserve"> precision, </w:t>
      </w:r>
      <w:r w:rsidR="001D2EBA" w:rsidRPr="00F00520">
        <w:t>3.8806</w:t>
      </w:r>
      <w:r w:rsidR="004D14F9">
        <w:t xml:space="preserve"> training loss, and </w:t>
      </w:r>
      <w:r w:rsidR="001D2EBA" w:rsidRPr="00067CFB">
        <w:t>4.454</w:t>
      </w:r>
      <w:r w:rsidR="004D14F9">
        <w:t xml:space="preserve"> validation loss. </w:t>
      </w:r>
      <w:r w:rsidR="004D14F9">
        <w:rPr>
          <w:lang w:val="en-CA" w:eastAsia="zh-TW"/>
        </w:rPr>
        <w:t>As shown in the above figure</w:t>
      </w:r>
      <w:r w:rsidR="00B2364E" w:rsidRPr="00B2364E">
        <w:rPr>
          <w:lang w:val="en-CA" w:eastAsia="zh-TW"/>
        </w:rPr>
        <w:t xml:space="preserve">, some objects are labeled by </w:t>
      </w:r>
      <w:r w:rsidR="001D2EBA">
        <w:rPr>
          <w:lang w:val="en-CA" w:eastAsia="zh-TW"/>
        </w:rPr>
        <w:t>bounding boxes</w:t>
      </w:r>
      <w:r w:rsidR="00B2364E" w:rsidRPr="00B2364E">
        <w:rPr>
          <w:lang w:val="en-CA" w:eastAsia="zh-TW"/>
        </w:rPr>
        <w:t>, in which the number is representing the confidence that classification, and the trash is mostly classified correctly. The average precision is 0.5461.</w:t>
      </w:r>
    </w:p>
    <w:p w14:paraId="5E334E21" w14:textId="77777777" w:rsidR="00BE72C2" w:rsidRDefault="00BE72C2" w:rsidP="007212A4">
      <w:pPr>
        <w:rPr>
          <w:lang w:val="en-CA" w:eastAsia="zh-TW"/>
        </w:rPr>
      </w:pPr>
    </w:p>
    <w:p w14:paraId="67E57E9F" w14:textId="6DDB115C" w:rsidR="007212A4" w:rsidRDefault="007212A4" w:rsidP="007212A4">
      <w:pPr>
        <w:pStyle w:val="Heading2"/>
        <w:ind w:right="-138"/>
        <w:jc w:val="both"/>
        <w:rPr>
          <w:lang w:val="en-CA"/>
        </w:rPr>
      </w:pPr>
      <w:bookmarkStart w:id="33" w:name="_Toc132068138"/>
      <w:r>
        <w:rPr>
          <w:lang w:val="en-CA"/>
        </w:rPr>
        <w:t xml:space="preserve">4.5 </w:t>
      </w:r>
      <w:r w:rsidRPr="009E35CF">
        <w:rPr>
          <w:lang w:val="en-CA"/>
        </w:rPr>
        <w:t xml:space="preserve">Implement </w:t>
      </w:r>
      <w:r>
        <w:rPr>
          <w:lang w:val="en-CA"/>
        </w:rPr>
        <w:t>C</w:t>
      </w:r>
      <w:r w:rsidRPr="009E35CF">
        <w:rPr>
          <w:lang w:val="en-CA"/>
        </w:rPr>
        <w:t xml:space="preserve">loud </w:t>
      </w:r>
      <w:r>
        <w:rPr>
          <w:lang w:val="en-CA"/>
        </w:rPr>
        <w:t>S</w:t>
      </w:r>
      <w:r w:rsidRPr="009E35CF">
        <w:rPr>
          <w:lang w:val="en-CA"/>
        </w:rPr>
        <w:t>ervices</w:t>
      </w:r>
      <w:bookmarkEnd w:id="33"/>
    </w:p>
    <w:p w14:paraId="25F6C03C" w14:textId="6636CB07" w:rsidR="007212A4" w:rsidRPr="00BC6768" w:rsidRDefault="000D13BE" w:rsidP="004F629F">
      <w:pPr>
        <w:ind w:left="360"/>
        <w:jc w:val="thaiDistribute"/>
        <w:rPr>
          <w:lang w:val="en-CA" w:eastAsia="zh-CN"/>
        </w:rPr>
      </w:pPr>
      <w:r w:rsidRPr="000D13BE">
        <w:rPr>
          <w:lang w:val="en-CA"/>
        </w:rPr>
        <w:t>By leveraging Google Cloud Vertex AI, we successfully provided a scalable, reliable, and secure future prediction service. The platform's robust features enabled effective management and monitoring of our model. We developed a function to convert test images to JSONL format files</w:t>
      </w:r>
      <w:r w:rsidR="00763A49">
        <w:rPr>
          <w:lang w:val="en-CA"/>
        </w:rPr>
        <w:t xml:space="preserve">. And we </w:t>
      </w:r>
      <w:r w:rsidR="005C6863">
        <w:rPr>
          <w:lang w:val="en-CA"/>
        </w:rPr>
        <w:t>planned</w:t>
      </w:r>
      <w:r w:rsidR="00763A49">
        <w:rPr>
          <w:lang w:val="en-CA"/>
        </w:rPr>
        <w:t xml:space="preserve"> to develop a</w:t>
      </w:r>
      <w:r w:rsidR="002C062F" w:rsidRPr="002C062F">
        <w:rPr>
          <w:lang w:val="en-CA"/>
        </w:rPr>
        <w:t xml:space="preserve"> user-friendly interface for accessing its predictions</w:t>
      </w:r>
      <w:r w:rsidR="00690A72">
        <w:rPr>
          <w:lang w:val="en-CA" w:eastAsia="zh-CN"/>
        </w:rPr>
        <w:t xml:space="preserve">. </w:t>
      </w:r>
      <w:r w:rsidR="006E3011" w:rsidRPr="006E3011">
        <w:rPr>
          <w:lang w:val="en-CA" w:eastAsia="zh-CN"/>
        </w:rPr>
        <w:t>Unfortunately, we encountered issues during testing, as there were errors in the output</w:t>
      </w:r>
      <w:r w:rsidR="006E3011">
        <w:rPr>
          <w:lang w:val="en-CA" w:eastAsia="zh-CN"/>
        </w:rPr>
        <w:t xml:space="preserve"> </w:t>
      </w:r>
      <w:r w:rsidR="006E3011">
        <w:rPr>
          <w:rFonts w:hint="eastAsia"/>
          <w:lang w:val="en-CA" w:eastAsia="zh-CN"/>
        </w:rPr>
        <w:t>and</w:t>
      </w:r>
      <w:r w:rsidR="006E3011">
        <w:rPr>
          <w:lang w:val="en-CA" w:eastAsia="zh-CN"/>
        </w:rPr>
        <w:t xml:space="preserve"> </w:t>
      </w:r>
      <w:r w:rsidR="006E3011" w:rsidRPr="006E3011">
        <w:rPr>
          <w:lang w:val="en-CA" w:eastAsia="zh-CN"/>
        </w:rPr>
        <w:t>all our credits were depleted. Consequently, we could not access the model any further and were unable to proceed with subsequent attempts.</w:t>
      </w:r>
      <w:r w:rsidR="006E3011">
        <w:rPr>
          <w:lang w:val="en-CA" w:eastAsia="zh-CN"/>
        </w:rPr>
        <w:t xml:space="preserve"> </w:t>
      </w:r>
    </w:p>
    <w:p w14:paraId="3A9E1987" w14:textId="621DA2AD" w:rsidR="00F41BCE" w:rsidRPr="00F41BCE" w:rsidRDefault="00F41BCE" w:rsidP="00F41BCE">
      <w:pPr>
        <w:ind w:left="360"/>
        <w:jc w:val="center"/>
        <w:rPr>
          <w:lang w:val="en-CA" w:eastAsia="zh-CN"/>
        </w:rPr>
      </w:pPr>
      <w:r>
        <w:rPr>
          <w:noProof/>
        </w:rPr>
        <w:drawing>
          <wp:inline distT="0" distB="0" distL="0" distR="0" wp14:anchorId="07604BEB" wp14:editId="1484516B">
            <wp:extent cx="5943600" cy="4133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13385"/>
                    </a:xfrm>
                    <a:prstGeom prst="rect">
                      <a:avLst/>
                    </a:prstGeom>
                    <a:noFill/>
                    <a:ln>
                      <a:noFill/>
                    </a:ln>
                  </pic:spPr>
                </pic:pic>
              </a:graphicData>
            </a:graphic>
          </wp:inline>
        </w:drawing>
      </w:r>
    </w:p>
    <w:p w14:paraId="24DF159E" w14:textId="116B107F" w:rsidR="007212A4" w:rsidRDefault="00F41BCE" w:rsidP="00F41BCE">
      <w:pPr>
        <w:pStyle w:val="picturedescription"/>
        <w:rPr>
          <w:lang w:eastAsia="zh-CN"/>
        </w:rPr>
      </w:pPr>
      <w:r>
        <w:t>Figure 4.</w:t>
      </w:r>
      <w:r w:rsidR="0071160D">
        <w:t>7</w:t>
      </w:r>
      <w:r>
        <w:t xml:space="preserve">: </w:t>
      </w:r>
      <w:r>
        <w:rPr>
          <w:rFonts w:hint="eastAsia"/>
          <w:lang w:eastAsia="zh-CN"/>
        </w:rPr>
        <w:t>The failure</w:t>
      </w:r>
      <w:r>
        <w:rPr>
          <w:lang w:eastAsia="zh-CN"/>
        </w:rPr>
        <w:t xml:space="preserve"> </w:t>
      </w:r>
      <w:r>
        <w:rPr>
          <w:rFonts w:hint="eastAsia"/>
          <w:lang w:eastAsia="zh-CN"/>
        </w:rPr>
        <w:t>prediction</w:t>
      </w:r>
      <w:r>
        <w:rPr>
          <w:lang w:eastAsia="zh-CN"/>
        </w:rPr>
        <w:t xml:space="preserve"> </w:t>
      </w:r>
      <w:r>
        <w:rPr>
          <w:rFonts w:hint="eastAsia"/>
          <w:lang w:eastAsia="zh-CN"/>
        </w:rPr>
        <w:t>in</w:t>
      </w:r>
      <w:r>
        <w:rPr>
          <w:lang w:eastAsia="zh-CN"/>
        </w:rPr>
        <w:t xml:space="preserve"> </w:t>
      </w:r>
      <w:r>
        <w:rPr>
          <w:rFonts w:hint="eastAsia"/>
          <w:lang w:eastAsia="zh-CN"/>
        </w:rPr>
        <w:t>Google</w:t>
      </w:r>
      <w:r>
        <w:rPr>
          <w:lang w:eastAsia="zh-CN"/>
        </w:rPr>
        <w:t xml:space="preserve"> </w:t>
      </w:r>
      <w:r>
        <w:rPr>
          <w:rFonts w:hint="eastAsia"/>
          <w:lang w:eastAsia="zh-CN"/>
        </w:rPr>
        <w:t>Cloud</w:t>
      </w:r>
      <w:r>
        <w:rPr>
          <w:lang w:eastAsia="zh-CN"/>
        </w:rPr>
        <w:t xml:space="preserve"> </w:t>
      </w:r>
      <w:r>
        <w:rPr>
          <w:rFonts w:hint="eastAsia"/>
          <w:lang w:eastAsia="zh-CN"/>
        </w:rPr>
        <w:t>Vertex</w:t>
      </w:r>
      <w:r>
        <w:rPr>
          <w:lang w:eastAsia="zh-CN"/>
        </w:rPr>
        <w:t xml:space="preserve"> </w:t>
      </w:r>
      <w:r>
        <w:rPr>
          <w:rFonts w:hint="eastAsia"/>
          <w:lang w:eastAsia="zh-CN"/>
        </w:rPr>
        <w:t>AI</w:t>
      </w:r>
    </w:p>
    <w:p w14:paraId="540A8F2C" w14:textId="77777777" w:rsidR="0071160D" w:rsidRPr="0071160D" w:rsidRDefault="0071160D" w:rsidP="00F41BCE">
      <w:pPr>
        <w:pStyle w:val="picturedescription"/>
        <w:rPr>
          <w:i w:val="0"/>
          <w:iCs/>
          <w:sz w:val="22"/>
          <w:szCs w:val="28"/>
        </w:rPr>
      </w:pPr>
    </w:p>
    <w:p w14:paraId="2AB98F97" w14:textId="77777777" w:rsidR="00E71F08" w:rsidRDefault="00E71F08" w:rsidP="00E71F08">
      <w:pPr>
        <w:pStyle w:val="Heading1"/>
        <w:numPr>
          <w:ilvl w:val="0"/>
          <w:numId w:val="1"/>
        </w:numPr>
        <w:spacing w:after="240"/>
        <w:ind w:left="284" w:right="-138" w:hanging="426"/>
        <w:jc w:val="both"/>
        <w:rPr>
          <w:b/>
          <w:bCs/>
          <w:lang w:val="en-CA"/>
        </w:rPr>
      </w:pPr>
      <w:bookmarkStart w:id="34" w:name="_Toc121515378"/>
      <w:bookmarkStart w:id="35" w:name="_Toc127530099"/>
      <w:bookmarkStart w:id="36" w:name="_Toc132068139"/>
      <w:r w:rsidRPr="001317E6">
        <w:rPr>
          <w:b/>
          <w:bCs/>
          <w:lang w:val="en-CA"/>
        </w:rPr>
        <w:t>CONCLUSION</w:t>
      </w:r>
      <w:bookmarkEnd w:id="34"/>
      <w:bookmarkEnd w:id="35"/>
      <w:bookmarkEnd w:id="36"/>
    </w:p>
    <w:p w14:paraId="4EBC565C" w14:textId="308B19D7" w:rsidR="005E3D65" w:rsidRDefault="00E60ECE" w:rsidP="005E3D65">
      <w:pPr>
        <w:pStyle w:val="Heading2"/>
        <w:rPr>
          <w:lang w:val="en-CA"/>
        </w:rPr>
      </w:pPr>
      <w:bookmarkStart w:id="37" w:name="_Toc132068140"/>
      <w:r>
        <w:rPr>
          <w:lang w:val="en-CA"/>
        </w:rPr>
        <w:t>5.1 Model Comparison</w:t>
      </w:r>
      <w:bookmarkEnd w:id="37"/>
    </w:p>
    <w:p w14:paraId="6181557A" w14:textId="4BB8AC9A" w:rsidR="007C0E70" w:rsidRPr="007C0E70" w:rsidRDefault="009865FE" w:rsidP="00E60ECE">
      <w:pPr>
        <w:ind w:left="360"/>
        <w:jc w:val="thaiDistribute"/>
        <w:rPr>
          <w:rFonts w:ascii="Calibri" w:hAnsi="Calibri" w:cs="Calibri"/>
          <w:lang w:val="en-CA" w:eastAsia="zh-TW"/>
        </w:rPr>
      </w:pPr>
      <w:r>
        <w:rPr>
          <w:rFonts w:ascii="Calibri" w:eastAsia="Calibri" w:hAnsi="Calibri" w:cs="Calibri"/>
          <w:lang w:val="en-CA"/>
        </w:rPr>
        <w:t xml:space="preserve">Since </w:t>
      </w:r>
      <w:r w:rsidR="00A05DA7">
        <w:rPr>
          <w:rFonts w:ascii="Calibri" w:eastAsia="Calibri" w:hAnsi="Calibri" w:cs="Calibri"/>
          <w:lang w:val="en-CA"/>
        </w:rPr>
        <w:t xml:space="preserve">each </w:t>
      </w:r>
      <w:r w:rsidR="00A05DA7" w:rsidRPr="00A05DA7">
        <w:rPr>
          <w:rFonts w:ascii="Calibri" w:eastAsia="Calibri" w:hAnsi="Calibri" w:cs="Calibri"/>
          <w:lang w:val="en-CA"/>
        </w:rPr>
        <w:t>model use different loss function, which will lead to a different scale of loss value, making the loss value not comparable.</w:t>
      </w:r>
      <w:r w:rsidR="00477429">
        <w:rPr>
          <w:rFonts w:ascii="Calibri" w:eastAsia="Calibri" w:hAnsi="Calibri" w:cs="Calibri"/>
          <w:lang w:val="en-CA"/>
        </w:rPr>
        <w:t xml:space="preserve"> </w:t>
      </w:r>
      <w:r w:rsidR="00D03B2B" w:rsidRPr="00FD3E8D">
        <w:rPr>
          <w:rFonts w:ascii="Calibri" w:eastAsia="Calibri" w:hAnsi="Calibri" w:cs="Calibri"/>
          <w:lang w:val="en-CA"/>
        </w:rPr>
        <w:t xml:space="preserve">In a CNN, the </w:t>
      </w:r>
      <w:r w:rsidR="002B1B25" w:rsidRPr="00FD3E8D">
        <w:rPr>
          <w:rFonts w:ascii="Calibri" w:eastAsia="Calibri" w:hAnsi="Calibri" w:cs="Calibri"/>
          <w:lang w:val="en-CA"/>
        </w:rPr>
        <w:t>uses</w:t>
      </w:r>
      <w:r w:rsidR="00D03B2B" w:rsidRPr="00FD3E8D">
        <w:rPr>
          <w:rFonts w:ascii="Calibri" w:eastAsia="Calibri" w:hAnsi="Calibri" w:cs="Calibri"/>
          <w:lang w:val="en-CA"/>
        </w:rPr>
        <w:t xml:space="preserve"> loss function is the categorical cross-entropy loss, which is used </w:t>
      </w:r>
      <w:r w:rsidR="00F60517" w:rsidRPr="00FD3E8D">
        <w:rPr>
          <w:rFonts w:ascii="Calibri" w:eastAsia="Calibri" w:hAnsi="Calibri" w:cs="Calibri"/>
          <w:lang w:val="en-CA"/>
        </w:rPr>
        <w:t>to classify objects into different categories</w:t>
      </w:r>
      <w:r w:rsidR="00D03B2B" w:rsidRPr="00FD3E8D">
        <w:rPr>
          <w:rFonts w:ascii="Calibri" w:eastAsia="Calibri" w:hAnsi="Calibri" w:cs="Calibri"/>
          <w:lang w:val="en-CA"/>
        </w:rPr>
        <w:t>. This loss function measures the difference between the predicted probability distribution and the true probability distribution of the target classes.</w:t>
      </w:r>
      <w:r w:rsidR="00F60517" w:rsidRPr="00FD3E8D">
        <w:rPr>
          <w:rFonts w:ascii="Calibri" w:eastAsia="Calibri" w:hAnsi="Calibri" w:cs="Calibri"/>
          <w:lang w:val="en-CA"/>
        </w:rPr>
        <w:t xml:space="preserve"> </w:t>
      </w:r>
      <w:r w:rsidR="00D03B2B" w:rsidRPr="00FD3E8D">
        <w:rPr>
          <w:rFonts w:ascii="Calibri" w:eastAsia="Calibri" w:hAnsi="Calibri" w:cs="Calibri"/>
          <w:lang w:val="en-CA"/>
        </w:rPr>
        <w:t xml:space="preserve">On the other hand, Faster R-CNN uses a multi-task loss function, which based on categorical cross-entropy and </w:t>
      </w:r>
      <w:r w:rsidR="00F60517" w:rsidRPr="00FD3E8D">
        <w:rPr>
          <w:rFonts w:ascii="Calibri" w:eastAsia="Calibri" w:hAnsi="Calibri" w:cs="Calibri"/>
          <w:lang w:val="en-CA"/>
        </w:rPr>
        <w:t>uses an additional</w:t>
      </w:r>
      <w:r w:rsidR="00D03B2B" w:rsidRPr="00FD3E8D">
        <w:rPr>
          <w:rFonts w:ascii="Calibri" w:eastAsia="Calibri" w:hAnsi="Calibri" w:cs="Calibri"/>
          <w:lang w:val="en-CA"/>
        </w:rPr>
        <w:t xml:space="preserve"> regression loss to predict the bounding boxes of objects in the image.</w:t>
      </w:r>
      <w:r w:rsidR="00F60517" w:rsidRPr="00FD3E8D">
        <w:rPr>
          <w:rFonts w:ascii="Calibri" w:eastAsia="Calibri" w:hAnsi="Calibri" w:cs="Calibri"/>
          <w:lang w:val="en-CA"/>
        </w:rPr>
        <w:t xml:space="preserve"> </w:t>
      </w:r>
      <w:r w:rsidR="00D03B2B" w:rsidRPr="00FD3E8D">
        <w:rPr>
          <w:rFonts w:ascii="Calibri" w:eastAsia="Calibri" w:hAnsi="Calibri" w:cs="Calibri"/>
          <w:lang w:val="en-CA"/>
        </w:rPr>
        <w:t>The regression loss used in Faster R-CNN is the smooth L1 loss, measur</w:t>
      </w:r>
      <w:r w:rsidR="00F60517" w:rsidRPr="00FD3E8D">
        <w:rPr>
          <w:rFonts w:ascii="Calibri" w:eastAsia="Calibri" w:hAnsi="Calibri" w:cs="Calibri"/>
          <w:lang w:val="en-CA"/>
        </w:rPr>
        <w:t>ing</w:t>
      </w:r>
      <w:r w:rsidR="00D03B2B" w:rsidRPr="00FD3E8D">
        <w:rPr>
          <w:rFonts w:ascii="Calibri" w:eastAsia="Calibri" w:hAnsi="Calibri" w:cs="Calibri"/>
          <w:lang w:val="en-CA"/>
        </w:rPr>
        <w:t xml:space="preserve"> the difference between the predicted bounding box coordinates and the true bounding box coordinates of the objects in the image.</w:t>
      </w:r>
      <w:r w:rsidR="00492927">
        <w:rPr>
          <w:rFonts w:ascii="Calibri" w:eastAsia="Calibri" w:hAnsi="Calibri" w:cs="Calibri"/>
          <w:lang w:val="en-CA"/>
        </w:rPr>
        <w:t xml:space="preserve"> </w:t>
      </w:r>
      <w:r w:rsidR="007C0E70">
        <w:rPr>
          <w:rFonts w:ascii="Calibri" w:hAnsi="Calibri" w:cs="Calibri" w:hint="eastAsia"/>
          <w:lang w:val="en-CA" w:eastAsia="zh-TW"/>
        </w:rPr>
        <w:t>Y</w:t>
      </w:r>
      <w:r w:rsidR="007C0E70">
        <w:rPr>
          <w:rFonts w:ascii="Calibri" w:hAnsi="Calibri" w:cs="Calibri"/>
          <w:lang w:val="en-CA" w:eastAsia="zh-TW"/>
        </w:rPr>
        <w:t>olo</w:t>
      </w:r>
      <w:r w:rsidR="000B2CA9">
        <w:rPr>
          <w:rFonts w:ascii="Calibri" w:hAnsi="Calibri" w:cs="Calibri"/>
          <w:lang w:val="en-CA" w:eastAsia="zh-TW"/>
        </w:rPr>
        <w:t xml:space="preserve"> uses a new </w:t>
      </w:r>
      <w:r w:rsidR="000B2CA9" w:rsidRPr="000B2CA9">
        <w:rPr>
          <w:rFonts w:ascii="Calibri" w:hAnsi="Calibri" w:cs="Calibri"/>
          <w:lang w:val="en-CA" w:eastAsia="zh-TW"/>
        </w:rPr>
        <w:t>loss functions for improved training, Complete IOU (CIoU) loss,</w:t>
      </w:r>
      <w:r w:rsidR="000B2CA9">
        <w:rPr>
          <w:rFonts w:ascii="Calibri" w:hAnsi="Calibri" w:cs="Calibri"/>
          <w:lang w:val="en-CA" w:eastAsia="zh-TW"/>
        </w:rPr>
        <w:t xml:space="preserve"> that</w:t>
      </w:r>
      <w:r w:rsidR="000B2CA9" w:rsidRPr="000B2CA9">
        <w:rPr>
          <w:rFonts w:ascii="Calibri" w:hAnsi="Calibri" w:cs="Calibri"/>
          <w:lang w:val="en-CA" w:eastAsia="zh-TW"/>
        </w:rPr>
        <w:t xml:space="preserve"> </w:t>
      </w:r>
      <w:r w:rsidR="00F22DC3" w:rsidRPr="00F22DC3">
        <w:rPr>
          <w:rFonts w:ascii="Calibri" w:hAnsi="Calibri" w:cs="Calibri"/>
          <w:lang w:val="en-CA" w:eastAsia="zh-TW"/>
        </w:rPr>
        <w:t>compose</w:t>
      </w:r>
      <w:r w:rsidR="00223E5A">
        <w:rPr>
          <w:rFonts w:ascii="Calibri" w:hAnsi="Calibri" w:cs="Calibri"/>
          <w:lang w:val="en-CA" w:eastAsia="zh-TW"/>
        </w:rPr>
        <w:t>s</w:t>
      </w:r>
      <w:r w:rsidR="00F22DC3" w:rsidRPr="00F22DC3">
        <w:rPr>
          <w:rFonts w:ascii="Calibri" w:hAnsi="Calibri" w:cs="Calibri"/>
          <w:lang w:val="en-CA" w:eastAsia="zh-TW"/>
        </w:rPr>
        <w:t xml:space="preserve"> of three loss functions</w:t>
      </w:r>
      <w:r w:rsidR="00B14C85">
        <w:rPr>
          <w:rFonts w:ascii="Calibri" w:hAnsi="Calibri" w:cs="Calibri"/>
          <w:lang w:val="en-CA" w:eastAsia="zh-TW"/>
        </w:rPr>
        <w:t xml:space="preserve"> in consideration of </w:t>
      </w:r>
      <w:r w:rsidR="002405E9">
        <w:rPr>
          <w:rFonts w:ascii="Calibri" w:hAnsi="Calibri" w:cs="Calibri"/>
          <w:lang w:val="en-CA" w:eastAsia="zh-TW"/>
        </w:rPr>
        <w:t xml:space="preserve">the corresponding weight and </w:t>
      </w:r>
      <w:r w:rsidR="007D2ED4" w:rsidRPr="007D2ED4">
        <w:rPr>
          <w:rFonts w:ascii="Calibri" w:hAnsi="Calibri" w:cs="Calibri"/>
          <w:lang w:val="en-CA" w:eastAsia="zh-TW"/>
        </w:rPr>
        <w:t>number of grids in the input image</w:t>
      </w:r>
      <w:r w:rsidR="00F22DC3" w:rsidRPr="00F22DC3">
        <w:rPr>
          <w:rFonts w:ascii="Calibri" w:hAnsi="Calibri" w:cs="Calibri"/>
          <w:lang w:val="en-CA" w:eastAsia="zh-TW"/>
        </w:rPr>
        <w:t xml:space="preserve">: the confidence loss </w:t>
      </w:r>
      <w:r w:rsidR="000A424F">
        <w:rPr>
          <w:rFonts w:ascii="Calibri" w:hAnsi="Calibri" w:cs="Calibri"/>
          <w:lang w:val="en-CA" w:eastAsia="zh-TW"/>
        </w:rPr>
        <w:t>or IoU</w:t>
      </w:r>
      <w:r w:rsidR="00F22DC3" w:rsidRPr="00F22DC3">
        <w:rPr>
          <w:rFonts w:ascii="Calibri" w:hAnsi="Calibri" w:cs="Calibri"/>
          <w:lang w:val="en-CA" w:eastAsia="zh-TW"/>
        </w:rPr>
        <w:t xml:space="preserve"> (the objectness of the box</w:t>
      </w:r>
      <w:r w:rsidR="000B2CA9">
        <w:rPr>
          <w:rFonts w:ascii="Calibri" w:hAnsi="Calibri" w:cs="Calibri"/>
          <w:lang w:val="en-CA" w:eastAsia="zh-TW"/>
        </w:rPr>
        <w:t xml:space="preserve">, or the </w:t>
      </w:r>
      <w:r w:rsidR="000B2CA9" w:rsidRPr="000B2CA9">
        <w:rPr>
          <w:rFonts w:ascii="Calibri" w:hAnsi="Calibri" w:cs="Calibri"/>
          <w:lang w:val="en-CA" w:eastAsia="zh-TW"/>
        </w:rPr>
        <w:t>overlapping area</w:t>
      </w:r>
      <w:r w:rsidR="00F22DC3" w:rsidRPr="00F22DC3">
        <w:rPr>
          <w:rFonts w:ascii="Calibri" w:hAnsi="Calibri" w:cs="Calibri"/>
          <w:lang w:val="en-CA" w:eastAsia="zh-TW"/>
        </w:rPr>
        <w:t>), the localization loss (the sum-squared error between the predictions and the ground truth</w:t>
      </w:r>
      <w:r w:rsidR="000B2CA9">
        <w:rPr>
          <w:rFonts w:ascii="Calibri" w:hAnsi="Calibri" w:cs="Calibri"/>
          <w:lang w:val="en-CA" w:eastAsia="zh-TW"/>
        </w:rPr>
        <w:t xml:space="preserve">, or </w:t>
      </w:r>
      <w:r w:rsidR="000B2CA9" w:rsidRPr="000B2CA9">
        <w:rPr>
          <w:rFonts w:ascii="Calibri" w:hAnsi="Calibri" w:cs="Calibri"/>
          <w:lang w:val="en-CA" w:eastAsia="zh-TW"/>
        </w:rPr>
        <w:t>distance between center points</w:t>
      </w:r>
      <w:r w:rsidR="00F22DC3" w:rsidRPr="00F22DC3">
        <w:rPr>
          <w:rFonts w:ascii="Calibri" w:hAnsi="Calibri" w:cs="Calibri"/>
          <w:lang w:val="en-CA" w:eastAsia="zh-TW"/>
        </w:rPr>
        <w:t>) and the classification loss (the squared error of the class conditional probabilities for each class</w:t>
      </w:r>
      <w:r w:rsidR="000B2CA9">
        <w:rPr>
          <w:rFonts w:ascii="Calibri" w:hAnsi="Calibri" w:cs="Calibri"/>
          <w:lang w:val="en-CA" w:eastAsia="zh-TW"/>
        </w:rPr>
        <w:t xml:space="preserve">, or the </w:t>
      </w:r>
      <w:r w:rsidR="000B2CA9" w:rsidRPr="000B2CA9">
        <w:rPr>
          <w:rFonts w:ascii="Calibri" w:hAnsi="Calibri" w:cs="Calibri"/>
          <w:lang w:val="en-CA" w:eastAsia="zh-TW"/>
        </w:rPr>
        <w:t>aspect ratio</w:t>
      </w:r>
      <w:r w:rsidR="00F22DC3" w:rsidRPr="00F22DC3">
        <w:rPr>
          <w:rFonts w:ascii="Calibri" w:hAnsi="Calibri" w:cs="Calibri"/>
          <w:lang w:val="en-CA" w:eastAsia="zh-TW"/>
        </w:rPr>
        <w:t>)</w:t>
      </w:r>
      <w:r w:rsidR="00E377F2">
        <w:rPr>
          <w:rFonts w:ascii="Calibri" w:hAnsi="Calibri" w:cs="Calibri"/>
          <w:lang w:val="en-CA" w:eastAsia="zh-TW"/>
        </w:rPr>
        <w:t xml:space="preserve"> </w:t>
      </w:r>
      <w:r w:rsidR="00D7422C">
        <w:rPr>
          <w:rFonts w:ascii="Calibri" w:hAnsi="Calibri" w:cs="Calibri"/>
          <w:lang w:val="en-CA" w:eastAsia="zh-TW"/>
        </w:rPr>
        <w:t>(Benjdira</w:t>
      </w:r>
      <w:r w:rsidR="00D13AA3">
        <w:rPr>
          <w:rFonts w:ascii="Calibri" w:hAnsi="Calibri" w:cs="Calibri"/>
          <w:lang w:val="en-CA" w:eastAsia="zh-TW"/>
        </w:rPr>
        <w:t xml:space="preserve"> et al.</w:t>
      </w:r>
      <w:r w:rsidR="00D7422C">
        <w:rPr>
          <w:rFonts w:ascii="Calibri" w:hAnsi="Calibri" w:cs="Calibri"/>
          <w:lang w:val="en-CA" w:eastAsia="zh-TW"/>
        </w:rPr>
        <w:t xml:space="preserve">, </w:t>
      </w:r>
      <w:r w:rsidR="00D13AA3">
        <w:rPr>
          <w:rFonts w:ascii="Calibri" w:hAnsi="Calibri" w:cs="Calibri"/>
          <w:lang w:val="en-CA" w:eastAsia="zh-TW"/>
        </w:rPr>
        <w:t>2019</w:t>
      </w:r>
      <w:r w:rsidR="003D1D85">
        <w:rPr>
          <w:rFonts w:ascii="Calibri" w:hAnsi="Calibri" w:cs="Calibri"/>
          <w:lang w:val="en-CA" w:eastAsia="zh-TW"/>
        </w:rPr>
        <w:fldChar w:fldCharType="begin"/>
      </w:r>
      <w:r w:rsidR="00DE2434">
        <w:rPr>
          <w:rFonts w:ascii="Calibri" w:hAnsi="Calibri" w:cs="Calibri"/>
          <w:lang w:val="en-CA" w:eastAsia="zh-TW"/>
        </w:rPr>
        <w:instrText xml:space="preserve"> ADDIN ZOTERO_ITEM CSL_CITATION {"citationID":"Dj5LzyPd","properties":{"formattedCitation":"[7]","plainCitation":"[7]","noteIndex":0},"citationItems":[{"id":124,"uris":["http://zotero.org/users/10474684/items/9J5TSF4U"],"itemData":{"id":124,"type":"article-journal","abstract":"International Conference on Unmanned Vehicle Systems-Oman (UVS)","page":"1-6","title":"Car detection using unmanned aerial vehicles: Comparison between faster r-cnn and yolov3.","author":[{"literal":"Benjdira, B., Khursheed, T., Kou</w:instrText>
      </w:r>
      <w:r w:rsidR="00DE2434">
        <w:rPr>
          <w:rFonts w:ascii="Calibri" w:hAnsi="Calibri" w:cs="Calibri" w:hint="eastAsia"/>
          <w:lang w:val="en-CA" w:eastAsia="zh-TW"/>
        </w:rPr>
        <w:instrText>baa, A., Ammar, A., &amp; Ouni, K. (</w:instrText>
      </w:r>
      <w:r w:rsidR="00DE2434">
        <w:rPr>
          <w:rFonts w:ascii="Calibri" w:hAnsi="Calibri" w:cs="Calibri" w:hint="eastAsia"/>
          <w:lang w:val="en-CA" w:eastAsia="zh-TW"/>
        </w:rPr>
        <w:instrText>姓</w:instrText>
      </w:r>
      <w:r w:rsidR="00DE2434">
        <w:rPr>
          <w:rFonts w:ascii="Calibri" w:hAnsi="Calibri" w:cs="Calibri" w:hint="eastAsia"/>
          <w:lang w:val="en-CA" w:eastAsia="zh-TW"/>
        </w:rPr>
        <w:instrText xml:space="preserve">)"}],"issued":{"date-parts":[["2019"]]}}}],"schema":"https://github.com/citation-style-language/schema/raw/master/csl-citation.json"} </w:instrText>
      </w:r>
      <w:r w:rsidR="003D1D85">
        <w:rPr>
          <w:rFonts w:ascii="Calibri" w:hAnsi="Calibri" w:cs="Calibri"/>
          <w:lang w:val="en-CA" w:eastAsia="zh-TW"/>
        </w:rPr>
        <w:fldChar w:fldCharType="separate"/>
      </w:r>
      <w:r w:rsidR="00DE2434" w:rsidRPr="00DE2434">
        <w:rPr>
          <w:rFonts w:ascii="Calibri" w:hAnsi="Calibri" w:cs="Calibri"/>
        </w:rPr>
        <w:t>[7]</w:t>
      </w:r>
      <w:r w:rsidR="003D1D85">
        <w:rPr>
          <w:rFonts w:ascii="Calibri" w:hAnsi="Calibri" w:cs="Calibri"/>
          <w:lang w:val="en-CA" w:eastAsia="zh-TW"/>
        </w:rPr>
        <w:fldChar w:fldCharType="end"/>
      </w:r>
      <w:r w:rsidR="004D5A00">
        <w:rPr>
          <w:rFonts w:ascii="Calibri" w:hAnsi="Calibri" w:cs="Calibri"/>
          <w:lang w:val="en-CA" w:eastAsia="zh-TW"/>
        </w:rPr>
        <w:t>; Mao et al., 2022</w:t>
      </w:r>
      <w:r w:rsidR="003D1D85">
        <w:rPr>
          <w:rFonts w:ascii="Calibri" w:hAnsi="Calibri" w:cs="Calibri"/>
          <w:lang w:val="en-CA" w:eastAsia="zh-TW"/>
        </w:rPr>
        <w:fldChar w:fldCharType="begin"/>
      </w:r>
      <w:r w:rsidR="00DE2434">
        <w:rPr>
          <w:rFonts w:ascii="Calibri" w:hAnsi="Calibri" w:cs="Calibri"/>
          <w:lang w:val="en-CA" w:eastAsia="zh-TW"/>
        </w:rPr>
        <w:instrText xml:space="preserve"> ADDIN ZOTERO_ITEM CSL_CITATION {"citationID":"m1qxh7uj","properties":{"formattedCitation":"[8]","plainCitation":"[8]","noteIndex":0},"citationItems":[{"id":128,"uris":["http://zotero.org/users/10474684/items/7V48BHWJ"],"itemData":{"id":128,"type":"article-journal","container-title":"Journal of Cleaner Production","issue":"344","title":"Deep learning networks for real-time regional domestic waste detection"}}],"schema":"https://github.com/citation-style-language/schema/raw/master/csl-citation.json"} </w:instrText>
      </w:r>
      <w:r w:rsidR="003D1D85">
        <w:rPr>
          <w:rFonts w:ascii="Calibri" w:hAnsi="Calibri" w:cs="Calibri"/>
          <w:lang w:val="en-CA" w:eastAsia="zh-TW"/>
        </w:rPr>
        <w:fldChar w:fldCharType="separate"/>
      </w:r>
      <w:r w:rsidR="00DE2434" w:rsidRPr="00DE2434">
        <w:rPr>
          <w:rFonts w:ascii="Calibri" w:hAnsi="Calibri" w:cs="Calibri"/>
        </w:rPr>
        <w:t>[8]</w:t>
      </w:r>
      <w:r w:rsidR="003D1D85">
        <w:rPr>
          <w:rFonts w:ascii="Calibri" w:hAnsi="Calibri" w:cs="Calibri"/>
          <w:lang w:val="en-CA" w:eastAsia="zh-TW"/>
        </w:rPr>
        <w:fldChar w:fldCharType="end"/>
      </w:r>
      <w:r w:rsidR="00D7422C">
        <w:rPr>
          <w:rFonts w:ascii="Calibri" w:hAnsi="Calibri" w:cs="Calibri"/>
          <w:lang w:val="en-CA" w:eastAsia="zh-TW"/>
        </w:rPr>
        <w:t>)</w:t>
      </w:r>
      <w:r w:rsidR="00F22DC3" w:rsidRPr="00F22DC3">
        <w:rPr>
          <w:rFonts w:ascii="Calibri" w:hAnsi="Calibri" w:cs="Calibri"/>
          <w:lang w:val="en-CA" w:eastAsia="zh-TW"/>
        </w:rPr>
        <w:t>.</w:t>
      </w:r>
    </w:p>
    <w:p w14:paraId="4E8FD63F" w14:textId="77777777" w:rsidR="00E60ECE" w:rsidRDefault="00E60ECE" w:rsidP="00AC7341">
      <w:pPr>
        <w:jc w:val="thaiDistribute"/>
        <w:rPr>
          <w:rFonts w:ascii="Calibri" w:eastAsia="Calibri" w:hAnsi="Calibri" w:cs="Calibri"/>
          <w:lang w:val="en-CA"/>
        </w:rPr>
      </w:pPr>
    </w:p>
    <w:p w14:paraId="7C587709" w14:textId="1C2C1658" w:rsidR="00E61C57" w:rsidRDefault="00D03F1B" w:rsidP="00E60ECE">
      <w:pPr>
        <w:ind w:left="360"/>
        <w:jc w:val="thaiDistribute"/>
        <w:rPr>
          <w:rFonts w:ascii="Calibri" w:eastAsia="Calibri" w:hAnsi="Calibri" w:cs="Calibri"/>
          <w:lang w:val="en-CA"/>
        </w:rPr>
      </w:pPr>
      <w:r>
        <w:rPr>
          <w:rFonts w:ascii="Calibri" w:eastAsia="Calibri" w:hAnsi="Calibri" w:cs="Calibri"/>
          <w:lang w:val="en-CA"/>
        </w:rPr>
        <w:t xml:space="preserve">Since </w:t>
      </w:r>
      <w:r w:rsidR="00F606F5">
        <w:rPr>
          <w:rFonts w:ascii="Calibri" w:eastAsia="Calibri" w:hAnsi="Calibri" w:cs="Calibri"/>
          <w:lang w:val="en-CA"/>
        </w:rPr>
        <w:t>the</w:t>
      </w:r>
      <w:r w:rsidR="00DA3530">
        <w:rPr>
          <w:rFonts w:ascii="Calibri" w:eastAsia="Calibri" w:hAnsi="Calibri" w:cs="Calibri"/>
          <w:lang w:val="en-CA"/>
        </w:rPr>
        <w:t xml:space="preserve"> loss </w:t>
      </w:r>
      <w:r>
        <w:rPr>
          <w:rFonts w:ascii="Calibri" w:eastAsia="Calibri" w:hAnsi="Calibri" w:cs="Calibri"/>
          <w:lang w:val="en-CA"/>
        </w:rPr>
        <w:t>values</w:t>
      </w:r>
      <w:r w:rsidR="00F606F5">
        <w:rPr>
          <w:rFonts w:ascii="Calibri" w:eastAsia="Calibri" w:hAnsi="Calibri" w:cs="Calibri"/>
          <w:lang w:val="en-CA"/>
        </w:rPr>
        <w:t xml:space="preserve"> were not comparable, we compared the </w:t>
      </w:r>
      <w:r w:rsidR="00E73E63">
        <w:rPr>
          <w:rFonts w:ascii="Calibri" w:eastAsia="Calibri" w:hAnsi="Calibri" w:cs="Calibri"/>
          <w:lang w:val="en-CA"/>
        </w:rPr>
        <w:t>average precision</w:t>
      </w:r>
      <w:r w:rsidR="00F606F5">
        <w:rPr>
          <w:rFonts w:ascii="Calibri" w:eastAsia="Calibri" w:hAnsi="Calibri" w:cs="Calibri"/>
          <w:lang w:val="en-CA"/>
        </w:rPr>
        <w:t xml:space="preserve"> of each model instead. </w:t>
      </w:r>
    </w:p>
    <w:tbl>
      <w:tblPr>
        <w:tblStyle w:val="TableGrid"/>
        <w:tblW w:w="9014" w:type="dxa"/>
        <w:jc w:val="center"/>
        <w:tblLook w:val="04A0" w:firstRow="1" w:lastRow="0" w:firstColumn="1" w:lastColumn="0" w:noHBand="0" w:noVBand="1"/>
      </w:tblPr>
      <w:tblGrid>
        <w:gridCol w:w="1975"/>
        <w:gridCol w:w="1170"/>
        <w:gridCol w:w="1872"/>
        <w:gridCol w:w="1872"/>
        <w:gridCol w:w="2125"/>
      </w:tblGrid>
      <w:tr w:rsidR="008B070B" w14:paraId="5E786120" w14:textId="77777777" w:rsidTr="006855DD">
        <w:trPr>
          <w:trHeight w:val="432"/>
          <w:jc w:val="center"/>
        </w:trPr>
        <w:tc>
          <w:tcPr>
            <w:tcW w:w="1975" w:type="dxa"/>
            <w:shd w:val="clear" w:color="auto" w:fill="D9D9D9" w:themeFill="background1" w:themeFillShade="D9"/>
            <w:vAlign w:val="center"/>
          </w:tcPr>
          <w:p w14:paraId="14D4DD8A" w14:textId="542CC8FD" w:rsidR="00136A16" w:rsidRDefault="00136A16" w:rsidP="00136A16">
            <w:pPr>
              <w:jc w:val="center"/>
              <w:rPr>
                <w:rFonts w:ascii="Calibri" w:eastAsia="Calibri" w:hAnsi="Calibri" w:cs="Calibri"/>
                <w:lang w:val="en-CA"/>
              </w:rPr>
            </w:pPr>
            <w:r w:rsidRPr="000F298F">
              <w:rPr>
                <w:rFonts w:ascii="Calibri" w:eastAsia="Calibri" w:hAnsi="Calibri" w:cs="Calibri"/>
                <w:b/>
                <w:bCs/>
              </w:rPr>
              <w:t>Mo</w:t>
            </w:r>
            <w:r>
              <w:rPr>
                <w:rFonts w:ascii="Calibri" w:eastAsia="Calibri" w:hAnsi="Calibri" w:cs="Calibri"/>
                <w:b/>
                <w:bCs/>
              </w:rPr>
              <w:t>del</w:t>
            </w:r>
          </w:p>
        </w:tc>
        <w:tc>
          <w:tcPr>
            <w:tcW w:w="1170" w:type="dxa"/>
            <w:shd w:val="clear" w:color="auto" w:fill="D9D9D9" w:themeFill="background1" w:themeFillShade="D9"/>
            <w:vAlign w:val="center"/>
          </w:tcPr>
          <w:p w14:paraId="4543B0D4" w14:textId="2DDA4A8F" w:rsidR="00136A16" w:rsidRDefault="00136A16" w:rsidP="00136A16">
            <w:pPr>
              <w:jc w:val="center"/>
              <w:rPr>
                <w:rFonts w:ascii="Calibri" w:eastAsia="Calibri" w:hAnsi="Calibri" w:cs="Calibri"/>
                <w:lang w:val="en-CA"/>
              </w:rPr>
            </w:pPr>
            <w:r>
              <w:rPr>
                <w:rFonts w:ascii="Calibri" w:eastAsia="Calibri" w:hAnsi="Calibri" w:cs="Calibri"/>
                <w:b/>
                <w:bCs/>
              </w:rPr>
              <w:t>E</w:t>
            </w:r>
            <w:r w:rsidRPr="000F298F">
              <w:rPr>
                <w:rFonts w:ascii="Calibri" w:eastAsia="Calibri" w:hAnsi="Calibri" w:cs="Calibri"/>
                <w:b/>
                <w:bCs/>
              </w:rPr>
              <w:t>poch</w:t>
            </w:r>
          </w:p>
        </w:tc>
        <w:tc>
          <w:tcPr>
            <w:tcW w:w="1872" w:type="dxa"/>
            <w:shd w:val="clear" w:color="auto" w:fill="D9D9D9" w:themeFill="background1" w:themeFillShade="D9"/>
            <w:vAlign w:val="center"/>
          </w:tcPr>
          <w:p w14:paraId="50E3899C" w14:textId="2A6B0A9F" w:rsidR="00136A16" w:rsidRDefault="00136A16" w:rsidP="00136A16">
            <w:pPr>
              <w:jc w:val="center"/>
              <w:rPr>
                <w:rFonts w:ascii="Calibri" w:eastAsia="Calibri" w:hAnsi="Calibri" w:cs="Calibri"/>
                <w:lang w:val="en-CA"/>
              </w:rPr>
            </w:pPr>
            <w:r>
              <w:rPr>
                <w:rFonts w:ascii="Calibri" w:eastAsia="Calibri" w:hAnsi="Calibri" w:cs="Calibri"/>
                <w:b/>
                <w:bCs/>
              </w:rPr>
              <w:t>T</w:t>
            </w:r>
            <w:r w:rsidRPr="000F298F">
              <w:rPr>
                <w:rFonts w:ascii="Calibri" w:eastAsia="Calibri" w:hAnsi="Calibri" w:cs="Calibri"/>
                <w:b/>
                <w:bCs/>
              </w:rPr>
              <w:t>rain</w:t>
            </w:r>
            <w:r>
              <w:rPr>
                <w:rFonts w:ascii="Calibri" w:eastAsia="Calibri" w:hAnsi="Calibri" w:cs="Calibri"/>
                <w:b/>
                <w:bCs/>
              </w:rPr>
              <w:t xml:space="preserve"> L</w:t>
            </w:r>
            <w:r w:rsidRPr="000F298F">
              <w:rPr>
                <w:rFonts w:ascii="Calibri" w:eastAsia="Calibri" w:hAnsi="Calibri" w:cs="Calibri"/>
                <w:b/>
                <w:bCs/>
              </w:rPr>
              <w:t>oss</w:t>
            </w:r>
          </w:p>
        </w:tc>
        <w:tc>
          <w:tcPr>
            <w:tcW w:w="1872" w:type="dxa"/>
            <w:shd w:val="clear" w:color="auto" w:fill="D9D9D9" w:themeFill="background1" w:themeFillShade="D9"/>
            <w:vAlign w:val="center"/>
          </w:tcPr>
          <w:p w14:paraId="44230249" w14:textId="678331DA" w:rsidR="00136A16" w:rsidRDefault="00136A16" w:rsidP="00136A16">
            <w:pPr>
              <w:jc w:val="center"/>
              <w:rPr>
                <w:rFonts w:ascii="Calibri" w:eastAsia="Calibri" w:hAnsi="Calibri" w:cs="Calibri"/>
                <w:lang w:val="en-CA"/>
              </w:rPr>
            </w:pPr>
            <w:r>
              <w:rPr>
                <w:rFonts w:ascii="Calibri" w:eastAsia="Calibri" w:hAnsi="Calibri" w:cs="Calibri"/>
                <w:b/>
                <w:bCs/>
              </w:rPr>
              <w:t>V</w:t>
            </w:r>
            <w:r w:rsidRPr="000F298F">
              <w:rPr>
                <w:rFonts w:ascii="Calibri" w:eastAsia="Calibri" w:hAnsi="Calibri" w:cs="Calibri"/>
                <w:b/>
                <w:bCs/>
              </w:rPr>
              <w:t>alid</w:t>
            </w:r>
            <w:r>
              <w:rPr>
                <w:rFonts w:ascii="Calibri" w:eastAsia="Calibri" w:hAnsi="Calibri" w:cs="Calibri"/>
                <w:b/>
                <w:bCs/>
              </w:rPr>
              <w:t xml:space="preserve"> L</w:t>
            </w:r>
            <w:r w:rsidRPr="000F298F">
              <w:rPr>
                <w:rFonts w:ascii="Calibri" w:eastAsia="Calibri" w:hAnsi="Calibri" w:cs="Calibri"/>
                <w:b/>
                <w:bCs/>
              </w:rPr>
              <w:t>oss</w:t>
            </w:r>
          </w:p>
        </w:tc>
        <w:tc>
          <w:tcPr>
            <w:tcW w:w="2125" w:type="dxa"/>
            <w:shd w:val="clear" w:color="auto" w:fill="D9D9D9" w:themeFill="background1" w:themeFillShade="D9"/>
            <w:vAlign w:val="center"/>
          </w:tcPr>
          <w:p w14:paraId="0E1B717B" w14:textId="2F1C6BF6" w:rsidR="00136A16" w:rsidRDefault="00136A16" w:rsidP="00136A16">
            <w:pPr>
              <w:jc w:val="center"/>
              <w:rPr>
                <w:rFonts w:ascii="Calibri" w:eastAsia="Calibri" w:hAnsi="Calibri" w:cs="Calibri"/>
                <w:lang w:val="en-CA"/>
              </w:rPr>
            </w:pPr>
            <w:r w:rsidRPr="000F298F">
              <w:rPr>
                <w:rFonts w:ascii="Calibri" w:eastAsia="Calibri" w:hAnsi="Calibri" w:cs="Calibri"/>
                <w:b/>
                <w:bCs/>
              </w:rPr>
              <w:t>Average</w:t>
            </w:r>
            <w:r>
              <w:rPr>
                <w:rFonts w:ascii="Calibri" w:eastAsia="Calibri" w:hAnsi="Calibri" w:cs="Calibri"/>
                <w:b/>
                <w:bCs/>
              </w:rPr>
              <w:t xml:space="preserve"> P</w:t>
            </w:r>
            <w:r w:rsidRPr="000F298F">
              <w:rPr>
                <w:rFonts w:ascii="Calibri" w:eastAsia="Calibri" w:hAnsi="Calibri" w:cs="Calibri"/>
                <w:b/>
                <w:bCs/>
              </w:rPr>
              <w:t>recision</w:t>
            </w:r>
          </w:p>
        </w:tc>
      </w:tr>
      <w:tr w:rsidR="00136A16" w14:paraId="73CB5EBC" w14:textId="77777777" w:rsidTr="006855DD">
        <w:trPr>
          <w:trHeight w:val="432"/>
          <w:jc w:val="center"/>
        </w:trPr>
        <w:tc>
          <w:tcPr>
            <w:tcW w:w="1975" w:type="dxa"/>
            <w:vAlign w:val="center"/>
          </w:tcPr>
          <w:p w14:paraId="0A3860D3" w14:textId="70668831" w:rsidR="00136A16" w:rsidRDefault="00136A16" w:rsidP="00136A16">
            <w:pPr>
              <w:jc w:val="center"/>
              <w:rPr>
                <w:rFonts w:ascii="Calibri" w:eastAsia="Calibri" w:hAnsi="Calibri" w:cs="Calibri"/>
                <w:lang w:val="en-CA"/>
              </w:rPr>
            </w:pPr>
            <w:r w:rsidRPr="000F298F">
              <w:rPr>
                <w:rFonts w:ascii="Calibri" w:eastAsia="Calibri" w:hAnsi="Calibri" w:cs="Calibri"/>
              </w:rPr>
              <w:t>CNN</w:t>
            </w:r>
          </w:p>
        </w:tc>
        <w:tc>
          <w:tcPr>
            <w:tcW w:w="1170" w:type="dxa"/>
            <w:vAlign w:val="center"/>
          </w:tcPr>
          <w:p w14:paraId="2FE731C1" w14:textId="2883B91D" w:rsidR="00136A16" w:rsidRDefault="00136A16" w:rsidP="00136A16">
            <w:pPr>
              <w:jc w:val="center"/>
              <w:rPr>
                <w:rFonts w:ascii="Calibri" w:eastAsia="Calibri" w:hAnsi="Calibri" w:cs="Calibri"/>
                <w:lang w:val="en-CA"/>
              </w:rPr>
            </w:pPr>
            <w:r w:rsidRPr="000F298F">
              <w:rPr>
                <w:rFonts w:ascii="Calibri" w:eastAsia="Calibri" w:hAnsi="Calibri" w:cs="Calibri"/>
              </w:rPr>
              <w:t>10</w:t>
            </w:r>
          </w:p>
        </w:tc>
        <w:tc>
          <w:tcPr>
            <w:tcW w:w="1872" w:type="dxa"/>
            <w:vAlign w:val="center"/>
          </w:tcPr>
          <w:p w14:paraId="536C8E4E" w14:textId="60614402" w:rsidR="00136A16" w:rsidRDefault="00136A16" w:rsidP="00136A16">
            <w:pPr>
              <w:jc w:val="center"/>
              <w:rPr>
                <w:rFonts w:ascii="Calibri" w:eastAsia="Calibri" w:hAnsi="Calibri" w:cs="Calibri"/>
                <w:lang w:val="en-CA"/>
              </w:rPr>
            </w:pPr>
            <w:r w:rsidRPr="000F298F">
              <w:rPr>
                <w:rFonts w:ascii="Calibri" w:eastAsia="Calibri" w:hAnsi="Calibri" w:cs="Calibri"/>
              </w:rPr>
              <w:t>6880.3696</w:t>
            </w:r>
          </w:p>
        </w:tc>
        <w:tc>
          <w:tcPr>
            <w:tcW w:w="1872" w:type="dxa"/>
            <w:vAlign w:val="center"/>
          </w:tcPr>
          <w:p w14:paraId="069C3456" w14:textId="0E7ADC98" w:rsidR="00136A16" w:rsidRDefault="00136A16" w:rsidP="00136A16">
            <w:pPr>
              <w:jc w:val="center"/>
              <w:rPr>
                <w:rFonts w:ascii="Calibri" w:eastAsia="Calibri" w:hAnsi="Calibri" w:cs="Calibri"/>
                <w:lang w:val="en-CA"/>
              </w:rPr>
            </w:pPr>
            <w:r w:rsidRPr="000F298F">
              <w:rPr>
                <w:rFonts w:ascii="Calibri" w:eastAsia="Calibri" w:hAnsi="Calibri" w:cs="Calibri"/>
              </w:rPr>
              <w:t>6823.4814</w:t>
            </w:r>
          </w:p>
        </w:tc>
        <w:tc>
          <w:tcPr>
            <w:tcW w:w="2125" w:type="dxa"/>
            <w:vAlign w:val="center"/>
          </w:tcPr>
          <w:p w14:paraId="31906D3B" w14:textId="1A6D5ADC" w:rsidR="00136A16" w:rsidRDefault="00136A16" w:rsidP="00136A16">
            <w:pPr>
              <w:jc w:val="center"/>
              <w:rPr>
                <w:rFonts w:ascii="Calibri" w:eastAsia="Calibri" w:hAnsi="Calibri" w:cs="Calibri"/>
                <w:lang w:val="en-CA"/>
              </w:rPr>
            </w:pPr>
            <w:r w:rsidRPr="000F298F">
              <w:rPr>
                <w:rFonts w:ascii="Calibri" w:eastAsia="Calibri" w:hAnsi="Calibri" w:cs="Calibri"/>
              </w:rPr>
              <w:t>52.36%</w:t>
            </w:r>
          </w:p>
        </w:tc>
      </w:tr>
      <w:tr w:rsidR="00136A16" w14:paraId="0FA68A1E" w14:textId="77777777" w:rsidTr="006855DD">
        <w:trPr>
          <w:trHeight w:val="432"/>
          <w:jc w:val="center"/>
        </w:trPr>
        <w:tc>
          <w:tcPr>
            <w:tcW w:w="1975" w:type="dxa"/>
            <w:vAlign w:val="center"/>
          </w:tcPr>
          <w:p w14:paraId="704360C4" w14:textId="77777777" w:rsidR="00136A16" w:rsidRPr="000F298F" w:rsidRDefault="00136A16" w:rsidP="00136A16">
            <w:pPr>
              <w:jc w:val="center"/>
              <w:rPr>
                <w:rFonts w:ascii="Calibri" w:eastAsia="Calibri" w:hAnsi="Calibri" w:cs="Calibri"/>
              </w:rPr>
            </w:pPr>
            <w:r w:rsidRPr="000F298F">
              <w:rPr>
                <w:rFonts w:ascii="Calibri" w:eastAsia="Calibri" w:hAnsi="Calibri" w:cs="Calibri"/>
              </w:rPr>
              <w:t>CNN</w:t>
            </w:r>
          </w:p>
          <w:p w14:paraId="02911880" w14:textId="41B29758" w:rsidR="00136A16" w:rsidRDefault="00136A16" w:rsidP="00136A16">
            <w:pPr>
              <w:jc w:val="center"/>
              <w:rPr>
                <w:rFonts w:ascii="Calibri" w:eastAsia="Calibri" w:hAnsi="Calibri" w:cs="Calibri"/>
                <w:lang w:val="en-CA"/>
              </w:rPr>
            </w:pPr>
            <w:r w:rsidRPr="000F298F">
              <w:rPr>
                <w:rFonts w:ascii="Calibri" w:eastAsia="Calibri" w:hAnsi="Calibri" w:cs="Calibri"/>
                <w:sz w:val="18"/>
                <w:szCs w:val="18"/>
              </w:rPr>
              <w:t>(</w:t>
            </w:r>
            <w:r w:rsidR="0096477B">
              <w:rPr>
                <w:rFonts w:ascii="Calibri" w:eastAsia="Calibri" w:hAnsi="Calibri" w:cs="Calibri"/>
                <w:sz w:val="18"/>
                <w:szCs w:val="18"/>
              </w:rPr>
              <w:t>With</w:t>
            </w:r>
            <w:r w:rsidRPr="000F298F">
              <w:rPr>
                <w:rFonts w:ascii="Calibri" w:eastAsia="Calibri" w:hAnsi="Calibri" w:cs="Calibri"/>
                <w:sz w:val="18"/>
                <w:szCs w:val="18"/>
              </w:rPr>
              <w:t xml:space="preserve"> Processed Image)</w:t>
            </w:r>
          </w:p>
        </w:tc>
        <w:tc>
          <w:tcPr>
            <w:tcW w:w="1170" w:type="dxa"/>
            <w:vAlign w:val="center"/>
          </w:tcPr>
          <w:p w14:paraId="1365A631" w14:textId="4627CD1D" w:rsidR="00136A16" w:rsidRDefault="00136A16" w:rsidP="00136A16">
            <w:pPr>
              <w:jc w:val="center"/>
              <w:rPr>
                <w:rFonts w:ascii="Calibri" w:eastAsia="Calibri" w:hAnsi="Calibri" w:cs="Calibri"/>
                <w:lang w:val="en-CA"/>
              </w:rPr>
            </w:pPr>
            <w:r w:rsidRPr="000F298F">
              <w:rPr>
                <w:rFonts w:ascii="Calibri" w:eastAsia="Calibri" w:hAnsi="Calibri" w:cs="Calibri"/>
              </w:rPr>
              <w:t>7</w:t>
            </w:r>
          </w:p>
        </w:tc>
        <w:tc>
          <w:tcPr>
            <w:tcW w:w="1872" w:type="dxa"/>
            <w:vAlign w:val="center"/>
          </w:tcPr>
          <w:p w14:paraId="3DA5686A" w14:textId="7FF4B795" w:rsidR="00136A16" w:rsidRDefault="00136A16" w:rsidP="00136A16">
            <w:pPr>
              <w:jc w:val="center"/>
              <w:rPr>
                <w:rFonts w:ascii="Calibri" w:eastAsia="Calibri" w:hAnsi="Calibri" w:cs="Calibri"/>
                <w:lang w:val="en-CA"/>
              </w:rPr>
            </w:pPr>
            <w:r w:rsidRPr="000F298F">
              <w:rPr>
                <w:rFonts w:ascii="Calibri" w:eastAsia="Calibri" w:hAnsi="Calibri" w:cs="Calibri"/>
              </w:rPr>
              <w:t>6526.1787</w:t>
            </w:r>
          </w:p>
        </w:tc>
        <w:tc>
          <w:tcPr>
            <w:tcW w:w="1872" w:type="dxa"/>
            <w:vAlign w:val="center"/>
          </w:tcPr>
          <w:p w14:paraId="0DA38759" w14:textId="6A33DE77" w:rsidR="00136A16" w:rsidRDefault="00136A16" w:rsidP="00136A16">
            <w:pPr>
              <w:jc w:val="center"/>
              <w:rPr>
                <w:rFonts w:ascii="Calibri" w:eastAsia="Calibri" w:hAnsi="Calibri" w:cs="Calibri"/>
                <w:lang w:val="en-CA"/>
              </w:rPr>
            </w:pPr>
            <w:r w:rsidRPr="000F298F">
              <w:rPr>
                <w:rFonts w:ascii="Calibri" w:eastAsia="Calibri" w:hAnsi="Calibri" w:cs="Calibri"/>
              </w:rPr>
              <w:t>6442.1226</w:t>
            </w:r>
          </w:p>
        </w:tc>
        <w:tc>
          <w:tcPr>
            <w:tcW w:w="2125" w:type="dxa"/>
            <w:vAlign w:val="center"/>
          </w:tcPr>
          <w:p w14:paraId="558C16D4" w14:textId="62EA6780" w:rsidR="00136A16" w:rsidRDefault="00136A16" w:rsidP="00136A16">
            <w:pPr>
              <w:jc w:val="center"/>
              <w:rPr>
                <w:rFonts w:ascii="Calibri" w:eastAsia="Calibri" w:hAnsi="Calibri" w:cs="Calibri"/>
                <w:lang w:val="en-CA"/>
              </w:rPr>
            </w:pPr>
            <w:r w:rsidRPr="000F298F">
              <w:rPr>
                <w:rFonts w:ascii="Calibri" w:eastAsia="Calibri" w:hAnsi="Calibri" w:cs="Calibri"/>
              </w:rPr>
              <w:t>58.15%</w:t>
            </w:r>
          </w:p>
        </w:tc>
      </w:tr>
      <w:tr w:rsidR="00136A16" w14:paraId="3860CB86" w14:textId="77777777" w:rsidTr="006855DD">
        <w:trPr>
          <w:trHeight w:val="432"/>
          <w:jc w:val="center"/>
        </w:trPr>
        <w:tc>
          <w:tcPr>
            <w:tcW w:w="1975" w:type="dxa"/>
            <w:vAlign w:val="center"/>
          </w:tcPr>
          <w:p w14:paraId="70674BA7" w14:textId="55918565" w:rsidR="00136A16" w:rsidRDefault="00136A16" w:rsidP="00136A16">
            <w:pPr>
              <w:jc w:val="center"/>
              <w:rPr>
                <w:rFonts w:ascii="Calibri" w:eastAsia="Calibri" w:hAnsi="Calibri" w:cs="Calibri"/>
                <w:lang w:val="en-CA"/>
              </w:rPr>
            </w:pPr>
            <w:r w:rsidRPr="000F298F">
              <w:rPr>
                <w:rFonts w:ascii="Calibri" w:eastAsia="Calibri" w:hAnsi="Calibri" w:cs="Calibri"/>
              </w:rPr>
              <w:t>Faster R</w:t>
            </w:r>
            <w:r>
              <w:rPr>
                <w:rFonts w:ascii="Calibri" w:eastAsia="Calibri" w:hAnsi="Calibri" w:cs="Calibri"/>
              </w:rPr>
              <w:t>-</w:t>
            </w:r>
            <w:r w:rsidRPr="000F298F">
              <w:rPr>
                <w:rFonts w:ascii="Calibri" w:eastAsia="Calibri" w:hAnsi="Calibri" w:cs="Calibri"/>
              </w:rPr>
              <w:t>CNN</w:t>
            </w:r>
          </w:p>
        </w:tc>
        <w:tc>
          <w:tcPr>
            <w:tcW w:w="1170" w:type="dxa"/>
            <w:vAlign w:val="center"/>
          </w:tcPr>
          <w:p w14:paraId="45CE4B1D" w14:textId="4AB7631C" w:rsidR="00136A16" w:rsidRDefault="00136A16" w:rsidP="00136A16">
            <w:pPr>
              <w:jc w:val="center"/>
              <w:rPr>
                <w:rFonts w:ascii="Calibri" w:eastAsia="Calibri" w:hAnsi="Calibri" w:cs="Calibri"/>
                <w:lang w:val="en-CA"/>
              </w:rPr>
            </w:pPr>
            <w:r w:rsidRPr="000F298F">
              <w:rPr>
                <w:rFonts w:ascii="Calibri" w:eastAsia="Calibri" w:hAnsi="Calibri" w:cs="Calibri"/>
              </w:rPr>
              <w:t>20</w:t>
            </w:r>
          </w:p>
        </w:tc>
        <w:tc>
          <w:tcPr>
            <w:tcW w:w="1872" w:type="dxa"/>
            <w:vAlign w:val="center"/>
          </w:tcPr>
          <w:p w14:paraId="162484B5" w14:textId="786206D4" w:rsidR="00136A16" w:rsidRDefault="00136A16" w:rsidP="00136A16">
            <w:pPr>
              <w:jc w:val="center"/>
              <w:rPr>
                <w:rFonts w:ascii="Calibri" w:eastAsia="Calibri" w:hAnsi="Calibri" w:cs="Calibri"/>
                <w:lang w:val="en-CA"/>
              </w:rPr>
            </w:pPr>
            <w:r w:rsidRPr="000F298F">
              <w:rPr>
                <w:rFonts w:ascii="Calibri" w:eastAsia="Calibri" w:hAnsi="Calibri" w:cs="Calibri"/>
              </w:rPr>
              <w:t>0.331076</w:t>
            </w:r>
          </w:p>
        </w:tc>
        <w:tc>
          <w:tcPr>
            <w:tcW w:w="1872" w:type="dxa"/>
            <w:vAlign w:val="center"/>
          </w:tcPr>
          <w:p w14:paraId="1203E02F" w14:textId="63ACF52A" w:rsidR="00136A16" w:rsidRDefault="00136A16" w:rsidP="00136A16">
            <w:pPr>
              <w:jc w:val="center"/>
              <w:rPr>
                <w:rFonts w:ascii="Calibri" w:eastAsia="Calibri" w:hAnsi="Calibri" w:cs="Calibri"/>
                <w:lang w:val="en-CA"/>
              </w:rPr>
            </w:pPr>
            <w:r w:rsidRPr="000F298F">
              <w:rPr>
                <w:rFonts w:ascii="Calibri" w:eastAsia="Calibri" w:hAnsi="Calibri" w:cs="Calibri"/>
              </w:rPr>
              <w:t>0. 433003</w:t>
            </w:r>
          </w:p>
        </w:tc>
        <w:tc>
          <w:tcPr>
            <w:tcW w:w="2125" w:type="dxa"/>
            <w:vAlign w:val="center"/>
          </w:tcPr>
          <w:p w14:paraId="39BC290A" w14:textId="7D4639BA" w:rsidR="00136A16" w:rsidRDefault="00136A16" w:rsidP="00136A16">
            <w:pPr>
              <w:jc w:val="center"/>
              <w:rPr>
                <w:rFonts w:ascii="Calibri" w:eastAsia="Calibri" w:hAnsi="Calibri" w:cs="Calibri"/>
                <w:lang w:val="en-CA"/>
              </w:rPr>
            </w:pPr>
            <w:r w:rsidRPr="000F298F">
              <w:rPr>
                <w:rFonts w:ascii="Calibri" w:eastAsia="Calibri" w:hAnsi="Calibri" w:cs="Calibri"/>
              </w:rPr>
              <w:t>30.81%</w:t>
            </w:r>
          </w:p>
        </w:tc>
      </w:tr>
      <w:tr w:rsidR="00136A16" w14:paraId="6E32CE49" w14:textId="77777777" w:rsidTr="006855DD">
        <w:trPr>
          <w:trHeight w:val="432"/>
          <w:jc w:val="center"/>
        </w:trPr>
        <w:tc>
          <w:tcPr>
            <w:tcW w:w="1975" w:type="dxa"/>
            <w:vAlign w:val="center"/>
          </w:tcPr>
          <w:p w14:paraId="6349D979" w14:textId="0A217CE0" w:rsidR="00136A16" w:rsidRDefault="00136A16" w:rsidP="00136A16">
            <w:pPr>
              <w:jc w:val="center"/>
              <w:rPr>
                <w:rFonts w:ascii="Calibri" w:eastAsia="Calibri" w:hAnsi="Calibri" w:cs="Calibri"/>
                <w:lang w:val="en-CA"/>
              </w:rPr>
            </w:pPr>
            <w:r w:rsidRPr="000F298F">
              <w:rPr>
                <w:rFonts w:ascii="Calibri" w:eastAsia="Calibri" w:hAnsi="Calibri" w:cs="Calibri"/>
              </w:rPr>
              <w:t>YOLOv8</w:t>
            </w:r>
          </w:p>
        </w:tc>
        <w:tc>
          <w:tcPr>
            <w:tcW w:w="1170" w:type="dxa"/>
            <w:vAlign w:val="center"/>
          </w:tcPr>
          <w:p w14:paraId="2328D8BE" w14:textId="41C04ADB" w:rsidR="00136A16" w:rsidRDefault="00136A16" w:rsidP="00136A16">
            <w:pPr>
              <w:jc w:val="center"/>
              <w:rPr>
                <w:rFonts w:ascii="Calibri" w:eastAsia="Calibri" w:hAnsi="Calibri" w:cs="Calibri"/>
                <w:lang w:val="en-CA"/>
              </w:rPr>
            </w:pPr>
            <w:r w:rsidRPr="000F298F">
              <w:rPr>
                <w:rFonts w:ascii="Calibri" w:eastAsia="Calibri" w:hAnsi="Calibri" w:cs="Calibri"/>
              </w:rPr>
              <w:t>20</w:t>
            </w:r>
          </w:p>
        </w:tc>
        <w:tc>
          <w:tcPr>
            <w:tcW w:w="1872" w:type="dxa"/>
            <w:vAlign w:val="center"/>
          </w:tcPr>
          <w:p w14:paraId="710FA612" w14:textId="09049738" w:rsidR="00136A16" w:rsidRDefault="00136A16" w:rsidP="00136A16">
            <w:pPr>
              <w:jc w:val="center"/>
              <w:rPr>
                <w:rFonts w:ascii="Calibri" w:eastAsia="Calibri" w:hAnsi="Calibri" w:cs="Calibri"/>
                <w:lang w:val="en-CA"/>
              </w:rPr>
            </w:pPr>
            <w:r w:rsidRPr="000F298F">
              <w:rPr>
                <w:rFonts w:ascii="Calibri" w:eastAsia="Calibri" w:hAnsi="Calibri" w:cs="Calibri"/>
              </w:rPr>
              <w:t>3.8806</w:t>
            </w:r>
          </w:p>
        </w:tc>
        <w:tc>
          <w:tcPr>
            <w:tcW w:w="1872" w:type="dxa"/>
            <w:vAlign w:val="center"/>
          </w:tcPr>
          <w:p w14:paraId="0062F176" w14:textId="1029E2CA" w:rsidR="00136A16" w:rsidRDefault="00136A16" w:rsidP="00136A16">
            <w:pPr>
              <w:jc w:val="center"/>
              <w:rPr>
                <w:rFonts w:ascii="Calibri" w:eastAsia="Calibri" w:hAnsi="Calibri" w:cs="Calibri"/>
                <w:lang w:val="en-CA"/>
              </w:rPr>
            </w:pPr>
            <w:r w:rsidRPr="000F298F">
              <w:rPr>
                <w:rFonts w:ascii="Calibri" w:eastAsia="Calibri" w:hAnsi="Calibri" w:cs="Calibri"/>
              </w:rPr>
              <w:t>4.454</w:t>
            </w:r>
          </w:p>
        </w:tc>
        <w:tc>
          <w:tcPr>
            <w:tcW w:w="2125" w:type="dxa"/>
            <w:vAlign w:val="center"/>
          </w:tcPr>
          <w:p w14:paraId="6ED5E526" w14:textId="31EE0FA3" w:rsidR="00136A16" w:rsidRDefault="00136A16" w:rsidP="00136A16">
            <w:pPr>
              <w:jc w:val="center"/>
              <w:rPr>
                <w:rFonts w:ascii="Calibri" w:eastAsia="Calibri" w:hAnsi="Calibri" w:cs="Calibri"/>
                <w:lang w:val="en-CA"/>
              </w:rPr>
            </w:pPr>
            <w:r w:rsidRPr="000F298F">
              <w:rPr>
                <w:rFonts w:ascii="Calibri" w:eastAsia="Calibri" w:hAnsi="Calibri" w:cs="Calibri"/>
              </w:rPr>
              <w:t>54.61%</w:t>
            </w:r>
          </w:p>
        </w:tc>
      </w:tr>
    </w:tbl>
    <w:p w14:paraId="0E8A506D" w14:textId="4B7354CD" w:rsidR="00E61C57" w:rsidRDefault="000F298F" w:rsidP="005F640C">
      <w:pPr>
        <w:pStyle w:val="picturedescription"/>
        <w:spacing w:before="240"/>
        <w:rPr>
          <w:rFonts w:eastAsia="Calibri"/>
          <w:lang w:val="en-CA"/>
        </w:rPr>
      </w:pPr>
      <w:r>
        <w:rPr>
          <w:rFonts w:eastAsia="Calibri"/>
          <w:lang w:val="en-CA"/>
        </w:rPr>
        <w:t>Table 5.1:</w:t>
      </w:r>
      <w:r w:rsidR="005F640C">
        <w:rPr>
          <w:rFonts w:eastAsia="Calibri"/>
          <w:lang w:val="en-CA"/>
        </w:rPr>
        <w:t xml:space="preserve"> The Performance of the Model using CNN, CNN with Processed Image, Faster R</w:t>
      </w:r>
      <w:r w:rsidR="00AB5C1D">
        <w:rPr>
          <w:rFonts w:eastAsia="Calibri"/>
          <w:lang w:val="en-CA"/>
        </w:rPr>
        <w:t>-</w:t>
      </w:r>
      <w:r w:rsidR="005F640C">
        <w:rPr>
          <w:rFonts w:eastAsia="Calibri"/>
          <w:lang w:val="en-CA"/>
        </w:rPr>
        <w:t>CNN, and YOLO</w:t>
      </w:r>
    </w:p>
    <w:p w14:paraId="7CB27589" w14:textId="256093BE" w:rsidR="005F640C" w:rsidRPr="00E05152" w:rsidRDefault="00D225DD" w:rsidP="008959F1">
      <w:pPr>
        <w:pStyle w:val="picturedescription"/>
        <w:spacing w:before="240"/>
        <w:ind w:left="360"/>
        <w:jc w:val="thaiDistribute"/>
        <w:rPr>
          <w:rFonts w:ascii="Calibri" w:eastAsia="Calibri" w:hAnsi="Calibri" w:cs="Calibri"/>
          <w:i w:val="0"/>
          <w:color w:val="FF0000"/>
          <w:sz w:val="22"/>
          <w:lang w:val="en-CA"/>
        </w:rPr>
      </w:pPr>
      <w:r>
        <w:rPr>
          <w:rFonts w:ascii="Calibri" w:eastAsia="Calibri" w:hAnsi="Calibri" w:cs="Calibri"/>
          <w:i w:val="0"/>
          <w:sz w:val="22"/>
          <w:lang w:val="en-CA"/>
        </w:rPr>
        <w:t xml:space="preserve">To </w:t>
      </w:r>
      <w:r w:rsidRPr="00D225DD">
        <w:rPr>
          <w:rFonts w:ascii="Calibri" w:eastAsia="Calibri" w:hAnsi="Calibri" w:cs="Calibri"/>
          <w:i w:val="0"/>
          <w:sz w:val="22"/>
          <w:lang w:val="en-CA"/>
        </w:rPr>
        <w:t>avoid overfitting, the training process implement</w:t>
      </w:r>
      <w:r>
        <w:rPr>
          <w:rFonts w:ascii="Calibri" w:eastAsia="Calibri" w:hAnsi="Calibri" w:cs="Calibri"/>
          <w:i w:val="0"/>
          <w:sz w:val="22"/>
          <w:lang w:val="en-CA"/>
        </w:rPr>
        <w:t>ed</w:t>
      </w:r>
      <w:r w:rsidRPr="00D225DD">
        <w:rPr>
          <w:rFonts w:ascii="Calibri" w:eastAsia="Calibri" w:hAnsi="Calibri" w:cs="Calibri"/>
          <w:i w:val="0"/>
          <w:sz w:val="22"/>
          <w:lang w:val="en-CA"/>
        </w:rPr>
        <w:t xml:space="preserve"> early stopping method </w:t>
      </w:r>
      <w:r>
        <w:rPr>
          <w:rFonts w:ascii="Calibri" w:eastAsia="Calibri" w:hAnsi="Calibri" w:cs="Calibri"/>
          <w:i w:val="0"/>
          <w:sz w:val="22"/>
          <w:lang w:val="en-CA"/>
        </w:rPr>
        <w:t xml:space="preserve">for </w:t>
      </w:r>
      <w:r w:rsidR="006B30E7">
        <w:rPr>
          <w:rFonts w:ascii="Calibri" w:eastAsia="Calibri" w:hAnsi="Calibri" w:cs="Calibri"/>
          <w:i w:val="0"/>
          <w:sz w:val="22"/>
          <w:lang w:val="en-CA"/>
        </w:rPr>
        <w:t xml:space="preserve">CNN training process, and it </w:t>
      </w:r>
      <w:r w:rsidRPr="00D225DD">
        <w:rPr>
          <w:rFonts w:ascii="Calibri" w:eastAsia="Calibri" w:hAnsi="Calibri" w:cs="Calibri"/>
          <w:i w:val="0"/>
          <w:sz w:val="22"/>
          <w:lang w:val="en-CA"/>
        </w:rPr>
        <w:t>stopped at 7 epochs.</w:t>
      </w:r>
      <w:r w:rsidR="00CA1885">
        <w:rPr>
          <w:rFonts w:ascii="Calibri" w:eastAsia="Calibri" w:hAnsi="Calibri" w:cs="Calibri"/>
          <w:i w:val="0"/>
          <w:sz w:val="22"/>
          <w:lang w:val="en-CA"/>
        </w:rPr>
        <w:t xml:space="preserve"> </w:t>
      </w:r>
      <w:r w:rsidR="00E73E63">
        <w:rPr>
          <w:rFonts w:ascii="Calibri" w:eastAsia="Calibri" w:hAnsi="Calibri" w:cs="Calibri"/>
          <w:i w:val="0"/>
          <w:sz w:val="22"/>
          <w:lang w:val="en-CA"/>
        </w:rPr>
        <w:t xml:space="preserve">From the table above, </w:t>
      </w:r>
      <w:r w:rsidR="006D0126">
        <w:rPr>
          <w:rFonts w:ascii="Calibri" w:eastAsia="Calibri" w:hAnsi="Calibri" w:cs="Calibri"/>
          <w:i w:val="0"/>
          <w:sz w:val="22"/>
          <w:lang w:val="en-CA"/>
        </w:rPr>
        <w:t>it can be seen that CNN model that was trained with</w:t>
      </w:r>
      <w:r w:rsidR="006A5B51">
        <w:rPr>
          <w:rFonts w:ascii="Calibri" w:eastAsia="Calibri" w:hAnsi="Calibri" w:cs="Calibri"/>
          <w:i w:val="0"/>
          <w:sz w:val="22"/>
          <w:lang w:val="en-CA"/>
        </w:rPr>
        <w:t xml:space="preserve"> processed image from OpenCV provided </w:t>
      </w:r>
      <w:r w:rsidR="008959F1">
        <w:rPr>
          <w:rFonts w:ascii="Calibri" w:eastAsia="Calibri" w:hAnsi="Calibri" w:cs="Calibri"/>
          <w:i w:val="0"/>
          <w:sz w:val="22"/>
          <w:lang w:val="en-CA"/>
        </w:rPr>
        <w:t>the</w:t>
      </w:r>
      <w:r w:rsidR="006A5B51">
        <w:rPr>
          <w:rFonts w:ascii="Calibri" w:eastAsia="Calibri" w:hAnsi="Calibri" w:cs="Calibri"/>
          <w:i w:val="0"/>
          <w:sz w:val="22"/>
          <w:lang w:val="en-CA"/>
        </w:rPr>
        <w:t xml:space="preserve"> </w:t>
      </w:r>
      <w:r w:rsidR="007176C3">
        <w:rPr>
          <w:rFonts w:ascii="Calibri" w:eastAsia="Calibri" w:hAnsi="Calibri" w:cs="Calibri"/>
          <w:i w:val="0"/>
          <w:sz w:val="22"/>
          <w:lang w:val="en-CA"/>
        </w:rPr>
        <w:t>best result of 58.15% of average precision</w:t>
      </w:r>
      <w:r w:rsidR="0096477B">
        <w:rPr>
          <w:rFonts w:ascii="Calibri" w:eastAsia="Calibri" w:hAnsi="Calibri" w:cs="Calibri"/>
          <w:i w:val="0"/>
          <w:sz w:val="22"/>
          <w:lang w:val="en-CA"/>
        </w:rPr>
        <w:t>, followed by</w:t>
      </w:r>
      <w:r w:rsidR="004B6FDB">
        <w:rPr>
          <w:rFonts w:ascii="Calibri" w:eastAsia="Calibri" w:hAnsi="Calibri" w:cs="Calibri"/>
          <w:i w:val="0"/>
          <w:sz w:val="22"/>
          <w:lang w:val="en-CA"/>
        </w:rPr>
        <w:t xml:space="preserve"> YOLO, CNN, and Faster R-CNN.</w:t>
      </w:r>
      <w:r w:rsidR="005532B9">
        <w:rPr>
          <w:rFonts w:ascii="Calibri" w:eastAsia="Calibri" w:hAnsi="Calibri" w:cs="Calibri"/>
          <w:i w:val="0"/>
          <w:sz w:val="22"/>
          <w:lang w:val="en-CA"/>
        </w:rPr>
        <w:t xml:space="preserve"> </w:t>
      </w:r>
      <w:r w:rsidR="008C559B" w:rsidRPr="003A0C8E">
        <w:rPr>
          <w:rFonts w:ascii="Calibri" w:eastAsia="Calibri" w:hAnsi="Calibri" w:cs="Calibri"/>
          <w:i w:val="0"/>
          <w:sz w:val="22"/>
          <w:lang w:val="en-CA"/>
        </w:rPr>
        <w:t>The CNN</w:t>
      </w:r>
      <w:r w:rsidR="00C13894" w:rsidRPr="003A0C8E">
        <w:rPr>
          <w:rFonts w:ascii="Calibri" w:eastAsia="Calibri" w:hAnsi="Calibri" w:cs="Calibri"/>
          <w:i w:val="0"/>
          <w:sz w:val="22"/>
          <w:lang w:val="en-CA"/>
        </w:rPr>
        <w:t xml:space="preserve"> was then selected to deploy to the cloud environment.</w:t>
      </w:r>
    </w:p>
    <w:p w14:paraId="58AACA0C" w14:textId="77777777" w:rsidR="005F640C" w:rsidRPr="005F640C" w:rsidRDefault="005F640C" w:rsidP="00E73E63">
      <w:pPr>
        <w:pStyle w:val="picturedescription"/>
        <w:spacing w:before="240"/>
        <w:ind w:left="360"/>
        <w:jc w:val="left"/>
        <w:rPr>
          <w:rFonts w:ascii="Calibri" w:eastAsia="Calibri" w:hAnsi="Calibri" w:cs="Calibri"/>
          <w:i w:val="0"/>
          <w:sz w:val="22"/>
          <w:lang w:val="en-CA"/>
        </w:rPr>
      </w:pPr>
    </w:p>
    <w:p w14:paraId="08E30E9A" w14:textId="11C1DEAE" w:rsidR="00E60ECE" w:rsidRDefault="00E60ECE" w:rsidP="00E60ECE">
      <w:pPr>
        <w:pStyle w:val="Heading2"/>
        <w:rPr>
          <w:lang w:val="en-CA"/>
        </w:rPr>
      </w:pPr>
      <w:bookmarkStart w:id="38" w:name="_Toc132068141"/>
      <w:r>
        <w:rPr>
          <w:lang w:val="en-CA"/>
        </w:rPr>
        <w:t xml:space="preserve">5.1 </w:t>
      </w:r>
      <w:r w:rsidR="00CC398C">
        <w:rPr>
          <w:lang w:val="en-CA"/>
        </w:rPr>
        <w:t>Cloud Deployment</w:t>
      </w:r>
      <w:bookmarkEnd w:id="38"/>
    </w:p>
    <w:p w14:paraId="358B5698" w14:textId="6DC3D2E3" w:rsidR="007216C0" w:rsidRDefault="00947A78" w:rsidP="00CC398C">
      <w:pPr>
        <w:spacing w:after="120"/>
        <w:ind w:leftChars="163" w:left="359"/>
        <w:jc w:val="thaiDistribute"/>
        <w:rPr>
          <w:rFonts w:ascii="Calibri" w:eastAsia="Calibri" w:hAnsi="Calibri" w:cs="Calibri"/>
          <w:lang w:val="en-CA"/>
        </w:rPr>
      </w:pPr>
      <w:r>
        <w:rPr>
          <w:rFonts w:ascii="Calibri" w:eastAsia="Calibri" w:hAnsi="Calibri" w:cs="Calibri"/>
          <w:lang w:val="en-CA"/>
        </w:rPr>
        <w:t xml:space="preserve">Our </w:t>
      </w:r>
      <w:r w:rsidR="00221B8B">
        <w:rPr>
          <w:rFonts w:ascii="Calibri" w:eastAsia="Calibri" w:hAnsi="Calibri" w:cs="Calibri"/>
          <w:lang w:val="en-CA"/>
        </w:rPr>
        <w:t xml:space="preserve">model has been deployed on </w:t>
      </w:r>
      <w:r w:rsidR="00352D16">
        <w:rPr>
          <w:rFonts w:ascii="Calibri" w:eastAsia="Calibri" w:hAnsi="Calibri" w:cs="Calibri"/>
          <w:lang w:val="en-CA"/>
        </w:rPr>
        <w:t>Google Vert</w:t>
      </w:r>
      <w:r w:rsidR="009B5C8F">
        <w:rPr>
          <w:rFonts w:ascii="Calibri" w:eastAsia="Calibri" w:hAnsi="Calibri" w:cs="Calibri"/>
          <w:lang w:val="en-CA"/>
        </w:rPr>
        <w:t>e</w:t>
      </w:r>
      <w:r w:rsidR="00352D16">
        <w:rPr>
          <w:rFonts w:ascii="Calibri" w:eastAsia="Calibri" w:hAnsi="Calibri" w:cs="Calibri"/>
          <w:lang w:val="en-CA"/>
        </w:rPr>
        <w:t xml:space="preserve">x AI </w:t>
      </w:r>
      <w:r w:rsidR="00FC3E03">
        <w:rPr>
          <w:rFonts w:ascii="Calibri" w:eastAsia="Calibri" w:hAnsi="Calibri" w:cs="Calibri"/>
          <w:lang w:val="en-CA"/>
        </w:rPr>
        <w:t>to</w:t>
      </w:r>
      <w:r w:rsidR="006210FD">
        <w:rPr>
          <w:rFonts w:ascii="Calibri" w:eastAsia="Calibri" w:hAnsi="Calibri" w:cs="Calibri"/>
          <w:lang w:val="en-CA"/>
        </w:rPr>
        <w:t xml:space="preserve"> </w:t>
      </w:r>
      <w:r w:rsidR="00FC3E03">
        <w:rPr>
          <w:rFonts w:ascii="Calibri" w:eastAsia="Calibri" w:hAnsi="Calibri" w:cs="Calibri"/>
          <w:lang w:val="en-CA"/>
        </w:rPr>
        <w:t>allow prediction from external data. However, although the deployment</w:t>
      </w:r>
      <w:r w:rsidR="00352D16">
        <w:rPr>
          <w:rFonts w:ascii="Calibri" w:eastAsia="Calibri" w:hAnsi="Calibri" w:cs="Calibri"/>
          <w:lang w:val="en-CA"/>
        </w:rPr>
        <w:t xml:space="preserve"> </w:t>
      </w:r>
      <w:r w:rsidR="009E4B16">
        <w:rPr>
          <w:rFonts w:ascii="Calibri" w:eastAsia="Calibri" w:hAnsi="Calibri" w:cs="Calibri"/>
          <w:lang w:val="en-CA"/>
        </w:rPr>
        <w:t xml:space="preserve">process </w:t>
      </w:r>
      <w:r w:rsidR="005B3D43">
        <w:rPr>
          <w:rFonts w:ascii="Calibri" w:eastAsia="Calibri" w:hAnsi="Calibri" w:cs="Calibri"/>
          <w:lang w:val="en-CA"/>
        </w:rPr>
        <w:t>is</w:t>
      </w:r>
      <w:r w:rsidR="009E4B16">
        <w:rPr>
          <w:rFonts w:ascii="Calibri" w:eastAsia="Calibri" w:hAnsi="Calibri" w:cs="Calibri"/>
          <w:lang w:val="en-CA"/>
        </w:rPr>
        <w:t xml:space="preserve"> successful, </w:t>
      </w:r>
      <w:r w:rsidR="005B3D43">
        <w:rPr>
          <w:rFonts w:ascii="Calibri" w:eastAsia="Calibri" w:hAnsi="Calibri" w:cs="Calibri"/>
          <w:lang w:val="en-CA"/>
        </w:rPr>
        <w:t>the</w:t>
      </w:r>
      <w:r w:rsidR="004E0FE3">
        <w:rPr>
          <w:rFonts w:ascii="Calibri" w:eastAsia="Calibri" w:hAnsi="Calibri" w:cs="Calibri"/>
          <w:lang w:val="en-CA"/>
        </w:rPr>
        <w:t>re were error occurs in the prediction output. We are unable to resolve the issue as we used up all the credit we got</w:t>
      </w:r>
      <w:r w:rsidR="009A76C6">
        <w:rPr>
          <w:rFonts w:ascii="Calibri" w:eastAsia="Calibri" w:hAnsi="Calibri" w:cs="Calibri"/>
          <w:lang w:val="en-CA"/>
        </w:rPr>
        <w:t>.</w:t>
      </w:r>
      <w:r w:rsidR="00094105">
        <w:rPr>
          <w:rFonts w:ascii="Calibri" w:eastAsia="Calibri" w:hAnsi="Calibri" w:cs="Calibri"/>
          <w:lang w:val="en-CA"/>
        </w:rPr>
        <w:t xml:space="preserve"> More future next step</w:t>
      </w:r>
      <w:r w:rsidR="00C92751">
        <w:rPr>
          <w:rFonts w:ascii="Calibri" w:eastAsia="Calibri" w:hAnsi="Calibri" w:cs="Calibri"/>
          <w:lang w:val="en-CA"/>
        </w:rPr>
        <w:t xml:space="preserve"> for cloud deployment</w:t>
      </w:r>
      <w:r w:rsidR="00094105">
        <w:rPr>
          <w:rFonts w:ascii="Calibri" w:eastAsia="Calibri" w:hAnsi="Calibri" w:cs="Calibri"/>
          <w:lang w:val="en-CA"/>
        </w:rPr>
        <w:t xml:space="preserve"> will be addressed in the following section.</w:t>
      </w:r>
    </w:p>
    <w:p w14:paraId="64604166" w14:textId="77777777" w:rsidR="00A104B1" w:rsidRDefault="00A104B1" w:rsidP="00CC398C">
      <w:pPr>
        <w:spacing w:after="120"/>
        <w:ind w:leftChars="163" w:left="359"/>
        <w:jc w:val="thaiDistribute"/>
        <w:rPr>
          <w:rFonts w:ascii="Calibri" w:eastAsia="Calibri" w:hAnsi="Calibri" w:cs="Calibri"/>
          <w:lang w:val="en-CA"/>
        </w:rPr>
      </w:pPr>
    </w:p>
    <w:p w14:paraId="7FF0D8B2" w14:textId="2E6D0ACE" w:rsidR="00CC398C" w:rsidRDefault="00CC398C" w:rsidP="00CC398C">
      <w:pPr>
        <w:pStyle w:val="Heading1"/>
        <w:numPr>
          <w:ilvl w:val="0"/>
          <w:numId w:val="1"/>
        </w:numPr>
        <w:spacing w:after="240"/>
        <w:ind w:left="284" w:right="-138" w:hanging="426"/>
        <w:jc w:val="both"/>
        <w:rPr>
          <w:b/>
          <w:bCs/>
          <w:lang w:val="en-CA"/>
        </w:rPr>
      </w:pPr>
      <w:bookmarkStart w:id="39" w:name="_Toc132068142"/>
      <w:r>
        <w:rPr>
          <w:b/>
          <w:bCs/>
          <w:lang w:val="en-CA"/>
        </w:rPr>
        <w:t>CHALLENGES &amp; NEXT STEPS</w:t>
      </w:r>
      <w:bookmarkEnd w:id="39"/>
    </w:p>
    <w:p w14:paraId="75BD52E5" w14:textId="5EA95D67" w:rsidR="00822A82" w:rsidRDefault="00822A82" w:rsidP="008A7BAA">
      <w:pPr>
        <w:pStyle w:val="Heading2"/>
        <w:numPr>
          <w:ilvl w:val="1"/>
          <w:numId w:val="27"/>
        </w:numPr>
        <w:rPr>
          <w:rFonts w:eastAsia="Calibri"/>
          <w:lang w:val="en-CA"/>
        </w:rPr>
      </w:pPr>
      <w:bookmarkStart w:id="40" w:name="_Toc132068143"/>
      <w:r>
        <w:rPr>
          <w:rFonts w:eastAsia="Calibri"/>
          <w:lang w:val="en-CA"/>
        </w:rPr>
        <w:t>Challenges</w:t>
      </w:r>
      <w:bookmarkEnd w:id="40"/>
    </w:p>
    <w:p w14:paraId="4EE8D862" w14:textId="5B1A7B20" w:rsidR="00822A82" w:rsidRDefault="00432049" w:rsidP="007F005A">
      <w:pPr>
        <w:spacing w:after="0"/>
        <w:ind w:left="360"/>
        <w:jc w:val="thaiDistribute"/>
        <w:rPr>
          <w:rFonts w:ascii="Calibri" w:eastAsia="Calibri" w:hAnsi="Calibri" w:cs="Calibri"/>
        </w:rPr>
      </w:pPr>
      <w:r>
        <w:rPr>
          <w:rFonts w:ascii="Calibri" w:eastAsia="Calibri" w:hAnsi="Calibri" w:cs="Calibri"/>
          <w:lang w:val="en-CA"/>
        </w:rPr>
        <w:t>While</w:t>
      </w:r>
      <w:r w:rsidR="0087334D">
        <w:rPr>
          <w:rFonts w:ascii="Calibri" w:eastAsia="Calibri" w:hAnsi="Calibri" w:cs="Calibri"/>
          <w:lang w:val="en-CA"/>
        </w:rPr>
        <w:t xml:space="preserve"> we</w:t>
      </w:r>
      <w:r w:rsidR="008A7BAA">
        <w:rPr>
          <w:rFonts w:ascii="Calibri" w:eastAsia="Calibri" w:hAnsi="Calibri" w:cs="Calibri"/>
        </w:rPr>
        <w:t xml:space="preserve"> </w:t>
      </w:r>
      <w:r w:rsidR="0033314E">
        <w:rPr>
          <w:rFonts w:ascii="Calibri" w:eastAsia="Calibri" w:hAnsi="Calibri" w:cs="Calibri"/>
        </w:rPr>
        <w:t>us</w:t>
      </w:r>
      <w:r w:rsidR="0087334D">
        <w:rPr>
          <w:rFonts w:ascii="Calibri" w:eastAsia="Calibri" w:hAnsi="Calibri" w:cs="Calibri"/>
        </w:rPr>
        <w:t>ed</w:t>
      </w:r>
      <w:r w:rsidR="0033314E">
        <w:rPr>
          <w:rFonts w:ascii="Calibri" w:eastAsia="Calibri" w:hAnsi="Calibri" w:cs="Calibri"/>
        </w:rPr>
        <w:t xml:space="preserve"> the training data</w:t>
      </w:r>
      <w:r w:rsidR="008A7BAA">
        <w:rPr>
          <w:rFonts w:ascii="Calibri" w:eastAsia="Calibri" w:hAnsi="Calibri" w:cs="Calibri"/>
        </w:rPr>
        <w:t xml:space="preserve"> to implement Faster R-CNN model</w:t>
      </w:r>
      <w:r w:rsidR="0033314E">
        <w:rPr>
          <w:rFonts w:ascii="Calibri" w:eastAsia="Calibri" w:hAnsi="Calibri" w:cs="Calibri"/>
        </w:rPr>
        <w:t>,</w:t>
      </w:r>
      <w:r w:rsidR="008A7BAA">
        <w:rPr>
          <w:rFonts w:ascii="Calibri" w:eastAsia="Calibri" w:hAnsi="Calibri" w:cs="Calibri"/>
        </w:rPr>
        <w:t xml:space="preserve"> </w:t>
      </w:r>
      <w:r>
        <w:rPr>
          <w:rFonts w:ascii="Calibri" w:eastAsia="Calibri" w:hAnsi="Calibri" w:cs="Calibri"/>
        </w:rPr>
        <w:t xml:space="preserve">the result </w:t>
      </w:r>
      <w:r w:rsidR="00735D30">
        <w:rPr>
          <w:rFonts w:ascii="Calibri" w:eastAsia="Calibri" w:hAnsi="Calibri" w:cs="Calibri"/>
        </w:rPr>
        <w:t>could not locate the</w:t>
      </w:r>
      <w:r w:rsidR="0048732C">
        <w:rPr>
          <w:rFonts w:ascii="Calibri" w:eastAsia="Calibri" w:hAnsi="Calibri" w:cs="Calibri"/>
        </w:rPr>
        <w:t xml:space="preserve"> and classify the trash correctly</w:t>
      </w:r>
      <w:r w:rsidR="006D00EB">
        <w:rPr>
          <w:rFonts w:ascii="Calibri" w:eastAsia="Calibri" w:hAnsi="Calibri" w:cs="Calibri"/>
        </w:rPr>
        <w:t xml:space="preserve">. We then checked the </w:t>
      </w:r>
      <w:r w:rsidR="00790FF2">
        <w:rPr>
          <w:rFonts w:ascii="Calibri" w:eastAsia="Calibri" w:hAnsi="Calibri" w:cs="Calibri"/>
        </w:rPr>
        <w:t>image data that</w:t>
      </w:r>
      <w:r w:rsidR="00680FC6">
        <w:rPr>
          <w:rFonts w:ascii="Calibri" w:eastAsia="Calibri" w:hAnsi="Calibri" w:cs="Calibri"/>
        </w:rPr>
        <w:t xml:space="preserve"> integrated</w:t>
      </w:r>
      <w:r w:rsidR="001960AF">
        <w:rPr>
          <w:rFonts w:ascii="Calibri" w:eastAsia="Calibri" w:hAnsi="Calibri" w:cs="Calibri"/>
        </w:rPr>
        <w:t xml:space="preserve"> </w:t>
      </w:r>
      <w:r w:rsidR="00A83CE6">
        <w:rPr>
          <w:rFonts w:ascii="Calibri" w:eastAsia="Calibri" w:hAnsi="Calibri" w:cs="Calibri"/>
        </w:rPr>
        <w:t xml:space="preserve">tiff files and </w:t>
      </w:r>
      <w:r w:rsidR="000939A8">
        <w:rPr>
          <w:rFonts w:ascii="Calibri" w:eastAsia="Calibri" w:hAnsi="Calibri" w:cs="Calibri"/>
        </w:rPr>
        <w:t xml:space="preserve">coordinates in the </w:t>
      </w:r>
      <w:r w:rsidR="00C725CD">
        <w:rPr>
          <w:rFonts w:ascii="Calibri" w:eastAsia="Calibri" w:hAnsi="Calibri" w:cs="Calibri"/>
        </w:rPr>
        <w:t>xml files</w:t>
      </w:r>
      <w:r w:rsidR="000516BD">
        <w:rPr>
          <w:rFonts w:ascii="Calibri" w:eastAsia="Calibri" w:hAnsi="Calibri" w:cs="Calibri"/>
        </w:rPr>
        <w:t>,</w:t>
      </w:r>
      <w:r w:rsidR="00E4006F">
        <w:rPr>
          <w:rFonts w:ascii="Calibri" w:eastAsia="Calibri" w:hAnsi="Calibri" w:cs="Calibri"/>
        </w:rPr>
        <w:t xml:space="preserve"> but</w:t>
      </w:r>
      <w:r w:rsidR="00735D30">
        <w:rPr>
          <w:rFonts w:ascii="Calibri" w:eastAsia="Calibri" w:hAnsi="Calibri" w:cs="Calibri"/>
        </w:rPr>
        <w:t xml:space="preserve"> </w:t>
      </w:r>
      <w:r w:rsidR="001316C9">
        <w:rPr>
          <w:rFonts w:ascii="Calibri" w:eastAsia="Calibri" w:hAnsi="Calibri" w:cs="Calibri"/>
        </w:rPr>
        <w:t>s</w:t>
      </w:r>
      <w:r w:rsidR="00822A82" w:rsidRPr="00822A82">
        <w:rPr>
          <w:rFonts w:ascii="Calibri" w:eastAsia="Calibri" w:hAnsi="Calibri" w:cs="Calibri"/>
        </w:rPr>
        <w:t>ome</w:t>
      </w:r>
      <w:r w:rsidR="001316C9">
        <w:rPr>
          <w:rFonts w:ascii="Calibri" w:eastAsia="Calibri" w:hAnsi="Calibri" w:cs="Calibri"/>
        </w:rPr>
        <w:t xml:space="preserve"> bounding boxes are mislocated</w:t>
      </w:r>
      <w:r w:rsidR="00822A82" w:rsidRPr="00822A82">
        <w:rPr>
          <w:rFonts w:ascii="Calibri" w:eastAsia="Calibri" w:hAnsi="Calibri" w:cs="Calibri"/>
        </w:rPr>
        <w:t xml:space="preserve"> </w:t>
      </w:r>
      <w:r w:rsidR="00E4006F">
        <w:rPr>
          <w:rFonts w:ascii="Calibri" w:eastAsia="Calibri" w:hAnsi="Calibri" w:cs="Calibri"/>
        </w:rPr>
        <w:t xml:space="preserve">inside the </w:t>
      </w:r>
      <w:r w:rsidR="00822A82" w:rsidRPr="00822A82">
        <w:rPr>
          <w:rFonts w:ascii="Calibri" w:eastAsia="Calibri" w:hAnsi="Calibri" w:cs="Calibri"/>
        </w:rPr>
        <w:t>original photos, which</w:t>
      </w:r>
      <w:r w:rsidR="00E4006F">
        <w:rPr>
          <w:rFonts w:ascii="Calibri" w:eastAsia="Calibri" w:hAnsi="Calibri" w:cs="Calibri"/>
        </w:rPr>
        <w:t xml:space="preserve"> is very likely to be the </w:t>
      </w:r>
      <w:r w:rsidR="006932B4">
        <w:rPr>
          <w:rFonts w:ascii="Calibri" w:eastAsia="Calibri" w:hAnsi="Calibri" w:cs="Calibri"/>
        </w:rPr>
        <w:t>reason</w:t>
      </w:r>
      <w:r w:rsidR="00822A82" w:rsidRPr="00822A82">
        <w:rPr>
          <w:rFonts w:ascii="Calibri" w:eastAsia="Calibri" w:hAnsi="Calibri" w:cs="Calibri"/>
        </w:rPr>
        <w:t xml:space="preserve"> le</w:t>
      </w:r>
      <w:r w:rsidR="00E4006F">
        <w:rPr>
          <w:rFonts w:ascii="Calibri" w:eastAsia="Calibri" w:hAnsi="Calibri" w:cs="Calibri"/>
        </w:rPr>
        <w:t>a</w:t>
      </w:r>
      <w:r w:rsidR="00822A82" w:rsidRPr="00822A82">
        <w:rPr>
          <w:rFonts w:ascii="Calibri" w:eastAsia="Calibri" w:hAnsi="Calibri" w:cs="Calibri"/>
        </w:rPr>
        <w:t>d</w:t>
      </w:r>
      <w:r w:rsidR="00E4006F">
        <w:rPr>
          <w:rFonts w:ascii="Calibri" w:eastAsia="Calibri" w:hAnsi="Calibri" w:cs="Calibri"/>
        </w:rPr>
        <w:t>ing</w:t>
      </w:r>
      <w:r w:rsidR="00822A82" w:rsidRPr="00822A82">
        <w:rPr>
          <w:rFonts w:ascii="Calibri" w:eastAsia="Calibri" w:hAnsi="Calibri" w:cs="Calibri"/>
        </w:rPr>
        <w:t xml:space="preserve"> to the wrong object detection results.</w:t>
      </w:r>
      <w:r w:rsidR="007F005A">
        <w:rPr>
          <w:rFonts w:ascii="Calibri" w:eastAsia="Calibri" w:hAnsi="Calibri" w:cs="Calibri"/>
        </w:rPr>
        <w:t xml:space="preserve"> Also, t</w:t>
      </w:r>
      <w:r w:rsidR="00822A82" w:rsidRPr="00822A82">
        <w:rPr>
          <w:rFonts w:ascii="Calibri" w:eastAsia="Calibri" w:hAnsi="Calibri" w:cs="Calibri"/>
        </w:rPr>
        <w:t xml:space="preserve">here are more than 6000 photos in the dataset, which is around 1.22 GB in total, </w:t>
      </w:r>
      <w:r w:rsidR="00D00DDE" w:rsidRPr="00822A82">
        <w:rPr>
          <w:rFonts w:ascii="Calibri" w:eastAsia="Calibri" w:hAnsi="Calibri" w:cs="Calibri"/>
        </w:rPr>
        <w:t>leading</w:t>
      </w:r>
      <w:r w:rsidR="00822A82" w:rsidRPr="00822A82">
        <w:rPr>
          <w:rFonts w:ascii="Calibri" w:eastAsia="Calibri" w:hAnsi="Calibri" w:cs="Calibri"/>
        </w:rPr>
        <w:t xml:space="preserve"> to drastically long runtime when developing and testing the model, as well as high CPU &amp; GPU consumption.</w:t>
      </w:r>
      <w:r w:rsidR="007F005A">
        <w:rPr>
          <w:rFonts w:ascii="Calibri" w:eastAsia="Calibri" w:hAnsi="Calibri" w:cs="Calibri"/>
        </w:rPr>
        <w:t xml:space="preserve"> In this project, we </w:t>
      </w:r>
      <w:r w:rsidR="00840FEE">
        <w:rPr>
          <w:rFonts w:ascii="Calibri" w:eastAsia="Calibri" w:hAnsi="Calibri" w:cs="Calibri"/>
        </w:rPr>
        <w:t xml:space="preserve">used the resolutions of </w:t>
      </w:r>
      <w:r w:rsidR="003408B7">
        <w:rPr>
          <w:rFonts w:ascii="Calibri" w:eastAsia="Calibri" w:hAnsi="Calibri" w:cs="Calibri"/>
        </w:rPr>
        <w:t>256 pixels</w:t>
      </w:r>
      <w:r w:rsidR="00665F4A">
        <w:rPr>
          <w:rFonts w:ascii="Calibri" w:eastAsia="Calibri" w:hAnsi="Calibri" w:cs="Calibri"/>
        </w:rPr>
        <w:t>, which is relatively low</w:t>
      </w:r>
      <w:r w:rsidR="009B75E9">
        <w:rPr>
          <w:rFonts w:ascii="Calibri" w:eastAsia="Calibri" w:hAnsi="Calibri" w:cs="Calibri"/>
        </w:rPr>
        <w:t xml:space="preserve"> to reflect all the details of the </w:t>
      </w:r>
      <w:r w:rsidR="00C8621D">
        <w:rPr>
          <w:rFonts w:ascii="Calibri" w:eastAsia="Calibri" w:hAnsi="Calibri" w:cs="Calibri"/>
        </w:rPr>
        <w:t xml:space="preserve">target </w:t>
      </w:r>
      <w:r w:rsidR="006942A5">
        <w:rPr>
          <w:rFonts w:ascii="Calibri" w:eastAsia="Calibri" w:hAnsi="Calibri" w:cs="Calibri"/>
        </w:rPr>
        <w:t xml:space="preserve">and background. </w:t>
      </w:r>
    </w:p>
    <w:p w14:paraId="1BE350A3" w14:textId="77777777" w:rsidR="00822A82" w:rsidRPr="00822A82" w:rsidRDefault="00822A82" w:rsidP="00D00DDE">
      <w:pPr>
        <w:spacing w:after="0"/>
        <w:rPr>
          <w:rFonts w:ascii="Calibri" w:eastAsia="Calibri" w:hAnsi="Calibri" w:cs="Calibri"/>
        </w:rPr>
      </w:pPr>
    </w:p>
    <w:p w14:paraId="787D447B" w14:textId="63818675" w:rsidR="00822A82" w:rsidRDefault="00822A82" w:rsidP="00822A82">
      <w:pPr>
        <w:pStyle w:val="Heading2"/>
        <w:rPr>
          <w:rFonts w:eastAsia="Calibri"/>
          <w:lang w:val="en-CA"/>
        </w:rPr>
      </w:pPr>
      <w:bookmarkStart w:id="41" w:name="_Toc132068144"/>
      <w:r>
        <w:rPr>
          <w:rFonts w:eastAsia="Calibri"/>
          <w:lang w:val="en-CA"/>
        </w:rPr>
        <w:t>6.2 Next Steps</w:t>
      </w:r>
      <w:bookmarkEnd w:id="41"/>
    </w:p>
    <w:p w14:paraId="7E6FBEE9" w14:textId="6CFE39CD" w:rsidR="00D00DDE" w:rsidRPr="00D00DDE" w:rsidRDefault="008F17C8" w:rsidP="002A6D8F">
      <w:pPr>
        <w:ind w:left="357"/>
        <w:jc w:val="thaiDistribute"/>
      </w:pPr>
      <w:r>
        <w:t>As mentioned previously</w:t>
      </w:r>
      <w:r w:rsidR="006942A5">
        <w:t>, we suspected</w:t>
      </w:r>
      <w:r>
        <w:t xml:space="preserve"> that the original dataset was mislabeled </w:t>
      </w:r>
      <w:r w:rsidR="006942A5">
        <w:t xml:space="preserve">or the </w:t>
      </w:r>
      <w:r w:rsidR="00870AC1">
        <w:t xml:space="preserve">preprocessing step </w:t>
      </w:r>
      <w:r w:rsidR="005F0E86">
        <w:t>could not</w:t>
      </w:r>
      <w:r w:rsidR="001E2713">
        <w:t xml:space="preserve"> mount the bounding boxes onto the image correctly</w:t>
      </w:r>
      <w:r w:rsidR="00F51768">
        <w:t>,</w:t>
      </w:r>
      <w:r>
        <w:t xml:space="preserve"> </w:t>
      </w:r>
      <w:r w:rsidR="00363F86">
        <w:t>which</w:t>
      </w:r>
      <w:r>
        <w:t xml:space="preserve"> led to the </w:t>
      </w:r>
      <w:r w:rsidR="00BC38DC">
        <w:t>wrong predicted</w:t>
      </w:r>
      <w:r w:rsidR="00167802">
        <w:t xml:space="preserve"> object bounding boxes</w:t>
      </w:r>
      <w:r w:rsidR="0092455D">
        <w:t xml:space="preserve">, </w:t>
      </w:r>
      <w:r w:rsidR="005A1498">
        <w:t xml:space="preserve">and </w:t>
      </w:r>
      <w:r w:rsidR="006A0434">
        <w:t xml:space="preserve">the accuracy of the label </w:t>
      </w:r>
      <w:r w:rsidR="00363F86">
        <w:t>should be improved.</w:t>
      </w:r>
      <w:r w:rsidR="005A1498">
        <w:t xml:space="preserve"> To </w:t>
      </w:r>
      <w:r w:rsidR="0068344F">
        <w:t xml:space="preserve">solve and improve this issue, </w:t>
      </w:r>
      <w:r w:rsidR="009C4B2B">
        <w:t>.</w:t>
      </w:r>
      <w:r w:rsidR="00C744BF">
        <w:t xml:space="preserve">tfw files </w:t>
      </w:r>
      <w:r w:rsidR="009C4B2B">
        <w:t>could</w:t>
      </w:r>
      <w:r w:rsidR="00C744BF">
        <w:t xml:space="preserve"> be </w:t>
      </w:r>
      <w:r w:rsidR="002C5A19">
        <w:t xml:space="preserve">considered as </w:t>
      </w:r>
      <w:r w:rsidR="005442B9">
        <w:t xml:space="preserve">it </w:t>
      </w:r>
      <w:r w:rsidR="005442B9" w:rsidRPr="005442B9">
        <w:t>is used in saving the world location of an aerial satellite photograph</w:t>
      </w:r>
      <w:r w:rsidR="009C4B2B">
        <w:t xml:space="preserve">. </w:t>
      </w:r>
      <w:r w:rsidR="00682A56">
        <w:t>Also, t</w:t>
      </w:r>
      <w:r w:rsidR="009D008F">
        <w:t xml:space="preserve">he OpenCV-processed image can also be applied to the Faster R-CNN </w:t>
      </w:r>
      <w:r w:rsidR="0050394D">
        <w:t>models and</w:t>
      </w:r>
      <w:r w:rsidR="009D008F">
        <w:t xml:space="preserve"> might lead to </w:t>
      </w:r>
      <w:r w:rsidR="0050394D">
        <w:t>better accuracy of the results.</w:t>
      </w:r>
      <w:r w:rsidR="00144D5D">
        <w:t xml:space="preserve"> Since </w:t>
      </w:r>
      <w:r w:rsidR="00464FCA">
        <w:t xml:space="preserve">this project is </w:t>
      </w:r>
      <w:r w:rsidR="00CA0780">
        <w:t xml:space="preserve">in </w:t>
      </w:r>
      <w:r w:rsidR="00464FCA">
        <w:t xml:space="preserve">a preliminary </w:t>
      </w:r>
      <w:r w:rsidR="00CA0780">
        <w:t xml:space="preserve">stage, </w:t>
      </w:r>
      <w:r w:rsidR="006B0D49">
        <w:t>a</w:t>
      </w:r>
      <w:r w:rsidR="0050394D">
        <w:t>ll obtained models’ parameters can be further fine-tuned</w:t>
      </w:r>
      <w:r w:rsidR="00F115B8">
        <w:t xml:space="preserve">, for example, </w:t>
      </w:r>
      <w:r w:rsidR="00744A3A" w:rsidRPr="00C2107D">
        <w:t>l</w:t>
      </w:r>
      <w:r w:rsidR="009F7BAB" w:rsidRPr="00C2107D">
        <w:t xml:space="preserve">earning rate, </w:t>
      </w:r>
      <w:r w:rsidR="00744A3A" w:rsidRPr="00C2107D">
        <w:t>b</w:t>
      </w:r>
      <w:r w:rsidR="00A95886" w:rsidRPr="00C2107D">
        <w:t xml:space="preserve">atch size, </w:t>
      </w:r>
      <w:r w:rsidR="00744A3A" w:rsidRPr="00C2107D">
        <w:t>w</w:t>
      </w:r>
      <w:r w:rsidR="00AE491E" w:rsidRPr="00C2107D">
        <w:t>eight initialization</w:t>
      </w:r>
      <w:r w:rsidR="0046773C" w:rsidRPr="00C2107D">
        <w:t xml:space="preserve">, </w:t>
      </w:r>
      <w:r w:rsidR="00744A3A" w:rsidRPr="00C2107D">
        <w:t>a</w:t>
      </w:r>
      <w:r w:rsidR="0046773C" w:rsidRPr="00C2107D">
        <w:t>nchor scales and aspect ratios</w:t>
      </w:r>
      <w:r w:rsidR="00744A3A" w:rsidRPr="00C2107D">
        <w:t>.</w:t>
      </w:r>
    </w:p>
    <w:p w14:paraId="4102C34A" w14:textId="49510DD1" w:rsidR="002A6D8F" w:rsidRPr="00D00DDE" w:rsidRDefault="002A6D8F" w:rsidP="002A6D8F">
      <w:pPr>
        <w:spacing w:after="0"/>
        <w:ind w:left="360"/>
        <w:jc w:val="thaiDistribute"/>
      </w:pPr>
      <w:r w:rsidRPr="002A6D8F">
        <w:t>For our next steps</w:t>
      </w:r>
      <w:r w:rsidR="00FF4E0C">
        <w:t xml:space="preserve"> in the cloud service</w:t>
      </w:r>
      <w:r w:rsidRPr="002A6D8F">
        <w:t xml:space="preserve">, we plan to address the </w:t>
      </w:r>
      <w:r w:rsidR="00116C3A">
        <w:rPr>
          <w:lang w:eastAsia="zh-CN"/>
        </w:rPr>
        <w:t>‘</w:t>
      </w:r>
      <w:r w:rsidR="00116C3A">
        <w:rPr>
          <w:rFonts w:hint="eastAsia"/>
          <w:lang w:eastAsia="zh-CN"/>
        </w:rPr>
        <w:t>errors</w:t>
      </w:r>
      <w:r w:rsidR="00116C3A">
        <w:rPr>
          <w:lang w:eastAsia="zh-CN"/>
        </w:rPr>
        <w:t>’</w:t>
      </w:r>
      <w:r w:rsidRPr="002A6D8F">
        <w:t xml:space="preserve"> issue encountered during the prediction phase on Vertex AI, identifying the root causes and implementing solutions to fix the error. Once </w:t>
      </w:r>
      <w:r w:rsidR="00116C3A">
        <w:t>this</w:t>
      </w:r>
      <w:r w:rsidRPr="002A6D8F">
        <w:t xml:space="preserve"> issue </w:t>
      </w:r>
      <w:r w:rsidR="00116C3A">
        <w:t>has</w:t>
      </w:r>
      <w:r w:rsidRPr="002A6D8F">
        <w:t xml:space="preserve"> been resolved, our objective is to develop a web application that will integrate the model's API, allowing for practical use of the model in detecting plastic on beaches. This web application will serve as a user-friendly platform for clients to upload images and receive predictions on the presence and location of plastic debris, thereby demonstrating the real-world applicability of our model and contributing to efforts in reducing plastic pollution.</w:t>
      </w:r>
    </w:p>
    <w:p w14:paraId="291D69DC" w14:textId="371D56B3" w:rsidR="007216C0" w:rsidRDefault="007216C0" w:rsidP="007216C0">
      <w:pPr>
        <w:rPr>
          <w:rFonts w:ascii="Calibri" w:eastAsia="Calibri" w:hAnsi="Calibri" w:cs="Calibri"/>
          <w:lang w:val="en-CA"/>
        </w:rPr>
      </w:pPr>
      <w:r>
        <w:rPr>
          <w:rFonts w:ascii="Calibri" w:eastAsia="Calibri" w:hAnsi="Calibri" w:cs="Calibri"/>
          <w:lang w:val="en-CA"/>
        </w:rPr>
        <w:br w:type="page"/>
      </w:r>
    </w:p>
    <w:p w14:paraId="0D9BC951" w14:textId="7957A59A" w:rsidR="00CC398C" w:rsidRDefault="00CC398C" w:rsidP="00CC398C">
      <w:pPr>
        <w:pStyle w:val="Heading1"/>
        <w:numPr>
          <w:ilvl w:val="0"/>
          <w:numId w:val="1"/>
        </w:numPr>
        <w:spacing w:after="240"/>
        <w:ind w:left="284" w:right="-138" w:hanging="426"/>
        <w:jc w:val="both"/>
        <w:rPr>
          <w:b/>
          <w:bCs/>
          <w:lang w:val="en-CA"/>
        </w:rPr>
      </w:pPr>
      <w:bookmarkStart w:id="42" w:name="_Toc132068145"/>
      <w:r>
        <w:rPr>
          <w:b/>
          <w:bCs/>
          <w:lang w:val="en-CA"/>
        </w:rPr>
        <w:t>LEARNING OBJECTIVES</w:t>
      </w:r>
      <w:bookmarkEnd w:id="42"/>
    </w:p>
    <w:p w14:paraId="63D38213" w14:textId="682A2836" w:rsidR="00CC398C" w:rsidRDefault="00CC398C" w:rsidP="00CC398C">
      <w:pPr>
        <w:pStyle w:val="Heading2"/>
        <w:rPr>
          <w:lang w:val="en-CA"/>
        </w:rPr>
      </w:pPr>
      <w:bookmarkStart w:id="43" w:name="_Toc132068146"/>
      <w:r>
        <w:rPr>
          <w:lang w:val="en-CA"/>
        </w:rPr>
        <w:t xml:space="preserve">7.1 </w:t>
      </w:r>
      <w:r w:rsidR="008802F3">
        <w:rPr>
          <w:lang w:val="en-CA"/>
        </w:rPr>
        <w:t>Yi-Chi Chang</w:t>
      </w:r>
      <w:r w:rsidR="00876F77">
        <w:rPr>
          <w:lang w:val="en-CA"/>
        </w:rPr>
        <w:t xml:space="preserve"> (Lawrence)</w:t>
      </w:r>
      <w:bookmarkEnd w:id="43"/>
    </w:p>
    <w:p w14:paraId="26FD86A2" w14:textId="77777777" w:rsidR="00156ECE" w:rsidRDefault="00156ECE" w:rsidP="00156ECE">
      <w:pPr>
        <w:ind w:left="360"/>
        <w:rPr>
          <w:lang w:val="en-CA"/>
        </w:rPr>
      </w:pPr>
      <w:r>
        <w:rPr>
          <w:lang w:val="en-CA"/>
        </w:rPr>
        <w:t>My learning objective is to:</w:t>
      </w:r>
    </w:p>
    <w:p w14:paraId="3914118A" w14:textId="02391FCA" w:rsidR="00E47D6C" w:rsidRPr="00E47D6C" w:rsidRDefault="00E47D6C" w:rsidP="00CE30F0">
      <w:pPr>
        <w:pStyle w:val="ListParagraph"/>
        <w:numPr>
          <w:ilvl w:val="0"/>
          <w:numId w:val="20"/>
        </w:numPr>
        <w:jc w:val="thaiDistribute"/>
      </w:pPr>
      <w:r w:rsidRPr="00E47D6C">
        <w:t>Learn how to apply OpenCV to read, show, resize and process the images picture by wrangling 6,000+ images for this project by 31 March 2023.</w:t>
      </w:r>
    </w:p>
    <w:p w14:paraId="4A6149B7" w14:textId="7E28A1A4" w:rsidR="00E47D6C" w:rsidRPr="00E47D6C" w:rsidRDefault="00E47D6C" w:rsidP="00CE30F0">
      <w:pPr>
        <w:pStyle w:val="ListParagraph"/>
        <w:numPr>
          <w:ilvl w:val="0"/>
          <w:numId w:val="20"/>
        </w:numPr>
        <w:jc w:val="thaiDistribute"/>
        <w:rPr>
          <w:lang w:bidi="th-TH"/>
        </w:rPr>
      </w:pPr>
      <w:r w:rsidRPr="00E47D6C">
        <w:rPr>
          <w:lang w:bidi="th-TH"/>
        </w:rPr>
        <w:t xml:space="preserve">Learn how to parse XML </w:t>
      </w:r>
      <w:r w:rsidR="00D4380E" w:rsidRPr="00E47D6C">
        <w:rPr>
          <w:lang w:bidi="th-TH"/>
        </w:rPr>
        <w:t>files</w:t>
      </w:r>
      <w:r w:rsidRPr="00E47D6C">
        <w:rPr>
          <w:lang w:bidi="th-TH"/>
        </w:rPr>
        <w:t xml:space="preserve"> with xml tree package in Python by parsing the 6,000+ labels dataset for this project for the preparation of the CNN model by 31 March 2023.</w:t>
      </w:r>
    </w:p>
    <w:p w14:paraId="5C7515FE" w14:textId="77777777" w:rsidR="00EC503D" w:rsidRPr="00EC503D" w:rsidRDefault="00EC503D" w:rsidP="00EC503D">
      <w:pPr>
        <w:ind w:left="360"/>
        <w:rPr>
          <w:u w:val="single"/>
        </w:rPr>
      </w:pPr>
      <w:r w:rsidRPr="00EC503D">
        <w:rPr>
          <w:u w:val="single"/>
        </w:rPr>
        <w:t>What I had planned on learning</w:t>
      </w:r>
    </w:p>
    <w:p w14:paraId="12D99A67" w14:textId="762718AE" w:rsidR="00EC503D" w:rsidRDefault="0076728D" w:rsidP="00CE30F0">
      <w:pPr>
        <w:ind w:left="360"/>
        <w:jc w:val="thaiDistribute"/>
      </w:pPr>
      <w:r>
        <w:t xml:space="preserve">Without any image process </w:t>
      </w:r>
      <w:r w:rsidR="008A6675">
        <w:t xml:space="preserve">or </w:t>
      </w:r>
      <w:r w:rsidR="000F15CC">
        <w:t xml:space="preserve">Pascal VOC data wrangling experience, </w:t>
      </w:r>
      <w:r w:rsidR="00E70617">
        <w:t xml:space="preserve">I had planned to </w:t>
      </w:r>
      <w:r w:rsidR="008E1094">
        <w:t xml:space="preserve">learn Open CV </w:t>
      </w:r>
      <w:r w:rsidR="00EF6D8F">
        <w:t xml:space="preserve">from online resources such as the documentation of Open CV package and </w:t>
      </w:r>
      <w:r w:rsidR="00C46EEA">
        <w:t>YouTube</w:t>
      </w:r>
      <w:r w:rsidR="00DE34A4">
        <w:t xml:space="preserve"> videos</w:t>
      </w:r>
      <w:r w:rsidR="00CE3664">
        <w:t xml:space="preserve">. </w:t>
      </w:r>
      <w:r w:rsidR="00651070">
        <w:t xml:space="preserve">I will </w:t>
      </w:r>
      <w:r w:rsidR="006B70CB">
        <w:t xml:space="preserve">also </w:t>
      </w:r>
      <w:r w:rsidR="00F41412">
        <w:t xml:space="preserve">apply some basic image process method such as </w:t>
      </w:r>
      <w:r w:rsidR="00C71490">
        <w:t xml:space="preserve">slicing, </w:t>
      </w:r>
      <w:r w:rsidR="005E1F98">
        <w:t>blur, canny …etc</w:t>
      </w:r>
      <w:r w:rsidR="00D40B06">
        <w:t>.</w:t>
      </w:r>
      <w:r w:rsidR="000F15CC">
        <w:t xml:space="preserve"> </w:t>
      </w:r>
      <w:r w:rsidR="006F707C">
        <w:t>T</w:t>
      </w:r>
      <w:r w:rsidR="000F15CC">
        <w:t xml:space="preserve">o </w:t>
      </w:r>
      <w:r w:rsidR="00954F8B">
        <w:t>familiar with the function available on OpenCV</w:t>
      </w:r>
      <w:r w:rsidR="002C5399">
        <w:t>.</w:t>
      </w:r>
      <w:r w:rsidR="00651070">
        <w:t xml:space="preserve"> </w:t>
      </w:r>
      <w:r w:rsidR="006E4B1E">
        <w:t xml:space="preserve">For XML </w:t>
      </w:r>
      <w:r w:rsidR="00EF7E93">
        <w:t xml:space="preserve">parser, </w:t>
      </w:r>
      <w:r w:rsidR="00F32519">
        <w:t xml:space="preserve">I planned to read the </w:t>
      </w:r>
      <w:r w:rsidR="00A2538B">
        <w:t xml:space="preserve">documentation of XML file </w:t>
      </w:r>
      <w:r w:rsidR="00584D78">
        <w:t>to</w:t>
      </w:r>
      <w:r w:rsidR="00A2538B">
        <w:t xml:space="preserve"> </w:t>
      </w:r>
      <w:r w:rsidR="005E1F98">
        <w:t xml:space="preserve">learn how to </w:t>
      </w:r>
      <w:r w:rsidR="00137B1C">
        <w:t xml:space="preserve">parse </w:t>
      </w:r>
      <w:r w:rsidR="005E05ED">
        <w:t>and extract the value</w:t>
      </w:r>
      <w:r w:rsidR="00893010">
        <w:t xml:space="preserve"> from </w:t>
      </w:r>
      <w:r w:rsidR="004852E7">
        <w:t>the file.</w:t>
      </w:r>
    </w:p>
    <w:p w14:paraId="6722ADF2" w14:textId="1CAFCD64" w:rsidR="00156ECE" w:rsidRDefault="00EC503D" w:rsidP="008E32D5">
      <w:pPr>
        <w:ind w:left="360"/>
        <w:rPr>
          <w:u w:val="single"/>
        </w:rPr>
      </w:pPr>
      <w:r w:rsidRPr="00EC503D">
        <w:rPr>
          <w:u w:val="single"/>
        </w:rPr>
        <w:t>Demonstrate evidence of your learning</w:t>
      </w:r>
    </w:p>
    <w:p w14:paraId="4C1CD73A" w14:textId="4ECD0758" w:rsidR="008E32D5" w:rsidRPr="000B7E55" w:rsidRDefault="00835281" w:rsidP="00956F10">
      <w:pPr>
        <w:ind w:left="360"/>
        <w:jc w:val="both"/>
        <w:rPr>
          <w:lang w:eastAsia="zh-TW"/>
        </w:rPr>
      </w:pPr>
      <w:r>
        <w:rPr>
          <w:rFonts w:hint="eastAsia"/>
          <w:lang w:eastAsia="zh-TW"/>
        </w:rPr>
        <w:t>T</w:t>
      </w:r>
      <w:r>
        <w:rPr>
          <w:lang w:eastAsia="zh-TW"/>
        </w:rPr>
        <w:t xml:space="preserve">he corresponding task </w:t>
      </w:r>
      <w:r w:rsidR="007602B1">
        <w:rPr>
          <w:lang w:eastAsia="zh-TW"/>
        </w:rPr>
        <w:t>associated</w:t>
      </w:r>
      <w:r>
        <w:rPr>
          <w:lang w:eastAsia="zh-TW"/>
        </w:rPr>
        <w:t xml:space="preserve"> </w:t>
      </w:r>
      <w:r w:rsidR="007602B1">
        <w:rPr>
          <w:lang w:eastAsia="zh-TW"/>
        </w:rPr>
        <w:t>with</w:t>
      </w:r>
      <w:r>
        <w:rPr>
          <w:lang w:eastAsia="zh-TW"/>
        </w:rPr>
        <w:t xml:space="preserve"> my learning objective is to read</w:t>
      </w:r>
      <w:r w:rsidR="00051E16">
        <w:rPr>
          <w:lang w:eastAsia="zh-TW"/>
        </w:rPr>
        <w:t xml:space="preserve"> all images data and parse all </w:t>
      </w:r>
      <w:r w:rsidR="0067519E">
        <w:rPr>
          <w:lang w:eastAsia="zh-TW"/>
        </w:rPr>
        <w:t xml:space="preserve">XML </w:t>
      </w:r>
      <w:r w:rsidR="6A2F6E08" w:rsidRPr="2044A266">
        <w:rPr>
          <w:lang w:eastAsia="zh-TW"/>
        </w:rPr>
        <w:t>files</w:t>
      </w:r>
      <w:r w:rsidR="0067519E">
        <w:rPr>
          <w:lang w:eastAsia="zh-TW"/>
        </w:rPr>
        <w:t xml:space="preserve"> to filter and extract the </w:t>
      </w:r>
      <w:r w:rsidR="00051E16">
        <w:rPr>
          <w:lang w:eastAsia="zh-TW"/>
        </w:rPr>
        <w:t>bounding box</w:t>
      </w:r>
      <w:r w:rsidR="0067519E">
        <w:rPr>
          <w:lang w:eastAsia="zh-TW"/>
        </w:rPr>
        <w:t xml:space="preserve"> information</w:t>
      </w:r>
      <w:r w:rsidR="006E62D0">
        <w:rPr>
          <w:lang w:eastAsia="zh-TW"/>
        </w:rPr>
        <w:t xml:space="preserve">. </w:t>
      </w:r>
      <w:r w:rsidR="00F54AB2">
        <w:rPr>
          <w:lang w:eastAsia="zh-TW"/>
        </w:rPr>
        <w:t>Afterwards, write a code to draw bounding box</w:t>
      </w:r>
      <w:r w:rsidR="007602B1">
        <w:rPr>
          <w:lang w:eastAsia="zh-TW"/>
        </w:rPr>
        <w:t>es</w:t>
      </w:r>
      <w:r w:rsidR="00F54AB2">
        <w:rPr>
          <w:lang w:eastAsia="zh-TW"/>
        </w:rPr>
        <w:t xml:space="preserve"> on the image</w:t>
      </w:r>
      <w:r w:rsidR="00956F10">
        <w:rPr>
          <w:lang w:eastAsia="zh-TW"/>
        </w:rPr>
        <w:t>.</w:t>
      </w:r>
      <w:r w:rsidR="00AC6531">
        <w:rPr>
          <w:lang w:eastAsia="zh-TW"/>
        </w:rPr>
        <w:t xml:space="preserve"> </w:t>
      </w:r>
      <w:r w:rsidR="00223775">
        <w:rPr>
          <w:lang w:eastAsia="zh-TW"/>
        </w:rPr>
        <w:t>All</w:t>
      </w:r>
      <w:r w:rsidR="008D0E12">
        <w:rPr>
          <w:lang w:eastAsia="zh-TW"/>
        </w:rPr>
        <w:t xml:space="preserve"> the tasks</w:t>
      </w:r>
      <w:r w:rsidR="006F707C">
        <w:rPr>
          <w:lang w:eastAsia="zh-TW"/>
        </w:rPr>
        <w:t xml:space="preserve"> </w:t>
      </w:r>
      <w:r w:rsidR="00E53AC6">
        <w:rPr>
          <w:lang w:eastAsia="zh-TW"/>
        </w:rPr>
        <w:t>are successfully completed</w:t>
      </w:r>
      <w:r w:rsidR="00C07A08">
        <w:rPr>
          <w:lang w:eastAsia="zh-TW"/>
        </w:rPr>
        <w:t>.</w:t>
      </w:r>
    </w:p>
    <w:p w14:paraId="58F12A62" w14:textId="34B3CB64" w:rsidR="007B5B53" w:rsidRPr="00EC17C1" w:rsidRDefault="007B5B53" w:rsidP="007B5B53">
      <w:pPr>
        <w:ind w:left="360"/>
        <w:rPr>
          <w:u w:val="single"/>
        </w:rPr>
      </w:pPr>
      <w:r>
        <w:rPr>
          <w:u w:val="single"/>
        </w:rPr>
        <w:t>Overall learning result</w:t>
      </w:r>
    </w:p>
    <w:p w14:paraId="24E74FE7" w14:textId="074E626A" w:rsidR="007B5B53" w:rsidRDefault="00196882" w:rsidP="00CE30F0">
      <w:pPr>
        <w:ind w:left="360"/>
        <w:jc w:val="thaiDistribute"/>
        <w:rPr>
          <w:lang w:eastAsia="zh-TW"/>
        </w:rPr>
      </w:pPr>
      <w:r>
        <w:rPr>
          <w:rFonts w:hint="eastAsia"/>
          <w:lang w:eastAsia="zh-TW"/>
        </w:rPr>
        <w:t>F</w:t>
      </w:r>
      <w:r>
        <w:rPr>
          <w:lang w:eastAsia="zh-TW"/>
        </w:rPr>
        <w:t xml:space="preserve">rom my perspective, I </w:t>
      </w:r>
      <w:r w:rsidR="00060BAF">
        <w:rPr>
          <w:lang w:eastAsia="zh-TW"/>
        </w:rPr>
        <w:t xml:space="preserve">would conclude that I </w:t>
      </w:r>
      <w:r w:rsidR="00AF3168">
        <w:rPr>
          <w:lang w:eastAsia="zh-TW"/>
        </w:rPr>
        <w:t xml:space="preserve">complete my learning objective as I am able to generate </w:t>
      </w:r>
      <w:r w:rsidR="008D13FC">
        <w:rPr>
          <w:lang w:eastAsia="zh-TW"/>
        </w:rPr>
        <w:t xml:space="preserve">lines of code for my teammate to read in the </w:t>
      </w:r>
      <w:r w:rsidR="00BE1153">
        <w:rPr>
          <w:lang w:eastAsia="zh-TW"/>
        </w:rPr>
        <w:t xml:space="preserve">image data and match it with the annotations so that they are able to </w:t>
      </w:r>
      <w:r w:rsidR="003436A9">
        <w:rPr>
          <w:lang w:eastAsia="zh-TW"/>
        </w:rPr>
        <w:t xml:space="preserve">construct the </w:t>
      </w:r>
      <w:r w:rsidR="00AA3037">
        <w:rPr>
          <w:lang w:eastAsia="zh-TW"/>
        </w:rPr>
        <w:t xml:space="preserve">machine learning model. </w:t>
      </w:r>
      <w:r w:rsidR="00C3132C">
        <w:rPr>
          <w:lang w:eastAsia="zh-TW"/>
        </w:rPr>
        <w:t xml:space="preserve">I also generate a function to </w:t>
      </w:r>
      <w:r w:rsidR="008309B8">
        <w:rPr>
          <w:lang w:eastAsia="zh-TW"/>
        </w:rPr>
        <w:t>draw</w:t>
      </w:r>
      <w:r w:rsidR="00C1116D">
        <w:rPr>
          <w:lang w:eastAsia="zh-TW"/>
        </w:rPr>
        <w:t xml:space="preserve"> the </w:t>
      </w:r>
      <w:r w:rsidR="008309B8">
        <w:rPr>
          <w:lang w:eastAsia="zh-TW"/>
        </w:rPr>
        <w:t xml:space="preserve">original and </w:t>
      </w:r>
      <w:r w:rsidR="00C1116D">
        <w:rPr>
          <w:lang w:eastAsia="zh-TW"/>
        </w:rPr>
        <w:t xml:space="preserve">predicted bounding boxes on the </w:t>
      </w:r>
      <w:r w:rsidR="008309B8">
        <w:rPr>
          <w:lang w:eastAsia="zh-TW"/>
        </w:rPr>
        <w:t xml:space="preserve">image to </w:t>
      </w:r>
      <w:r w:rsidR="000B4BAD">
        <w:rPr>
          <w:lang w:eastAsia="zh-TW"/>
        </w:rPr>
        <w:t xml:space="preserve">evaluate the performance of the </w:t>
      </w:r>
      <w:r w:rsidR="00CB7847">
        <w:rPr>
          <w:lang w:eastAsia="zh-TW"/>
        </w:rPr>
        <w:t>model</w:t>
      </w:r>
      <w:r w:rsidR="008309B8">
        <w:rPr>
          <w:lang w:eastAsia="zh-TW"/>
        </w:rPr>
        <w:t>.</w:t>
      </w:r>
      <w:r w:rsidR="00AA3037">
        <w:rPr>
          <w:lang w:eastAsia="zh-TW"/>
        </w:rPr>
        <w:t xml:space="preserve"> Besides, as my </w:t>
      </w:r>
      <w:r w:rsidR="00A24240">
        <w:rPr>
          <w:lang w:eastAsia="zh-TW"/>
        </w:rPr>
        <w:t xml:space="preserve">task is at the early stage of the </w:t>
      </w:r>
      <w:r w:rsidR="008E1457">
        <w:rPr>
          <w:lang w:eastAsia="zh-TW"/>
        </w:rPr>
        <w:t xml:space="preserve">project’s life cycle. I also </w:t>
      </w:r>
      <w:r w:rsidR="008D159F">
        <w:rPr>
          <w:lang w:eastAsia="zh-TW"/>
        </w:rPr>
        <w:t>spent</w:t>
      </w:r>
      <w:r w:rsidR="00F56EF5">
        <w:rPr>
          <w:lang w:eastAsia="zh-TW"/>
        </w:rPr>
        <w:t xml:space="preserve"> some time on learning CNN model to support Leo on </w:t>
      </w:r>
      <w:r w:rsidR="00163B67">
        <w:rPr>
          <w:lang w:eastAsia="zh-TW"/>
        </w:rPr>
        <w:t xml:space="preserve">improving the </w:t>
      </w:r>
      <w:r w:rsidR="00862ED2">
        <w:rPr>
          <w:lang w:eastAsia="zh-TW"/>
        </w:rPr>
        <w:t>performance of the model.</w:t>
      </w:r>
    </w:p>
    <w:p w14:paraId="423C10C0" w14:textId="77777777" w:rsidR="008802F3" w:rsidRPr="00156ECE" w:rsidRDefault="008802F3" w:rsidP="008802F3"/>
    <w:p w14:paraId="61F67B16" w14:textId="3552F353" w:rsidR="008802F3" w:rsidRPr="00CC398C" w:rsidRDefault="008802F3" w:rsidP="008802F3">
      <w:pPr>
        <w:pStyle w:val="Heading2"/>
        <w:rPr>
          <w:lang w:val="en-CA"/>
        </w:rPr>
      </w:pPr>
      <w:bookmarkStart w:id="44" w:name="_Toc132068147"/>
      <w:r>
        <w:rPr>
          <w:lang w:val="en-CA"/>
        </w:rPr>
        <w:t>7.</w:t>
      </w:r>
      <w:r w:rsidR="003F6C18">
        <w:rPr>
          <w:lang w:val="en-CA"/>
        </w:rPr>
        <w:t>2</w:t>
      </w:r>
      <w:r>
        <w:rPr>
          <w:lang w:val="en-CA"/>
        </w:rPr>
        <w:t xml:space="preserve"> Aung Khant Min</w:t>
      </w:r>
      <w:bookmarkEnd w:id="44"/>
    </w:p>
    <w:p w14:paraId="21121A4D" w14:textId="77777777" w:rsidR="00E47D6C" w:rsidRDefault="00E47D6C" w:rsidP="00E47D6C">
      <w:pPr>
        <w:ind w:left="360"/>
        <w:rPr>
          <w:lang w:val="en-CA"/>
        </w:rPr>
      </w:pPr>
      <w:r>
        <w:rPr>
          <w:lang w:val="en-CA"/>
        </w:rPr>
        <w:t>My learning objective is to:</w:t>
      </w:r>
    </w:p>
    <w:p w14:paraId="2502218D" w14:textId="004AFF2B" w:rsidR="00E47D6C" w:rsidRPr="00E47D6C" w:rsidRDefault="00E47D6C" w:rsidP="00CE30F0">
      <w:pPr>
        <w:pStyle w:val="ListParagraph"/>
        <w:numPr>
          <w:ilvl w:val="0"/>
          <w:numId w:val="20"/>
        </w:numPr>
        <w:spacing w:after="0"/>
        <w:jc w:val="thaiDistribute"/>
        <w:rPr>
          <w:lang w:bidi="th-TH"/>
        </w:rPr>
      </w:pPr>
      <w:r w:rsidRPr="00E47D6C">
        <w:rPr>
          <w:lang w:bidi="th-TH"/>
        </w:rPr>
        <w:t xml:space="preserve">To enhance my understanding of image processing, I used glob, </w:t>
      </w:r>
      <w:r w:rsidR="00CE30F0">
        <w:rPr>
          <w:lang w:bidi="th-TH"/>
        </w:rPr>
        <w:t>OpenCV</w:t>
      </w:r>
      <w:r w:rsidRPr="00E47D6C">
        <w:rPr>
          <w:lang w:bidi="th-TH"/>
        </w:rPr>
        <w:t xml:space="preserve">, multiprocessing and scripting techniques to process all the images for passing </w:t>
      </w:r>
      <w:r w:rsidR="00FF2382" w:rsidRPr="00E47D6C">
        <w:rPr>
          <w:lang w:bidi="th-TH"/>
        </w:rPr>
        <w:t>onto</w:t>
      </w:r>
      <w:r w:rsidRPr="00E47D6C">
        <w:rPr>
          <w:lang w:bidi="th-TH"/>
        </w:rPr>
        <w:t xml:space="preserve"> Leo's CNN</w:t>
      </w:r>
      <w:r w:rsidR="50C74AFE" w:rsidRPr="69A0B2FE">
        <w:rPr>
          <w:lang w:bidi="th-TH"/>
        </w:rPr>
        <w:t xml:space="preserve"> </w:t>
      </w:r>
      <w:r w:rsidR="50C74AFE" w:rsidRPr="25F87B9D">
        <w:rPr>
          <w:lang w:bidi="th-TH"/>
        </w:rPr>
        <w:t xml:space="preserve">by </w:t>
      </w:r>
      <w:r w:rsidR="00070849">
        <w:rPr>
          <w:lang w:bidi="th-TH"/>
        </w:rPr>
        <w:t>26 March 2023</w:t>
      </w:r>
      <w:r w:rsidR="50C74AFE" w:rsidRPr="3E4321FE">
        <w:rPr>
          <w:lang w:bidi="th-TH"/>
        </w:rPr>
        <w:t xml:space="preserve">. </w:t>
      </w:r>
    </w:p>
    <w:p w14:paraId="1A2F0359" w14:textId="77777777" w:rsidR="00FF2382" w:rsidRPr="00FF2382" w:rsidRDefault="00FF2382" w:rsidP="00CE30F0">
      <w:pPr>
        <w:numPr>
          <w:ilvl w:val="0"/>
          <w:numId w:val="20"/>
        </w:numPr>
        <w:jc w:val="thaiDistribute"/>
        <w:rPr>
          <w:lang w:bidi="th-TH"/>
        </w:rPr>
      </w:pPr>
      <w:r w:rsidRPr="00FF2382">
        <w:rPr>
          <w:lang w:bidi="th-TH"/>
        </w:rPr>
        <w:t>To learn how to use tensorflow for deep learning, I assisted Leo and Lawrence by debugging the CNN model's problems and testing the model they built with different data.</w:t>
      </w:r>
    </w:p>
    <w:p w14:paraId="29C9E0E5" w14:textId="77777777" w:rsidR="00EC503D" w:rsidRPr="00EC503D" w:rsidRDefault="00EC503D" w:rsidP="00EC503D">
      <w:pPr>
        <w:ind w:left="360"/>
        <w:rPr>
          <w:u w:val="single"/>
        </w:rPr>
      </w:pPr>
      <w:r w:rsidRPr="00EC503D">
        <w:rPr>
          <w:u w:val="single"/>
        </w:rPr>
        <w:t>What I had planned on learning</w:t>
      </w:r>
    </w:p>
    <w:p w14:paraId="40C58CFB" w14:textId="2780ED02" w:rsidR="00EC503D" w:rsidRDefault="0439E3CA" w:rsidP="00CE30F0">
      <w:pPr>
        <w:ind w:left="360"/>
        <w:jc w:val="thaiDistribute"/>
      </w:pPr>
      <w:r>
        <w:t>I had pl</w:t>
      </w:r>
      <w:r w:rsidR="050FB903">
        <w:t xml:space="preserve">anned on understanding the image processing library </w:t>
      </w:r>
      <w:r w:rsidR="4FDE267C">
        <w:t>“</w:t>
      </w:r>
      <w:r w:rsidR="003C46AB">
        <w:t>OpenCV</w:t>
      </w:r>
      <w:r w:rsidR="4FDE267C">
        <w:t xml:space="preserve">” more in depth. I have prior experience </w:t>
      </w:r>
      <w:r w:rsidR="3966E08E">
        <w:t>with</w:t>
      </w:r>
      <w:r w:rsidR="4FDE267C">
        <w:t xml:space="preserve"> </w:t>
      </w:r>
      <w:r w:rsidR="003C46AB">
        <w:t>OpenCV</w:t>
      </w:r>
      <w:r w:rsidR="4FDE267C">
        <w:t xml:space="preserve"> as I have parsed video and image data and ran bar</w:t>
      </w:r>
      <w:r w:rsidR="4FECF6CD">
        <w:t xml:space="preserve"> code </w:t>
      </w:r>
      <w:r w:rsidR="4FDE267C">
        <w:t xml:space="preserve">scanning algorithm on the image data. </w:t>
      </w:r>
      <w:r w:rsidR="41FF869A">
        <w:t xml:space="preserve">I used </w:t>
      </w:r>
      <w:r w:rsidR="003C46AB">
        <w:t>OpenCV</w:t>
      </w:r>
      <w:r w:rsidR="41FF869A">
        <w:t xml:space="preserve"> briefly on raspberry pi during that project. I noticed that the library has a ton of functionalities. For this project, I intend</w:t>
      </w:r>
      <w:r w:rsidR="338DB60F">
        <w:t>ed</w:t>
      </w:r>
      <w:r w:rsidR="41FF869A">
        <w:t xml:space="preserve"> </w:t>
      </w:r>
      <w:r w:rsidR="04C1555E">
        <w:t>to research</w:t>
      </w:r>
      <w:r w:rsidR="41FF869A">
        <w:t xml:space="preserve"> what kind of transformations can be done to enhance the results of the </w:t>
      </w:r>
      <w:r w:rsidR="0E2FD4B8">
        <w:t xml:space="preserve">convolutional neural network. </w:t>
      </w:r>
      <w:r w:rsidR="6F8B0FEB">
        <w:t xml:space="preserve">I planned to read the opencv </w:t>
      </w:r>
      <w:r w:rsidR="30558841">
        <w:t>documentation</w:t>
      </w:r>
      <w:r w:rsidR="6F8B0FEB">
        <w:t xml:space="preserve"> and numerous websites to debug the opencv codes and how to make the models work. I</w:t>
      </w:r>
      <w:r w:rsidR="34A432E7">
        <w:t xml:space="preserve"> also intended on learning how to build a convolutional neural network and hyperparameter tuning by helping Leo build it. </w:t>
      </w:r>
    </w:p>
    <w:p w14:paraId="75BE4036" w14:textId="77777777" w:rsidR="00EC503D" w:rsidRPr="00EC503D" w:rsidRDefault="00EC503D" w:rsidP="00EC503D">
      <w:pPr>
        <w:ind w:left="360"/>
        <w:rPr>
          <w:u w:val="single"/>
        </w:rPr>
      </w:pPr>
      <w:r w:rsidRPr="00EC503D">
        <w:rPr>
          <w:u w:val="single"/>
        </w:rPr>
        <w:t>Demonstrate evidence of your learning</w:t>
      </w:r>
    </w:p>
    <w:p w14:paraId="0A8B7A72" w14:textId="1EDAEA60" w:rsidR="40AE6377" w:rsidRDefault="40AE6377" w:rsidP="49A34819">
      <w:pPr>
        <w:ind w:left="360"/>
        <w:jc w:val="thaiDistribute"/>
      </w:pPr>
      <w:r>
        <w:t>In order to enhance my understanding of image processing, I built a multi-layer image processing pipeline from scratch that</w:t>
      </w:r>
      <w:r w:rsidR="4E8D36ED">
        <w:t xml:space="preserve"> utilizes various types of image transformation techniques. In order to develop the pipeline, I had to dive into package</w:t>
      </w:r>
      <w:r w:rsidR="54FD72A0">
        <w:t xml:space="preserve"> files and documentation. I </w:t>
      </w:r>
      <w:r w:rsidR="1F358047">
        <w:t xml:space="preserve">wrote multiple scripts that take in data from the folder, process them, and rename them to save them. I </w:t>
      </w:r>
      <w:r w:rsidR="401238CC">
        <w:t xml:space="preserve">was also able to change the code in a multiprocessing format to make the processing time faster. I helped with Leo’s </w:t>
      </w:r>
      <w:r w:rsidR="2FCE3500">
        <w:t xml:space="preserve">CNN </w:t>
      </w:r>
      <w:r w:rsidR="401238CC">
        <w:t>and implemented early stopping in Leo’s CNN code</w:t>
      </w:r>
      <w:r w:rsidR="6C1AD791">
        <w:t xml:space="preserve"> as well as tested out a couple different versions of CNN with different epochs and parameters</w:t>
      </w:r>
      <w:r w:rsidR="401238CC">
        <w:t xml:space="preserve">. </w:t>
      </w:r>
    </w:p>
    <w:p w14:paraId="2CD51380" w14:textId="77777777" w:rsidR="00FB76AC" w:rsidRPr="00EC17C1" w:rsidRDefault="00FB76AC" w:rsidP="00FB76AC">
      <w:pPr>
        <w:ind w:left="360"/>
        <w:rPr>
          <w:u w:val="single"/>
        </w:rPr>
      </w:pPr>
      <w:r>
        <w:rPr>
          <w:u w:val="single"/>
        </w:rPr>
        <w:t>Overall learning result</w:t>
      </w:r>
    </w:p>
    <w:p w14:paraId="60F8334E" w14:textId="0D3BAE12" w:rsidR="00FB76AC" w:rsidRDefault="26AA02E4" w:rsidP="00FB76AC">
      <w:pPr>
        <w:ind w:left="360"/>
        <w:jc w:val="thaiDistribute"/>
      </w:pPr>
      <w:r>
        <w:t xml:space="preserve">For my overall learning result, I believe that my image processing knowledge is strengthened along with my </w:t>
      </w:r>
      <w:r w:rsidR="36A3E357">
        <w:t>TensorFlow</w:t>
      </w:r>
      <w:r>
        <w:t xml:space="preserve"> deep learning knowledge. </w:t>
      </w:r>
      <w:r w:rsidR="4FE94217">
        <w:t xml:space="preserve">Firstly, I learnt how to write python scripts </w:t>
      </w:r>
      <w:r w:rsidR="68A9F112">
        <w:t>to extract different types of data</w:t>
      </w:r>
      <w:r w:rsidR="4FE94217">
        <w:t xml:space="preserve"> and </w:t>
      </w:r>
      <w:r w:rsidR="13888E7E">
        <w:t>process the images efficiently</w:t>
      </w:r>
      <w:r>
        <w:t xml:space="preserve"> </w:t>
      </w:r>
      <w:r w:rsidR="43136D6D">
        <w:t>using a pipeline.</w:t>
      </w:r>
      <w:r w:rsidR="07D2A4D5">
        <w:t xml:space="preserve"> As I resized images, I had to script through the labels and adjust to the changes based on the size of my new images.</w:t>
      </w:r>
      <w:r w:rsidR="43136D6D">
        <w:t xml:space="preserve"> </w:t>
      </w:r>
      <w:r w:rsidR="3B1109A6">
        <w:t xml:space="preserve">I also </w:t>
      </w:r>
      <w:r w:rsidR="6BBBF0CB">
        <w:t>learned</w:t>
      </w:r>
      <w:r w:rsidR="3B1109A6">
        <w:t xml:space="preserve"> to read CNN code, play around with it, change parameters, and implement early stopping. The unexpected thing I </w:t>
      </w:r>
      <w:r w:rsidR="5CE3E52E">
        <w:t>learned</w:t>
      </w:r>
      <w:r w:rsidR="3B1109A6">
        <w:t xml:space="preserve"> during this project is </w:t>
      </w:r>
      <w:r w:rsidR="39898A81">
        <w:t xml:space="preserve">how to build </w:t>
      </w:r>
      <w:r w:rsidR="5CE3E52E">
        <w:t>OpenCV</w:t>
      </w:r>
      <w:r w:rsidR="39898A81">
        <w:t xml:space="preserve"> from source and how to dig into the code of packages that are pip installed to change the code inside. The digging into </w:t>
      </w:r>
      <w:r w:rsidR="5CE3E52E">
        <w:t xml:space="preserve">the </w:t>
      </w:r>
      <w:r w:rsidR="39898A81">
        <w:t>code base part was very useful for</w:t>
      </w:r>
      <w:r w:rsidR="5FBEE996">
        <w:t xml:space="preserve"> me as </w:t>
      </w:r>
      <w:r w:rsidR="39898A81">
        <w:t xml:space="preserve">I was able to </w:t>
      </w:r>
      <w:r w:rsidR="1168B411">
        <w:t xml:space="preserve">change the code in </w:t>
      </w:r>
      <w:r w:rsidR="5CE3E52E">
        <w:t xml:space="preserve">the </w:t>
      </w:r>
      <w:r w:rsidR="1168B411">
        <w:t xml:space="preserve">LazyPredict library to make it run for 607. My contributions are image processing pipeline, scripting to get all the images from a directory, </w:t>
      </w:r>
      <w:r w:rsidR="2A900E8A">
        <w:t>running</w:t>
      </w:r>
      <w:r w:rsidR="1168B411">
        <w:t xml:space="preserve"> multiple scripts to get the processing to work</w:t>
      </w:r>
      <w:r w:rsidR="733F6096">
        <w:t xml:space="preserve">, </w:t>
      </w:r>
      <w:r w:rsidR="1168B411">
        <w:t>running the CNN</w:t>
      </w:r>
      <w:r w:rsidR="545CBD3C">
        <w:t xml:space="preserve"> with different data multiple times, and </w:t>
      </w:r>
      <w:r w:rsidR="2A900E8A">
        <w:t>debugging</w:t>
      </w:r>
      <w:r w:rsidR="545CBD3C">
        <w:t xml:space="preserve"> for people whenever someone in the group needed </w:t>
      </w:r>
      <w:r w:rsidR="45C44CC0">
        <w:t>he</w:t>
      </w:r>
      <w:r w:rsidR="545CBD3C">
        <w:t>lp. Overall, I would say the project was a success as I was able to complete all my learning objecti</w:t>
      </w:r>
      <w:r w:rsidR="5BE70685">
        <w:t xml:space="preserve">ves as well as improve my Python coding skills. </w:t>
      </w:r>
    </w:p>
    <w:p w14:paraId="57F4B5FC" w14:textId="77777777" w:rsidR="008802F3" w:rsidRDefault="008802F3" w:rsidP="008802F3">
      <w:pPr>
        <w:rPr>
          <w:lang w:val="en-CA"/>
        </w:rPr>
      </w:pPr>
    </w:p>
    <w:p w14:paraId="01DA96E1" w14:textId="3BDB48A8" w:rsidR="008802F3" w:rsidRPr="00CC398C" w:rsidRDefault="008802F3" w:rsidP="008802F3">
      <w:pPr>
        <w:pStyle w:val="Heading2"/>
        <w:rPr>
          <w:lang w:val="en-CA"/>
        </w:rPr>
      </w:pPr>
      <w:bookmarkStart w:id="45" w:name="_Toc132068148"/>
      <w:r>
        <w:rPr>
          <w:lang w:val="en-CA"/>
        </w:rPr>
        <w:t>7.</w:t>
      </w:r>
      <w:r w:rsidR="003F6C18">
        <w:rPr>
          <w:lang w:val="en-CA"/>
        </w:rPr>
        <w:t>3</w:t>
      </w:r>
      <w:r>
        <w:rPr>
          <w:lang w:val="en-CA"/>
        </w:rPr>
        <w:t xml:space="preserve"> </w:t>
      </w:r>
      <w:r w:rsidR="0057342E">
        <w:rPr>
          <w:lang w:val="en-CA"/>
        </w:rPr>
        <w:t>Hao Su</w:t>
      </w:r>
      <w:r w:rsidR="00433134">
        <w:rPr>
          <w:lang w:val="en-CA"/>
        </w:rPr>
        <w:t xml:space="preserve"> (Leo)</w:t>
      </w:r>
      <w:bookmarkEnd w:id="45"/>
    </w:p>
    <w:p w14:paraId="67EA03FA" w14:textId="77777777" w:rsidR="00FF2382" w:rsidRDefault="00FF2382" w:rsidP="00FF2382">
      <w:pPr>
        <w:ind w:left="360"/>
        <w:rPr>
          <w:lang w:val="en-CA"/>
        </w:rPr>
      </w:pPr>
      <w:r>
        <w:rPr>
          <w:lang w:val="en-CA"/>
        </w:rPr>
        <w:t>My learning objective is to:</w:t>
      </w:r>
    </w:p>
    <w:p w14:paraId="6BAF6FA7" w14:textId="77777777" w:rsidR="00FF2382" w:rsidRPr="00FF2382" w:rsidRDefault="00FF2382" w:rsidP="00CE30F0">
      <w:pPr>
        <w:numPr>
          <w:ilvl w:val="0"/>
          <w:numId w:val="20"/>
        </w:numPr>
        <w:spacing w:after="0"/>
        <w:jc w:val="thaiDistribute"/>
        <w:rPr>
          <w:lang w:bidi="th-TH"/>
        </w:rPr>
      </w:pPr>
      <w:r w:rsidRPr="00FF2382">
        <w:rPr>
          <w:lang w:bidi="th-TH"/>
        </w:rPr>
        <w:t>Train the CNN model and choose the suitable number of layers and neurons and suitable activation functions by 31 March 2023.</w:t>
      </w:r>
    </w:p>
    <w:p w14:paraId="67CB09F2" w14:textId="0BE1926A" w:rsidR="00A12C0C" w:rsidRPr="00A12C0C" w:rsidRDefault="00A12C0C" w:rsidP="00CE30F0">
      <w:pPr>
        <w:numPr>
          <w:ilvl w:val="0"/>
          <w:numId w:val="20"/>
        </w:numPr>
        <w:jc w:val="thaiDistribute"/>
        <w:rPr>
          <w:lang w:bidi="th-TH"/>
        </w:rPr>
      </w:pPr>
      <w:r w:rsidRPr="00A12C0C">
        <w:rPr>
          <w:lang w:bidi="th-TH"/>
        </w:rPr>
        <w:t xml:space="preserve">Learn how to use cloud services by </w:t>
      </w:r>
      <w:r w:rsidR="00DF790C" w:rsidRPr="00A12C0C">
        <w:rPr>
          <w:lang w:bidi="th-TH"/>
        </w:rPr>
        <w:t>deploying</w:t>
      </w:r>
      <w:r w:rsidRPr="00A12C0C">
        <w:rPr>
          <w:lang w:bidi="th-TH"/>
        </w:rPr>
        <w:t xml:space="preserve"> the project on GCP by 7 April 2023.</w:t>
      </w:r>
    </w:p>
    <w:p w14:paraId="482428FF" w14:textId="0F8527D9" w:rsidR="00EC503D" w:rsidRPr="00EC503D" w:rsidRDefault="00EC503D" w:rsidP="00EC503D">
      <w:pPr>
        <w:ind w:left="360"/>
        <w:rPr>
          <w:u w:val="single"/>
        </w:rPr>
      </w:pPr>
      <w:r w:rsidRPr="00EC503D">
        <w:rPr>
          <w:u w:val="single"/>
        </w:rPr>
        <w:t>What I had planned on learning</w:t>
      </w:r>
    </w:p>
    <w:p w14:paraId="38CF8245" w14:textId="7632FE9E" w:rsidR="00FF2382" w:rsidRDefault="008C7745" w:rsidP="00CE30F0">
      <w:pPr>
        <w:ind w:left="360"/>
        <w:jc w:val="thaiDistribute"/>
      </w:pPr>
      <w:r w:rsidRPr="008C7745">
        <w:t>Considering my limited theoretical knowledge of CNNs from a few years ago, I planned to dive deeper into the topic, treating it as a nearly new concept for me. My learning objectives included revisiting the fundamental principles of CNNs, understanding the roles of convolutional, pooling, and fully connected layers, and exploring various activation functions. I aimed to apply this theoretical knowledge to design, train, and optimize a CNN model for the detection problem by experimenting with different configurations of layers, neurons, and activation functions. Simultaneously, I planned to familiarize myself with the deployment and management of machine learning models on cloud platforms, specifically GCP's Vertex AI, to create a robust, scalable, and secure solution for the future prediction service.</w:t>
      </w:r>
    </w:p>
    <w:p w14:paraId="389FBF3D" w14:textId="26215A2C" w:rsidR="00EC503D" w:rsidRPr="00EC17C1" w:rsidRDefault="00EC503D" w:rsidP="00EC503D">
      <w:pPr>
        <w:ind w:left="360"/>
        <w:rPr>
          <w:u w:val="single"/>
        </w:rPr>
      </w:pPr>
      <w:r w:rsidRPr="00EC17C1">
        <w:rPr>
          <w:u w:val="single"/>
        </w:rPr>
        <w:t>Demonstrate evidence of your learning</w:t>
      </w:r>
      <w:r w:rsidR="00CD4C53">
        <w:rPr>
          <w:u w:val="single"/>
        </w:rPr>
        <w:t>.</w:t>
      </w:r>
    </w:p>
    <w:p w14:paraId="42E07971" w14:textId="3BD34321" w:rsidR="00EC503D" w:rsidRDefault="00F824E8" w:rsidP="00CE30F0">
      <w:pPr>
        <w:ind w:left="360"/>
        <w:jc w:val="thaiDistribute"/>
      </w:pPr>
      <w:r w:rsidRPr="00F824E8">
        <w:t>Throughout the course of this project, I successfully trained a CNN model with multiple layers and neurons and experimented with various activation functions to optimize its performance. The validation set accuracy improved significantly after preprocessing the images, indicating a well-designed model. Furthermore, I effectively deployed the trained model on GCP's Vertex AI platform, which involved setting up a project, uploading the model to a Cloud Storage bucket, and creating an endpoint for API access. In the process, I gained valuable experience in cloud service deployment and management.</w:t>
      </w:r>
    </w:p>
    <w:p w14:paraId="12272F09" w14:textId="77777777" w:rsidR="00FB76AC" w:rsidRPr="00EC17C1" w:rsidRDefault="00FB76AC" w:rsidP="00FB76AC">
      <w:pPr>
        <w:ind w:left="360"/>
        <w:rPr>
          <w:u w:val="single"/>
        </w:rPr>
      </w:pPr>
      <w:r>
        <w:rPr>
          <w:u w:val="single"/>
        </w:rPr>
        <w:t>Overall learning result</w:t>
      </w:r>
    </w:p>
    <w:p w14:paraId="3FD27F45" w14:textId="4A4181B0" w:rsidR="00EC738C" w:rsidRDefault="00EC738C" w:rsidP="00EC738C">
      <w:pPr>
        <w:ind w:left="360"/>
        <w:jc w:val="thaiDistribute"/>
      </w:pPr>
      <w:r>
        <w:t>The learning objectives set forth at the beginning of this project were effectively achieved. I gained valuable insights into training and optimizing CNN models for detection tasks, particularly in selecting suitable layers, neurons, and activation functions. This understanding was evident in the performance improvement observed when comparing the model's validation set accuracy before and after preprocessing the images. The project allowed me to develop a deeper comprehension of the nuances of neural network design and optimization, which is essential for tackling similar problems in the future.</w:t>
      </w:r>
    </w:p>
    <w:p w14:paraId="20A5FEF7" w14:textId="09694260" w:rsidR="00EC738C" w:rsidRPr="00A12C0C" w:rsidRDefault="00EC738C" w:rsidP="00EC738C">
      <w:pPr>
        <w:ind w:left="360"/>
        <w:jc w:val="thaiDistribute"/>
      </w:pPr>
      <w:r>
        <w:t>In addition to honing my skills in neural networks, I also gained hands-on experience in deploying and managing machine learning models on cloud platforms, specifically GCP's Vertex AI. This aspect of the project expanded my knowledge of cloud-based solutions, resource management, and API integration, making me proficient in handling real-world applications that require scalable, reliable, and secure machine learning services. As a result, I am now better equipped to undertake future projects involving artificial intelligence and cloud-based solutions, contributing to my growth as a professional in this domain.</w:t>
      </w:r>
    </w:p>
    <w:p w14:paraId="6623AE17" w14:textId="77777777" w:rsidR="008802F3" w:rsidRDefault="008802F3" w:rsidP="008802F3">
      <w:pPr>
        <w:rPr>
          <w:lang w:val="en-CA"/>
        </w:rPr>
      </w:pPr>
    </w:p>
    <w:p w14:paraId="2F0DB033" w14:textId="283546FF" w:rsidR="008802F3" w:rsidRPr="00CC398C" w:rsidRDefault="008802F3" w:rsidP="008802F3">
      <w:pPr>
        <w:pStyle w:val="Heading2"/>
        <w:rPr>
          <w:lang w:val="en-CA"/>
        </w:rPr>
      </w:pPr>
      <w:bookmarkStart w:id="46" w:name="_Toc132068149"/>
      <w:r>
        <w:rPr>
          <w:lang w:val="en-CA"/>
        </w:rPr>
        <w:t>7.</w:t>
      </w:r>
      <w:r w:rsidR="003F6C18">
        <w:rPr>
          <w:lang w:val="en-CA"/>
        </w:rPr>
        <w:t>4</w:t>
      </w:r>
      <w:r>
        <w:rPr>
          <w:lang w:val="en-CA"/>
        </w:rPr>
        <w:t xml:space="preserve"> </w:t>
      </w:r>
      <w:r w:rsidR="0057342E">
        <w:rPr>
          <w:lang w:val="en-CA"/>
        </w:rPr>
        <w:t>Peerada Tarasub</w:t>
      </w:r>
      <w:bookmarkEnd w:id="46"/>
    </w:p>
    <w:p w14:paraId="46CFD22F" w14:textId="77777777" w:rsidR="0029120A" w:rsidRDefault="00C376CE" w:rsidP="00BA630C">
      <w:pPr>
        <w:ind w:left="360"/>
        <w:rPr>
          <w:lang w:val="en-CA"/>
        </w:rPr>
      </w:pPr>
      <w:r>
        <w:rPr>
          <w:lang w:val="en-CA"/>
        </w:rPr>
        <w:t xml:space="preserve">My learning objective is </w:t>
      </w:r>
      <w:r w:rsidR="00BA630C">
        <w:rPr>
          <w:lang w:val="en-CA"/>
        </w:rPr>
        <w:t>to</w:t>
      </w:r>
      <w:r w:rsidR="0029120A">
        <w:rPr>
          <w:lang w:val="en-CA"/>
        </w:rPr>
        <w:t>:</w:t>
      </w:r>
    </w:p>
    <w:p w14:paraId="1FBA6FE5" w14:textId="1D3092E1" w:rsidR="00BA630C" w:rsidRDefault="0029120A" w:rsidP="00CE30F0">
      <w:pPr>
        <w:pStyle w:val="ListParagraph"/>
        <w:numPr>
          <w:ilvl w:val="0"/>
          <w:numId w:val="20"/>
        </w:numPr>
        <w:jc w:val="thaiDistribute"/>
      </w:pPr>
      <w:r>
        <w:rPr>
          <w:lang w:val="en-CA"/>
        </w:rPr>
        <w:t>L</w:t>
      </w:r>
      <w:r w:rsidR="00BA630C" w:rsidRPr="00BA630C">
        <w:t xml:space="preserve">earn how to perform object detection by implementing </w:t>
      </w:r>
      <w:r w:rsidR="003B4613">
        <w:t xml:space="preserve">a </w:t>
      </w:r>
      <w:r w:rsidR="00BA630C" w:rsidRPr="00BA630C">
        <w:t>Faster R</w:t>
      </w:r>
      <w:r w:rsidR="00AB5C1D">
        <w:t>-</w:t>
      </w:r>
      <w:r w:rsidR="00BA630C" w:rsidRPr="00BA630C">
        <w:t>CNN model using PyTorch library and able to obtain the output by 31 March 2023.</w:t>
      </w:r>
    </w:p>
    <w:p w14:paraId="3B167CA8" w14:textId="12976BA8" w:rsidR="00EC17C1" w:rsidRPr="00EC17C1" w:rsidRDefault="00EC17C1" w:rsidP="0029120A">
      <w:pPr>
        <w:ind w:left="360"/>
        <w:rPr>
          <w:u w:val="single"/>
        </w:rPr>
      </w:pPr>
      <w:r w:rsidRPr="00EC17C1">
        <w:rPr>
          <w:u w:val="single"/>
        </w:rPr>
        <w:t>What I had planned on learning</w:t>
      </w:r>
    </w:p>
    <w:p w14:paraId="34DF851A" w14:textId="599123C9" w:rsidR="00BA630C" w:rsidRDefault="00FC23CB" w:rsidP="00CE30F0">
      <w:pPr>
        <w:ind w:left="360"/>
        <w:jc w:val="thaiDistribute"/>
        <w:rPr>
          <w:cs/>
          <w:lang w:bidi="th-TH"/>
        </w:rPr>
      </w:pPr>
      <w:r>
        <w:t xml:space="preserve">I had planned to learn how to perform such </w:t>
      </w:r>
      <w:r w:rsidR="00F37788">
        <w:t>a task</w:t>
      </w:r>
      <w:r>
        <w:t xml:space="preserve"> by starting on researching </w:t>
      </w:r>
      <w:r w:rsidR="00701AED">
        <w:t xml:space="preserve">about </w:t>
      </w:r>
      <w:r w:rsidR="00636B92">
        <w:t xml:space="preserve">the architecture of </w:t>
      </w:r>
      <w:r w:rsidR="00701AED">
        <w:t>Faster R</w:t>
      </w:r>
      <w:r w:rsidR="00AB5C1D">
        <w:t>-</w:t>
      </w:r>
      <w:r w:rsidR="00701AED">
        <w:t xml:space="preserve">CNN and </w:t>
      </w:r>
      <w:r w:rsidR="00636B92">
        <w:t xml:space="preserve">how </w:t>
      </w:r>
      <w:r w:rsidR="00701AED">
        <w:t>PyTorch</w:t>
      </w:r>
      <w:r w:rsidR="00636B92">
        <w:t xml:space="preserve"> works</w:t>
      </w:r>
      <w:r w:rsidR="00701AED">
        <w:t xml:space="preserve"> to build fundamental understanding of </w:t>
      </w:r>
      <w:r w:rsidR="0077564C">
        <w:t>the method</w:t>
      </w:r>
      <w:r w:rsidR="00156ECE">
        <w:t xml:space="preserve"> and algorithm</w:t>
      </w:r>
      <w:r w:rsidR="0077564C">
        <w:t>.</w:t>
      </w:r>
      <w:r w:rsidR="00681BBA">
        <w:t xml:space="preserve"> After that, I </w:t>
      </w:r>
      <w:r w:rsidR="00636B92">
        <w:t xml:space="preserve">planned to </w:t>
      </w:r>
      <w:r w:rsidR="00B075EB">
        <w:t xml:space="preserve">follow closely on </w:t>
      </w:r>
      <w:r w:rsidR="00531FB5" w:rsidRPr="00070090">
        <w:t xml:space="preserve">Debugger </w:t>
      </w:r>
      <w:r w:rsidR="00FB76AC" w:rsidRPr="00070090">
        <w:t>Café</w:t>
      </w:r>
      <w:r w:rsidR="009B66A3">
        <w:fldChar w:fldCharType="begin"/>
      </w:r>
      <w:r w:rsidR="00DE2434">
        <w:instrText xml:space="preserve"> ADDIN ZOTERO_ITEM CSL_CITATION {"citationID":"k24wYnHy","properties":{"formattedCitation":"[9]","plainCitation":"[9]","noteIndex":0},"citationItems":[{"id":131,"uris":["http://zotero.org/users/10474684/items/KXQ5TCJJ"],"itemData":{"id":131,"type":"report","title":"“How to Train Faster R-CNN ResNet50 FPN V2 on Custom Dataset?” DebuggerCafe","URL":"https://debuggercafe.com/how-to-train-faster-R-CNN-resnet50-fpn-v2-on-custom-dataset/.","issued":{"date-parts":[["2022",11,14]]}}}],"schema":"https://github.com/citation-style-language/schema/raw/master/csl-citation.json"} </w:instrText>
      </w:r>
      <w:r w:rsidR="009B66A3">
        <w:fldChar w:fldCharType="separate"/>
      </w:r>
      <w:r w:rsidR="00DE2434" w:rsidRPr="00DE2434">
        <w:rPr>
          <w:rFonts w:ascii="Calibri" w:hAnsi="Calibri" w:cs="Calibri"/>
        </w:rPr>
        <w:t>[9]</w:t>
      </w:r>
      <w:r w:rsidR="009B66A3">
        <w:fldChar w:fldCharType="end"/>
      </w:r>
      <w:r w:rsidR="00FB76AC" w:rsidRPr="00070090">
        <w:t xml:space="preserve"> </w:t>
      </w:r>
      <w:r w:rsidR="0052439E">
        <w:t xml:space="preserve">to </w:t>
      </w:r>
      <w:r w:rsidR="00B03162">
        <w:t xml:space="preserve">construct a model and parse </w:t>
      </w:r>
      <w:r w:rsidR="0098232C">
        <w:t>the dataset</w:t>
      </w:r>
      <w:r w:rsidR="0052439E">
        <w:t xml:space="preserve"> into the model. </w:t>
      </w:r>
      <w:r w:rsidR="0092474A">
        <w:t xml:space="preserve">Any transformation might be applied to the dataset in order to be compatible with the model requirement. After training and testing the model, I planned to </w:t>
      </w:r>
      <w:r w:rsidR="00DC167F">
        <w:t>display the original image</w:t>
      </w:r>
      <w:r w:rsidR="00352243">
        <w:t xml:space="preserve">s </w:t>
      </w:r>
      <w:r w:rsidR="00DC167F">
        <w:t>with the predicted bounding boxes that I obtained from the model.</w:t>
      </w:r>
    </w:p>
    <w:p w14:paraId="6B945069" w14:textId="6B2CCDFE" w:rsidR="0041159B" w:rsidRPr="00EC17C1" w:rsidRDefault="00EC17C1" w:rsidP="00EC17C1">
      <w:pPr>
        <w:ind w:left="360"/>
        <w:rPr>
          <w:u w:val="single"/>
        </w:rPr>
      </w:pPr>
      <w:r w:rsidRPr="00EC17C1">
        <w:rPr>
          <w:u w:val="single"/>
        </w:rPr>
        <w:t>Demonstrate evidence of your learning</w:t>
      </w:r>
    </w:p>
    <w:p w14:paraId="08490111" w14:textId="20E0D0C9" w:rsidR="007E432B" w:rsidRDefault="008B3B60" w:rsidP="00EB741C">
      <w:pPr>
        <w:ind w:left="360"/>
        <w:jc w:val="thaiDistribute"/>
      </w:pPr>
      <w:r>
        <w:t xml:space="preserve">Even though my model did not work well as expected as mentioned in the previous section, I did learn a lot during the process. I was able to instantiate the model, </w:t>
      </w:r>
      <w:r w:rsidR="00C66947">
        <w:t xml:space="preserve">transform the data and fit the data with the model, train and test the model, and eventually </w:t>
      </w:r>
      <w:r w:rsidR="00760DB7">
        <w:t xml:space="preserve">able to </w:t>
      </w:r>
      <w:r w:rsidR="00C31DA2">
        <w:t>obtain</w:t>
      </w:r>
      <w:r w:rsidR="007E432B">
        <w:t xml:space="preserve"> some results</w:t>
      </w:r>
      <w:r w:rsidR="00760DB7">
        <w:t xml:space="preserve"> and display some images</w:t>
      </w:r>
      <w:r w:rsidR="007E432B">
        <w:t>.</w:t>
      </w:r>
      <w:r w:rsidR="007F4800">
        <w:t xml:space="preserve"> The results of my learning can be seen in</w:t>
      </w:r>
      <w:r w:rsidR="003A5157">
        <w:t xml:space="preserve"> section 4.3.1.</w:t>
      </w:r>
    </w:p>
    <w:p w14:paraId="5D55541C" w14:textId="66CE800A" w:rsidR="00F76C0E" w:rsidRPr="00EC17C1" w:rsidRDefault="007701E4" w:rsidP="00F76C0E">
      <w:pPr>
        <w:ind w:left="360"/>
        <w:rPr>
          <w:u w:val="single"/>
        </w:rPr>
      </w:pPr>
      <w:r>
        <w:rPr>
          <w:u w:val="single"/>
        </w:rPr>
        <w:t>Overall learning result</w:t>
      </w:r>
    </w:p>
    <w:p w14:paraId="2F83D9F5" w14:textId="07658819" w:rsidR="00F76C0E" w:rsidRDefault="007701E4" w:rsidP="00EB741C">
      <w:pPr>
        <w:ind w:left="360"/>
        <w:jc w:val="thaiDistribute"/>
      </w:pPr>
      <w:r>
        <w:t xml:space="preserve">From my perspective, I marked my learning objective as </w:t>
      </w:r>
      <w:r w:rsidR="00281660">
        <w:t>c</w:t>
      </w:r>
      <w:r>
        <w:t xml:space="preserve">ompleted as I learned a lot about how to implement the </w:t>
      </w:r>
      <w:r w:rsidR="00281660">
        <w:t>model</w:t>
      </w:r>
      <w:r w:rsidR="00CF451C">
        <w:t xml:space="preserve">, </w:t>
      </w:r>
      <w:r w:rsidR="00281660">
        <w:t>able to</w:t>
      </w:r>
      <w:r w:rsidR="001A21A7">
        <w:t xml:space="preserve"> get the model successfully run</w:t>
      </w:r>
      <w:r w:rsidR="00CF451C">
        <w:t xml:space="preserve">, </w:t>
      </w:r>
      <w:r w:rsidR="001A21A7">
        <w:t>and</w:t>
      </w:r>
      <w:r w:rsidR="00281660">
        <w:t xml:space="preserve"> obtain the results</w:t>
      </w:r>
      <w:r w:rsidR="003C46AB">
        <w:t xml:space="preserve"> – even though it was not </w:t>
      </w:r>
      <w:r w:rsidR="00892C55">
        <w:t>as good as expected</w:t>
      </w:r>
      <w:r w:rsidR="00444CE7">
        <w:t xml:space="preserve"> – </w:t>
      </w:r>
      <w:r w:rsidR="00FB76AC">
        <w:t>by</w:t>
      </w:r>
      <w:r w:rsidR="00444CE7">
        <w:t xml:space="preserve"> </w:t>
      </w:r>
      <w:r w:rsidR="00FB76AC">
        <w:t>the indicated deadline.</w:t>
      </w:r>
    </w:p>
    <w:p w14:paraId="1ACFD81F" w14:textId="77777777" w:rsidR="008B3B60" w:rsidRPr="00BA630C" w:rsidRDefault="008B3B60" w:rsidP="00C376CE">
      <w:pPr>
        <w:ind w:left="360"/>
      </w:pPr>
    </w:p>
    <w:p w14:paraId="34BDF710" w14:textId="20407BD0" w:rsidR="008802F3" w:rsidRPr="00CC398C" w:rsidRDefault="008802F3" w:rsidP="008802F3">
      <w:pPr>
        <w:pStyle w:val="Heading2"/>
        <w:rPr>
          <w:lang w:val="en-CA"/>
        </w:rPr>
      </w:pPr>
      <w:bookmarkStart w:id="47" w:name="_Toc132068150"/>
      <w:r>
        <w:rPr>
          <w:lang w:val="en-CA"/>
        </w:rPr>
        <w:t>7.</w:t>
      </w:r>
      <w:r w:rsidR="003F6C18">
        <w:rPr>
          <w:lang w:val="en-CA"/>
        </w:rPr>
        <w:t>5</w:t>
      </w:r>
      <w:r>
        <w:rPr>
          <w:lang w:val="en-CA"/>
        </w:rPr>
        <w:t xml:space="preserve"> </w:t>
      </w:r>
      <w:r w:rsidR="0057342E">
        <w:rPr>
          <w:lang w:val="en-CA"/>
        </w:rPr>
        <w:t>Yat Hei Fung</w:t>
      </w:r>
      <w:r w:rsidR="00876F77">
        <w:rPr>
          <w:lang w:val="en-CA"/>
        </w:rPr>
        <w:t xml:space="preserve"> (Boris)</w:t>
      </w:r>
      <w:bookmarkEnd w:id="47"/>
    </w:p>
    <w:p w14:paraId="5289C770" w14:textId="77777777" w:rsidR="00A12C0C" w:rsidRDefault="00A12C0C" w:rsidP="00A12C0C">
      <w:pPr>
        <w:ind w:left="360"/>
        <w:rPr>
          <w:lang w:val="en-CA"/>
        </w:rPr>
      </w:pPr>
      <w:r>
        <w:rPr>
          <w:lang w:val="en-CA"/>
        </w:rPr>
        <w:t>My learning objective is to:</w:t>
      </w:r>
    </w:p>
    <w:p w14:paraId="529174BC" w14:textId="42416305" w:rsidR="00A12C0C" w:rsidRPr="00A12C0C" w:rsidRDefault="00A12C0C" w:rsidP="00CE30F0">
      <w:pPr>
        <w:numPr>
          <w:ilvl w:val="0"/>
          <w:numId w:val="20"/>
        </w:numPr>
        <w:spacing w:after="0"/>
        <w:jc w:val="thaiDistribute"/>
        <w:rPr>
          <w:lang w:bidi="th-TH"/>
        </w:rPr>
      </w:pPr>
      <w:r w:rsidRPr="00A12C0C">
        <w:rPr>
          <w:lang w:bidi="th-TH"/>
        </w:rPr>
        <w:t>Learn and implement the related libraries (Arc</w:t>
      </w:r>
      <w:r w:rsidR="005B3350">
        <w:rPr>
          <w:lang w:bidi="th-TH"/>
        </w:rPr>
        <w:t>P</w:t>
      </w:r>
      <w:r w:rsidRPr="00A12C0C">
        <w:rPr>
          <w:lang w:bidi="th-TH"/>
        </w:rPr>
        <w:t>y and Yolov8) for object detection model development</w:t>
      </w:r>
      <w:r w:rsidR="005B3350">
        <w:rPr>
          <w:lang w:bidi="th-TH"/>
        </w:rPr>
        <w:t xml:space="preserve"> </w:t>
      </w:r>
      <w:r w:rsidR="005B3350" w:rsidRPr="007436B4">
        <w:rPr>
          <w:lang w:bidi="th-TH"/>
        </w:rPr>
        <w:t xml:space="preserve">by </w:t>
      </w:r>
      <w:r w:rsidR="007436B4" w:rsidRPr="007436B4">
        <w:rPr>
          <w:lang w:bidi="th-TH"/>
        </w:rPr>
        <w:t>21 March 2023</w:t>
      </w:r>
    </w:p>
    <w:p w14:paraId="5AD53C88" w14:textId="41440A29" w:rsidR="00A12C0C" w:rsidRPr="00A12C0C" w:rsidRDefault="00093D48" w:rsidP="00CE30F0">
      <w:pPr>
        <w:numPr>
          <w:ilvl w:val="0"/>
          <w:numId w:val="20"/>
        </w:numPr>
        <w:jc w:val="thaiDistribute"/>
        <w:rPr>
          <w:lang w:bidi="th-TH"/>
        </w:rPr>
      </w:pPr>
      <w:r w:rsidRPr="00093D48">
        <w:rPr>
          <w:lang w:bidi="th-TH"/>
        </w:rPr>
        <w:t xml:space="preserve">Familiarize and compare different Neural Network models </w:t>
      </w:r>
      <w:r w:rsidR="00EE7162">
        <w:rPr>
          <w:lang w:bidi="th-TH"/>
        </w:rPr>
        <w:t>(Faster R-CNN and Yolov8)</w:t>
      </w:r>
      <w:r w:rsidRPr="00093D48">
        <w:rPr>
          <w:lang w:bidi="th-TH"/>
        </w:rPr>
        <w:t xml:space="preserve"> for object detection modelling</w:t>
      </w:r>
      <w:r w:rsidR="0094410A">
        <w:rPr>
          <w:lang w:bidi="th-TH"/>
        </w:rPr>
        <w:t>, such as the precision and loss functions,</w:t>
      </w:r>
      <w:r w:rsidR="005B3350">
        <w:rPr>
          <w:lang w:bidi="th-TH"/>
        </w:rPr>
        <w:t xml:space="preserve"> </w:t>
      </w:r>
      <w:r w:rsidR="00EE7162" w:rsidRPr="00EE7162">
        <w:rPr>
          <w:lang w:bidi="th-TH"/>
        </w:rPr>
        <w:t>by 10 April 2023.</w:t>
      </w:r>
    </w:p>
    <w:p w14:paraId="5DFF9D33" w14:textId="77777777" w:rsidR="00EC503D" w:rsidRPr="00EC503D" w:rsidRDefault="00EC503D" w:rsidP="00EC503D">
      <w:pPr>
        <w:ind w:left="360"/>
        <w:rPr>
          <w:u w:val="single"/>
        </w:rPr>
      </w:pPr>
      <w:r w:rsidRPr="00EC503D">
        <w:rPr>
          <w:u w:val="single"/>
        </w:rPr>
        <w:t>What I had planned on learning</w:t>
      </w:r>
    </w:p>
    <w:p w14:paraId="63D1C100" w14:textId="289FECE2" w:rsidR="006043C1" w:rsidRDefault="001F255C" w:rsidP="00CE30F0">
      <w:pPr>
        <w:ind w:left="360"/>
        <w:jc w:val="thaiDistribute"/>
      </w:pPr>
      <w:r>
        <w:rPr>
          <w:rFonts w:hint="eastAsia"/>
          <w:lang w:eastAsia="zh-TW"/>
        </w:rPr>
        <w:t>W</w:t>
      </w:r>
      <w:r>
        <w:rPr>
          <w:lang w:eastAsia="zh-TW"/>
        </w:rPr>
        <w:t>ith some experience in environmental studies, including field work a</w:t>
      </w:r>
      <w:r w:rsidR="00B8085D">
        <w:rPr>
          <w:lang w:eastAsia="zh-TW"/>
        </w:rPr>
        <w:t>nd sample coll</w:t>
      </w:r>
      <w:r w:rsidR="0017357E">
        <w:rPr>
          <w:lang w:eastAsia="zh-TW"/>
        </w:rPr>
        <w:t>ection</w:t>
      </w:r>
      <w:r w:rsidR="0051371D">
        <w:rPr>
          <w:lang w:eastAsia="zh-TW"/>
        </w:rPr>
        <w:t xml:space="preserve">, </w:t>
      </w:r>
      <w:r w:rsidR="00586C86">
        <w:rPr>
          <w:lang w:eastAsia="zh-TW"/>
        </w:rPr>
        <w:t>I am interested in proceed</w:t>
      </w:r>
      <w:r w:rsidR="00051DFA">
        <w:rPr>
          <w:lang w:eastAsia="zh-TW"/>
        </w:rPr>
        <w:t>ing</w:t>
      </w:r>
      <w:r w:rsidR="00582638">
        <w:rPr>
          <w:lang w:eastAsia="zh-TW"/>
        </w:rPr>
        <w:t xml:space="preserve"> </w:t>
      </w:r>
      <w:r w:rsidR="00182AF9">
        <w:rPr>
          <w:lang w:eastAsia="zh-TW"/>
        </w:rPr>
        <w:t xml:space="preserve">the project to </w:t>
      </w:r>
      <w:r w:rsidR="00051DFA">
        <w:rPr>
          <w:lang w:eastAsia="zh-TW"/>
        </w:rPr>
        <w:t xml:space="preserve">the </w:t>
      </w:r>
      <w:r w:rsidR="00182AF9">
        <w:rPr>
          <w:lang w:eastAsia="zh-TW"/>
        </w:rPr>
        <w:t>next stages</w:t>
      </w:r>
      <w:r w:rsidR="001835AB">
        <w:rPr>
          <w:lang w:eastAsia="zh-TW"/>
        </w:rPr>
        <w:t xml:space="preserve">. </w:t>
      </w:r>
      <w:r w:rsidR="005652BC">
        <w:rPr>
          <w:lang w:eastAsia="zh-TW"/>
        </w:rPr>
        <w:t xml:space="preserve">To achieve </w:t>
      </w:r>
      <w:r w:rsidR="00772DE5">
        <w:rPr>
          <w:lang w:eastAsia="zh-TW"/>
        </w:rPr>
        <w:t xml:space="preserve">this objective, I </w:t>
      </w:r>
      <w:r w:rsidR="00844D88">
        <w:rPr>
          <w:lang w:eastAsia="zh-TW"/>
        </w:rPr>
        <w:t xml:space="preserve">planned to learn </w:t>
      </w:r>
      <w:r w:rsidR="005E5AF9">
        <w:rPr>
          <w:lang w:eastAsia="zh-TW"/>
        </w:rPr>
        <w:t>some backgrou</w:t>
      </w:r>
      <w:r w:rsidR="000A4CE4">
        <w:rPr>
          <w:lang w:eastAsia="zh-TW"/>
        </w:rPr>
        <w:t xml:space="preserve">nd knowledge </w:t>
      </w:r>
      <w:r w:rsidR="0086504F">
        <w:rPr>
          <w:lang w:eastAsia="zh-TW"/>
        </w:rPr>
        <w:t xml:space="preserve">such as the history of object detection, </w:t>
      </w:r>
      <w:r w:rsidR="00366F40">
        <w:rPr>
          <w:lang w:eastAsia="zh-TW"/>
        </w:rPr>
        <w:t>differen</w:t>
      </w:r>
      <w:r w:rsidR="00404B28">
        <w:rPr>
          <w:lang w:eastAsia="zh-TW"/>
        </w:rPr>
        <w:t xml:space="preserve">ce </w:t>
      </w:r>
      <w:r w:rsidR="00165E34">
        <w:rPr>
          <w:lang w:eastAsia="zh-TW"/>
        </w:rPr>
        <w:t>between object detection models</w:t>
      </w:r>
      <w:r w:rsidR="00E42B4A">
        <w:rPr>
          <w:lang w:eastAsia="zh-TW"/>
        </w:rPr>
        <w:t>, and the</w:t>
      </w:r>
      <w:r w:rsidR="00650463">
        <w:rPr>
          <w:lang w:eastAsia="zh-TW"/>
        </w:rPr>
        <w:t>ir</w:t>
      </w:r>
      <w:r w:rsidR="00E42B4A">
        <w:rPr>
          <w:lang w:eastAsia="zh-TW"/>
        </w:rPr>
        <w:t xml:space="preserve"> </w:t>
      </w:r>
      <w:r w:rsidR="00650463" w:rsidRPr="00650463">
        <w:rPr>
          <w:lang w:eastAsia="zh-TW"/>
        </w:rPr>
        <w:t>architecture</w:t>
      </w:r>
      <w:r w:rsidR="00650463">
        <w:rPr>
          <w:lang w:eastAsia="zh-TW"/>
        </w:rPr>
        <w:t>s</w:t>
      </w:r>
      <w:r w:rsidR="00FE32E5">
        <w:rPr>
          <w:lang w:eastAsia="zh-TW"/>
        </w:rPr>
        <w:t xml:space="preserve">. Thus, I </w:t>
      </w:r>
      <w:r w:rsidR="00FE32E5">
        <w:t>s</w:t>
      </w:r>
      <w:r w:rsidR="00C44F97">
        <w:t>tud</w:t>
      </w:r>
      <w:r w:rsidR="00FE32E5">
        <w:t>ie</w:t>
      </w:r>
      <w:r w:rsidR="00511CFC">
        <w:t>d</w:t>
      </w:r>
      <w:r w:rsidR="00C44F97">
        <w:t xml:space="preserve"> through the documentations provided by the </w:t>
      </w:r>
      <w:r w:rsidR="00056318">
        <w:t>related libraries</w:t>
      </w:r>
      <w:r w:rsidR="00215120">
        <w:t>, reviewed some l</w:t>
      </w:r>
      <w:r w:rsidR="002728E3">
        <w:rPr>
          <w:lang w:eastAsia="zh-TW"/>
        </w:rPr>
        <w:t xml:space="preserve">iterature </w:t>
      </w:r>
      <w:r w:rsidR="000D758E">
        <w:rPr>
          <w:lang w:eastAsia="zh-TW"/>
        </w:rPr>
        <w:t xml:space="preserve">through google scholar to </w:t>
      </w:r>
      <w:r w:rsidR="00BF176A">
        <w:rPr>
          <w:lang w:eastAsia="zh-TW"/>
        </w:rPr>
        <w:t xml:space="preserve">gain a boarder understanding of application and rationale of </w:t>
      </w:r>
      <w:r w:rsidR="00010628">
        <w:rPr>
          <w:lang w:eastAsia="zh-TW"/>
        </w:rPr>
        <w:t>implementation of different object detection models.</w:t>
      </w:r>
    </w:p>
    <w:p w14:paraId="2374777A" w14:textId="77777777" w:rsidR="00EC503D" w:rsidRPr="00EC503D" w:rsidRDefault="00EC503D" w:rsidP="00EC503D">
      <w:pPr>
        <w:ind w:left="360"/>
        <w:rPr>
          <w:u w:val="single"/>
        </w:rPr>
      </w:pPr>
      <w:r w:rsidRPr="00EC503D">
        <w:rPr>
          <w:u w:val="single"/>
        </w:rPr>
        <w:t>Demonstrate evidence of your learning</w:t>
      </w:r>
    </w:p>
    <w:p w14:paraId="53C12BE6" w14:textId="5443C68D" w:rsidR="008802F3" w:rsidRPr="00A12C0C" w:rsidRDefault="00893BE6" w:rsidP="00CE30F0">
      <w:pPr>
        <w:ind w:left="360"/>
        <w:jc w:val="thaiDistribute"/>
      </w:pPr>
      <w:r>
        <w:t xml:space="preserve">Trained </w:t>
      </w:r>
      <w:r w:rsidR="003E4D3E">
        <w:t xml:space="preserve">object detection models </w:t>
      </w:r>
      <w:r w:rsidR="0044075D">
        <w:t xml:space="preserve">using </w:t>
      </w:r>
      <w:r w:rsidR="001454CD">
        <w:t>Faster R-CNN and Yolov8</w:t>
      </w:r>
      <w:r w:rsidR="005A3AF3">
        <w:t xml:space="preserve">, </w:t>
      </w:r>
      <w:r w:rsidR="00A3299E">
        <w:t xml:space="preserve">and successfully obtained </w:t>
      </w:r>
      <w:r w:rsidR="00E27D0B">
        <w:t>preliminary result</w:t>
      </w:r>
      <w:r w:rsidR="00A3299E">
        <w:t xml:space="preserve"> </w:t>
      </w:r>
      <w:r w:rsidR="00D14964">
        <w:t>showing</w:t>
      </w:r>
      <w:r w:rsidR="00F01A9E">
        <w:t xml:space="preserve"> the </w:t>
      </w:r>
      <w:r w:rsidR="00087AD8">
        <w:t>performance of</w:t>
      </w:r>
      <w:r w:rsidR="001F5088">
        <w:t xml:space="preserve"> the models and </w:t>
      </w:r>
      <w:r w:rsidR="008753C6">
        <w:t xml:space="preserve">potential improvement by fine tuning </w:t>
      </w:r>
      <w:r w:rsidR="00E27D0B">
        <w:t>parameters.</w:t>
      </w:r>
      <w:r w:rsidR="00393740">
        <w:t xml:space="preserve"> Also</w:t>
      </w:r>
      <w:r w:rsidR="00E0479A">
        <w:t>, I</w:t>
      </w:r>
      <w:r w:rsidR="00BA7B01">
        <w:t xml:space="preserve"> </w:t>
      </w:r>
      <w:r w:rsidR="00295669">
        <w:t>am</w:t>
      </w:r>
      <w:r w:rsidR="00BA7B01">
        <w:t xml:space="preserve"> </w:t>
      </w:r>
      <w:r w:rsidR="00E0479A">
        <w:t xml:space="preserve">able </w:t>
      </w:r>
      <w:r w:rsidR="00BA7B01">
        <w:t>to tell the difference of loss functions used in different object detection models</w:t>
      </w:r>
      <w:r w:rsidR="00675FCB">
        <w:t xml:space="preserve"> as </w:t>
      </w:r>
      <w:r w:rsidR="00421176">
        <w:t xml:space="preserve">shown in </w:t>
      </w:r>
      <w:r w:rsidR="00B9605B">
        <w:t xml:space="preserve">section </w:t>
      </w:r>
      <w:r w:rsidR="00421176">
        <w:t>5.1</w:t>
      </w:r>
      <w:r w:rsidR="00B9605B">
        <w:t>, model comparison</w:t>
      </w:r>
      <w:r w:rsidR="002126AA">
        <w:t xml:space="preserve">, </w:t>
      </w:r>
      <w:r w:rsidR="00080686">
        <w:t xml:space="preserve">and the </w:t>
      </w:r>
      <w:r w:rsidR="00D963EF">
        <w:t>performance comparison in section 4.3 and 4.4.</w:t>
      </w:r>
    </w:p>
    <w:p w14:paraId="0689A05D" w14:textId="77777777" w:rsidR="00FB76AC" w:rsidRPr="00EC17C1" w:rsidRDefault="00FB76AC" w:rsidP="00FB76AC">
      <w:pPr>
        <w:ind w:left="360"/>
        <w:rPr>
          <w:u w:val="single"/>
        </w:rPr>
      </w:pPr>
      <w:r>
        <w:rPr>
          <w:u w:val="single"/>
        </w:rPr>
        <w:t>Overall learning result</w:t>
      </w:r>
    </w:p>
    <w:p w14:paraId="03487421" w14:textId="530BACEE" w:rsidR="00CC398C" w:rsidRPr="009102AC" w:rsidRDefault="008F1DAD" w:rsidP="009102AC">
      <w:pPr>
        <w:ind w:left="360"/>
        <w:jc w:val="thaiDistribute"/>
        <w:rPr>
          <w:lang w:eastAsia="zh-TW"/>
        </w:rPr>
      </w:pPr>
      <w:r>
        <w:rPr>
          <w:lang w:eastAsia="zh-TW"/>
        </w:rPr>
        <w:t>I complete</w:t>
      </w:r>
      <w:r w:rsidR="009476D4">
        <w:rPr>
          <w:lang w:eastAsia="zh-TW"/>
        </w:rPr>
        <w:t>d</w:t>
      </w:r>
      <w:r>
        <w:rPr>
          <w:lang w:eastAsia="zh-TW"/>
        </w:rPr>
        <w:t xml:space="preserve"> my learning objective as I generate</w:t>
      </w:r>
      <w:r w:rsidR="009476D4">
        <w:rPr>
          <w:lang w:eastAsia="zh-TW"/>
        </w:rPr>
        <w:t>d</w:t>
      </w:r>
      <w:r>
        <w:rPr>
          <w:lang w:eastAsia="zh-TW"/>
        </w:rPr>
        <w:t xml:space="preserve"> lines of code for </w:t>
      </w:r>
      <w:r w:rsidR="009476D4">
        <w:rPr>
          <w:lang w:eastAsia="zh-TW"/>
        </w:rPr>
        <w:t>the project</w:t>
      </w:r>
      <w:r>
        <w:rPr>
          <w:lang w:eastAsia="zh-TW"/>
        </w:rPr>
        <w:t xml:space="preserve"> to read in the image data</w:t>
      </w:r>
      <w:r w:rsidR="009476D4">
        <w:rPr>
          <w:lang w:eastAsia="zh-TW"/>
        </w:rPr>
        <w:t xml:space="preserve">, </w:t>
      </w:r>
      <w:r>
        <w:rPr>
          <w:lang w:eastAsia="zh-TW"/>
        </w:rPr>
        <w:t>match</w:t>
      </w:r>
      <w:r w:rsidR="009476D4">
        <w:rPr>
          <w:lang w:eastAsia="zh-TW"/>
        </w:rPr>
        <w:t>ing</w:t>
      </w:r>
      <w:r>
        <w:rPr>
          <w:lang w:eastAsia="zh-TW"/>
        </w:rPr>
        <w:t xml:space="preserve"> with the annotations</w:t>
      </w:r>
      <w:r w:rsidR="009476D4">
        <w:rPr>
          <w:lang w:eastAsia="zh-TW"/>
        </w:rPr>
        <w:t xml:space="preserve">, and </w:t>
      </w:r>
      <w:r>
        <w:rPr>
          <w:lang w:eastAsia="zh-TW"/>
        </w:rPr>
        <w:t>construct</w:t>
      </w:r>
      <w:r w:rsidR="009476D4">
        <w:rPr>
          <w:lang w:eastAsia="zh-TW"/>
        </w:rPr>
        <w:t>ed</w:t>
      </w:r>
      <w:r>
        <w:rPr>
          <w:lang w:eastAsia="zh-TW"/>
        </w:rPr>
        <w:t xml:space="preserve"> the machine learning </w:t>
      </w:r>
      <w:r w:rsidR="009476D4">
        <w:rPr>
          <w:lang w:eastAsia="zh-TW"/>
        </w:rPr>
        <w:t xml:space="preserve">object detection </w:t>
      </w:r>
      <w:r>
        <w:rPr>
          <w:lang w:eastAsia="zh-TW"/>
        </w:rPr>
        <w:t>model</w:t>
      </w:r>
      <w:r w:rsidR="009476D4">
        <w:rPr>
          <w:lang w:eastAsia="zh-TW"/>
        </w:rPr>
        <w:t xml:space="preserve">s that </w:t>
      </w:r>
      <w:r w:rsidR="00F31CFD">
        <w:rPr>
          <w:lang w:eastAsia="zh-TW"/>
        </w:rPr>
        <w:t>can detect some objects in the images</w:t>
      </w:r>
      <w:r w:rsidR="00C63BCB">
        <w:rPr>
          <w:lang w:eastAsia="zh-TW"/>
        </w:rPr>
        <w:t xml:space="preserve"> and </w:t>
      </w:r>
      <w:r w:rsidR="007D62E2">
        <w:rPr>
          <w:lang w:eastAsia="zh-TW"/>
        </w:rPr>
        <w:t xml:space="preserve">calculated the </w:t>
      </w:r>
      <w:r w:rsidR="005C4E5C">
        <w:rPr>
          <w:lang w:eastAsia="zh-TW"/>
        </w:rPr>
        <w:t xml:space="preserve">loss using the built-in </w:t>
      </w:r>
      <w:r w:rsidR="00C47E8E">
        <w:rPr>
          <w:lang w:eastAsia="zh-TW"/>
        </w:rPr>
        <w:t>functions</w:t>
      </w:r>
      <w:r>
        <w:rPr>
          <w:lang w:eastAsia="zh-TW"/>
        </w:rPr>
        <w:t xml:space="preserve">. Besides, </w:t>
      </w:r>
      <w:r w:rsidR="009B5960">
        <w:rPr>
          <w:lang w:eastAsia="zh-TW"/>
        </w:rPr>
        <w:t>I</w:t>
      </w:r>
      <w:r w:rsidR="00A24A60">
        <w:rPr>
          <w:lang w:eastAsia="zh-TW"/>
        </w:rPr>
        <w:t xml:space="preserve"> </w:t>
      </w:r>
      <w:r w:rsidR="006A07F8">
        <w:rPr>
          <w:lang w:eastAsia="zh-TW"/>
        </w:rPr>
        <w:t>a</w:t>
      </w:r>
      <w:r w:rsidR="006A07F8">
        <w:t>m able</w:t>
      </w:r>
      <w:r w:rsidR="00A24A60">
        <w:t xml:space="preserve"> to tell the difference of loss functions used in different object detection models</w:t>
      </w:r>
      <w:r>
        <w:rPr>
          <w:lang w:eastAsia="zh-TW"/>
        </w:rPr>
        <w:t>.</w:t>
      </w:r>
    </w:p>
    <w:p w14:paraId="08280452" w14:textId="4F9C5894" w:rsidR="00E71F08" w:rsidRDefault="00E71F08" w:rsidP="00E71F08">
      <w:pPr>
        <w:pStyle w:val="Heading1"/>
        <w:numPr>
          <w:ilvl w:val="0"/>
          <w:numId w:val="1"/>
        </w:numPr>
        <w:spacing w:after="240"/>
        <w:ind w:left="284" w:right="-138" w:hanging="426"/>
        <w:jc w:val="both"/>
        <w:rPr>
          <w:b/>
          <w:bCs/>
          <w:lang w:val="en-CA"/>
        </w:rPr>
      </w:pPr>
      <w:bookmarkStart w:id="48" w:name="_Toc127530102"/>
      <w:bookmarkStart w:id="49" w:name="_Toc132068151"/>
      <w:r>
        <w:rPr>
          <w:b/>
          <w:bCs/>
          <w:lang w:val="en-CA"/>
        </w:rPr>
        <w:t>REFERENCES</w:t>
      </w:r>
      <w:bookmarkEnd w:id="48"/>
      <w:bookmarkEnd w:id="49"/>
    </w:p>
    <w:p w14:paraId="0F1AB93E" w14:textId="77777777" w:rsidR="001C2D13" w:rsidRPr="009102AC" w:rsidRDefault="00A363DB" w:rsidP="001C2D13">
      <w:pPr>
        <w:pStyle w:val="Bibliography"/>
        <w:spacing w:after="240"/>
        <w:rPr>
          <w:rFonts w:ascii="Calibri" w:hAnsi="Calibri" w:cs="Calibri"/>
          <w:szCs w:val="20"/>
        </w:rPr>
      </w:pPr>
      <w:r w:rsidRPr="009102AC">
        <w:rPr>
          <w:rFonts w:cstheme="minorHAnsi"/>
          <w:color w:val="222222"/>
          <w:szCs w:val="20"/>
        </w:rPr>
        <w:fldChar w:fldCharType="begin"/>
      </w:r>
      <w:r w:rsidRPr="009102AC">
        <w:rPr>
          <w:rFonts w:cstheme="minorHAnsi"/>
          <w:color w:val="222222"/>
          <w:szCs w:val="20"/>
        </w:rPr>
        <w:instrText xml:space="preserve"> ADDIN ZOTERO_BIBL {"uncited":[],"omitted":[],"custom":[]} CSL_BIBLIOGRAPHY </w:instrText>
      </w:r>
      <w:r w:rsidRPr="009102AC">
        <w:rPr>
          <w:rFonts w:cstheme="minorHAnsi"/>
          <w:color w:val="222222"/>
          <w:szCs w:val="20"/>
        </w:rPr>
        <w:fldChar w:fldCharType="separate"/>
      </w:r>
      <w:r w:rsidR="001C2D13" w:rsidRPr="009102AC">
        <w:rPr>
          <w:rFonts w:ascii="Calibri" w:hAnsi="Calibri" w:cs="Calibri"/>
          <w:szCs w:val="20"/>
        </w:rPr>
        <w:t>[1]</w:t>
      </w:r>
      <w:r w:rsidR="001C2D13" w:rsidRPr="009102AC">
        <w:rPr>
          <w:rFonts w:ascii="Calibri" w:hAnsi="Calibri" w:cs="Calibri"/>
          <w:szCs w:val="20"/>
        </w:rPr>
        <w:tab/>
        <w:t xml:space="preserve">Lo, H. S., Xu, X., Wong, C. Y., &amp; Cheung, S. G., “Comparisons of microplastic pollution between mudflats and sandy beaches in Hong Kong,” </w:t>
      </w:r>
      <w:r w:rsidR="001C2D13" w:rsidRPr="009102AC">
        <w:rPr>
          <w:rFonts w:ascii="Calibri" w:hAnsi="Calibri" w:cs="Calibri"/>
          <w:i/>
          <w:iCs/>
          <w:szCs w:val="20"/>
        </w:rPr>
        <w:t>Environ. Pollut.</w:t>
      </w:r>
      <w:r w:rsidR="001C2D13" w:rsidRPr="009102AC">
        <w:rPr>
          <w:rFonts w:ascii="Calibri" w:hAnsi="Calibri" w:cs="Calibri"/>
          <w:szCs w:val="20"/>
        </w:rPr>
        <w:t>, no. 236, pp. 208–217.</w:t>
      </w:r>
    </w:p>
    <w:p w14:paraId="0F412F8E" w14:textId="77777777" w:rsidR="00442C74" w:rsidRPr="009102AC" w:rsidRDefault="00442C74" w:rsidP="00D02CB1">
      <w:pPr>
        <w:pStyle w:val="Bibliography"/>
        <w:spacing w:after="240"/>
        <w:rPr>
          <w:rFonts w:ascii="Calibri" w:hAnsi="Calibri" w:cs="Calibri"/>
          <w:szCs w:val="20"/>
        </w:rPr>
      </w:pPr>
      <w:r w:rsidRPr="009102AC">
        <w:rPr>
          <w:rFonts w:ascii="Calibri" w:hAnsi="Calibri" w:cs="Calibri"/>
          <w:szCs w:val="20"/>
        </w:rPr>
        <w:t>[2]</w:t>
      </w:r>
      <w:r w:rsidRPr="009102AC">
        <w:rPr>
          <w:rFonts w:ascii="Calibri" w:hAnsi="Calibri" w:cs="Calibri"/>
          <w:szCs w:val="20"/>
        </w:rPr>
        <w:tab/>
        <w:t xml:space="preserve">Lo, H. S., Wong, L. C., Kwok, S. H., Lee, Y. K., Po, B. H. K., Wong, C. Y., Tam, N. F. Y., &amp; Cheung, S. G, “Field test of beach litter assessment by commercial aerial drone,” </w:t>
      </w:r>
      <w:r w:rsidRPr="009102AC">
        <w:rPr>
          <w:rFonts w:ascii="Calibri" w:hAnsi="Calibri" w:cs="Calibri"/>
          <w:i/>
          <w:iCs/>
          <w:szCs w:val="20"/>
        </w:rPr>
        <w:t>Mar. Pollut. Bull.</w:t>
      </w:r>
      <w:r w:rsidRPr="009102AC">
        <w:rPr>
          <w:rFonts w:ascii="Calibri" w:hAnsi="Calibri" w:cs="Calibri"/>
          <w:szCs w:val="20"/>
        </w:rPr>
        <w:t>, no. 151, 2020.</w:t>
      </w:r>
    </w:p>
    <w:p w14:paraId="52CA1E9F"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3]</w:t>
      </w:r>
      <w:r w:rsidRPr="009102AC">
        <w:rPr>
          <w:rFonts w:ascii="Calibri" w:hAnsi="Calibri" w:cs="Calibri"/>
          <w:szCs w:val="20"/>
        </w:rPr>
        <w:tab/>
        <w:t>“Introduction to OpenCV,” Open Source Computer Vision. [Online]. Available: https://docs.opencv.org/3.4/df/d65/tutorial_table_of_content_introduction.html</w:t>
      </w:r>
    </w:p>
    <w:p w14:paraId="2F0590E8"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4]</w:t>
      </w:r>
      <w:r w:rsidRPr="009102AC">
        <w:rPr>
          <w:rFonts w:ascii="Calibri" w:hAnsi="Calibri" w:cs="Calibri"/>
          <w:szCs w:val="20"/>
        </w:rPr>
        <w:tab/>
        <w:t>Neel Joshi, “Histogram equalization,” Jan. 2022. [Online]. Available: https://www.analyticsvidhya.com/blog/2022/01/histogram-equalization/</w:t>
      </w:r>
    </w:p>
    <w:p w14:paraId="0394D147"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5]</w:t>
      </w:r>
      <w:r w:rsidRPr="009102AC">
        <w:rPr>
          <w:rFonts w:ascii="Calibri" w:hAnsi="Calibri" w:cs="Calibri"/>
          <w:szCs w:val="20"/>
        </w:rPr>
        <w:tab/>
        <w:t>Sharma, Pulkit, “A Practical Implementation of the Faster R-CNN Algorithm for Object Detection (Part 2 - with Python Codes),” Analytics Vidhya, Nov. 2018. Accessed: Mar. 30, 2023. [Online]. Available: https://www.analyticsvidhya.com/blog/2018/11/implementation-faster-r-cnn-python-object-detection/.</w:t>
      </w:r>
    </w:p>
    <w:p w14:paraId="7F2D3EB8"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6]</w:t>
      </w:r>
      <w:r w:rsidRPr="009102AC">
        <w:rPr>
          <w:rFonts w:ascii="Calibri" w:hAnsi="Calibri" w:cs="Calibri"/>
          <w:szCs w:val="20"/>
        </w:rPr>
        <w:tab/>
        <w:t>Gandhi, Rohith., “‘R-CNN, Fast R-CNN, Faster R-CNN, YOLO — Object Detection Algorithms.,’” Medium, Jul. 2018. [Online]. Available: https://towardsdatascience.com/r-cnn-fast-r-cnn-faster-r-cnn-yolo-object-detection-algorithms-36d53571365e.</w:t>
      </w:r>
    </w:p>
    <w:p w14:paraId="05CC2650"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7]</w:t>
      </w:r>
      <w:r w:rsidRPr="009102AC">
        <w:rPr>
          <w:rFonts w:ascii="Calibri" w:hAnsi="Calibri" w:cs="Calibri"/>
          <w:szCs w:val="20"/>
        </w:rPr>
        <w:tab/>
        <w:t>“‘Faster R-CNN Object Detector.’ ArcGIS API for Python.” Accessed: Mar. 12, 2023. [Online]. Available: https://developers.arcgis.com/python/guide/faster-R-CNN-object-detector/</w:t>
      </w:r>
    </w:p>
    <w:p w14:paraId="03E67C25" w14:textId="73B05F86"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8]</w:t>
      </w:r>
      <w:r w:rsidRPr="009102AC">
        <w:rPr>
          <w:rFonts w:ascii="Calibri" w:hAnsi="Calibri" w:cs="Calibri"/>
          <w:szCs w:val="20"/>
        </w:rPr>
        <w:tab/>
        <w:t>Benjdira, B., Khursheed, T., Koubaa, A., Ammar, A., &amp; Ouni, K. , “Car detection using unmanned aerial vehicles: Comparison between faster r-cnn and yolov3.,” pp. 1–6, 2019.</w:t>
      </w:r>
    </w:p>
    <w:p w14:paraId="3C3549F2" w14:textId="77777777" w:rsidR="00DE2434" w:rsidRPr="009102AC" w:rsidRDefault="00DE2434" w:rsidP="00D02CB1">
      <w:pPr>
        <w:pStyle w:val="Bibliography"/>
        <w:spacing w:after="240"/>
        <w:rPr>
          <w:rFonts w:ascii="Calibri" w:hAnsi="Calibri" w:cs="Calibri"/>
          <w:szCs w:val="20"/>
        </w:rPr>
      </w:pPr>
      <w:r w:rsidRPr="009102AC">
        <w:rPr>
          <w:rFonts w:ascii="Calibri" w:hAnsi="Calibri" w:cs="Calibri"/>
          <w:szCs w:val="20"/>
        </w:rPr>
        <w:t>[9]</w:t>
      </w:r>
      <w:r w:rsidRPr="009102AC">
        <w:rPr>
          <w:rFonts w:ascii="Calibri" w:hAnsi="Calibri" w:cs="Calibri"/>
          <w:szCs w:val="20"/>
        </w:rPr>
        <w:tab/>
        <w:t xml:space="preserve">“Deep learning networks for real-time regional domestic waste detection,” </w:t>
      </w:r>
      <w:r w:rsidRPr="009102AC">
        <w:rPr>
          <w:rFonts w:ascii="Calibri" w:hAnsi="Calibri" w:cs="Calibri"/>
          <w:i/>
          <w:iCs/>
          <w:szCs w:val="20"/>
        </w:rPr>
        <w:t>J. Clean. Prod.</w:t>
      </w:r>
      <w:r w:rsidRPr="009102AC">
        <w:rPr>
          <w:rFonts w:ascii="Calibri" w:hAnsi="Calibri" w:cs="Calibri"/>
          <w:szCs w:val="20"/>
        </w:rPr>
        <w:t>, no. 344.</w:t>
      </w:r>
    </w:p>
    <w:p w14:paraId="63628CB9" w14:textId="61FEC4C5" w:rsidR="00DE2434" w:rsidRPr="009102AC" w:rsidRDefault="00DE2434" w:rsidP="00DE2434">
      <w:pPr>
        <w:pStyle w:val="Bibliography"/>
        <w:rPr>
          <w:rFonts w:ascii="Calibri" w:hAnsi="Calibri" w:cs="Calibri"/>
          <w:szCs w:val="20"/>
        </w:rPr>
      </w:pPr>
      <w:r w:rsidRPr="009102AC">
        <w:rPr>
          <w:rFonts w:ascii="Calibri" w:hAnsi="Calibri" w:cs="Calibri"/>
          <w:szCs w:val="20"/>
        </w:rPr>
        <w:t>[</w:t>
      </w:r>
      <w:r w:rsidR="0071160D" w:rsidRPr="009102AC">
        <w:rPr>
          <w:rFonts w:ascii="Calibri" w:hAnsi="Calibri" w:cs="Calibri"/>
          <w:szCs w:val="20"/>
        </w:rPr>
        <w:t>10] “</w:t>
      </w:r>
      <w:r w:rsidR="001C2D13" w:rsidRPr="009102AC">
        <w:rPr>
          <w:rFonts w:ascii="Calibri" w:hAnsi="Calibri" w:cs="Calibri"/>
          <w:szCs w:val="20"/>
        </w:rPr>
        <w:t>‘</w:t>
      </w:r>
      <w:r w:rsidRPr="009102AC">
        <w:rPr>
          <w:rFonts w:ascii="Calibri" w:hAnsi="Calibri" w:cs="Calibri"/>
          <w:szCs w:val="20"/>
        </w:rPr>
        <w:t>How to Train Faster R-CNN ResNet50 FPN V2 on Custom Dataset?’ DebuggerCafe,” Nov. 2022. [Online]. Available: https://debuggercafe.com/how-to-train-faster-R-CNN-resnet50-fpn-v2-on-custom-dataset/.</w:t>
      </w:r>
    </w:p>
    <w:p w14:paraId="5311D42F" w14:textId="3E90378E" w:rsidR="000179B4" w:rsidRPr="00C376CE" w:rsidRDefault="00A363DB" w:rsidP="003410E9">
      <w:pPr>
        <w:rPr>
          <w:rFonts w:cstheme="minorHAnsi"/>
          <w:color w:val="222222"/>
        </w:rPr>
      </w:pPr>
      <w:r w:rsidRPr="009102AC">
        <w:rPr>
          <w:rFonts w:cstheme="minorHAnsi"/>
          <w:color w:val="222222"/>
        </w:rPr>
        <w:fldChar w:fldCharType="end"/>
      </w:r>
    </w:p>
    <w:sectPr w:rsidR="000179B4" w:rsidRPr="00C376CE" w:rsidSect="007B48E0">
      <w:footerReference w:type="default" r:id="rId3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ung Khant Min" w:date="2023-04-10T16:28:00Z" w:initials="AM">
    <w:p w14:paraId="377B2420" w14:textId="27421CDA" w:rsidR="4FDD0343" w:rsidRDefault="4FDD0343">
      <w:r>
        <w:t>https://docs.python.org/3/library/glob.html</w:t>
      </w:r>
      <w:r>
        <w:annotationRef/>
      </w:r>
    </w:p>
  </w:comment>
  <w:comment w:id="12" w:author="Aung Khant Min" w:date="2023-04-10T16:35:00Z" w:initials="AM">
    <w:p w14:paraId="2F87A8C6" w14:textId="22995E0F" w:rsidR="7E3DDE03" w:rsidRDefault="7E3DDE03">
      <w:pPr>
        <w:pStyle w:val="CommentText"/>
      </w:pPr>
      <w:r>
        <w:t>https://docs.opencv.org/4.x/</w:t>
      </w:r>
      <w:r>
        <w:rPr>
          <w:rStyle w:val="CommentReference"/>
        </w:rPr>
        <w:annotationRef/>
      </w:r>
    </w:p>
  </w:comment>
  <w:comment w:id="15" w:author="Aung Khant Min" w:date="2023-04-10T17:29:00Z" w:initials="AM">
    <w:p w14:paraId="3DCCDAF7" w14:textId="670A0116" w:rsidR="5233D7B9" w:rsidRDefault="5233D7B9">
      <w:pPr>
        <w:pStyle w:val="CommentText"/>
      </w:pPr>
      <w:r>
        <w:t>https://docs.opencv.org/3.4/d7/d9f/tutorial_linux_install.html</w:t>
      </w:r>
      <w:r>
        <w:rPr>
          <w:rStyle w:val="CommentReference"/>
        </w:rPr>
        <w:annotationRef/>
      </w:r>
    </w:p>
  </w:comment>
  <w:comment w:id="16" w:author="Aung Khant Min" w:date="2023-04-10T23:26:00Z" w:initials="AM">
    <w:p w14:paraId="46CD070A" w14:textId="6379BF32" w:rsidR="09D0E83F" w:rsidRDefault="09D0E83F">
      <w:pPr>
        <w:pStyle w:val="CommentText"/>
      </w:pPr>
      <w:r>
        <w:t>https://www.analyticsvidhya.com/blog/2022/01/histogram-equalization/</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7B2420" w15:done="0"/>
  <w15:commentEx w15:paraId="2F87A8C6" w15:done="0"/>
  <w15:commentEx w15:paraId="3DCCDAF7" w15:done="0"/>
  <w15:commentEx w15:paraId="46CD07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CDA7FDD" w16cex:dateUtc="2023-04-10T22:28:00Z"/>
  <w16cex:commentExtensible w16cex:durableId="0A2DCC70" w16cex:dateUtc="2023-04-10T22:35:00Z"/>
  <w16cex:commentExtensible w16cex:durableId="51DBD3AE" w16cex:dateUtc="2023-04-10T23:29:00Z"/>
  <w16cex:commentExtensible w16cex:durableId="3C990E88" w16cex:dateUtc="2023-04-11T0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B2420" w16cid:durableId="7CDA7FDD"/>
  <w16cid:commentId w16cid:paraId="2F87A8C6" w16cid:durableId="0A2DCC70"/>
  <w16cid:commentId w16cid:paraId="3DCCDAF7" w16cid:durableId="51DBD3AE"/>
  <w16cid:commentId w16cid:paraId="46CD070A" w16cid:durableId="3C990E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5CC20" w14:textId="77777777" w:rsidR="00E27255" w:rsidRDefault="00E27255" w:rsidP="006E142B">
      <w:pPr>
        <w:spacing w:after="0" w:line="240" w:lineRule="auto"/>
      </w:pPr>
      <w:r>
        <w:separator/>
      </w:r>
    </w:p>
  </w:endnote>
  <w:endnote w:type="continuationSeparator" w:id="0">
    <w:p w14:paraId="3502B33D" w14:textId="77777777" w:rsidR="00E27255" w:rsidRDefault="00E27255" w:rsidP="006E142B">
      <w:pPr>
        <w:spacing w:after="0" w:line="240" w:lineRule="auto"/>
      </w:pPr>
      <w:r>
        <w:continuationSeparator/>
      </w:r>
    </w:p>
  </w:endnote>
  <w:endnote w:type="continuationNotice" w:id="1">
    <w:p w14:paraId="5C0450B6" w14:textId="77777777" w:rsidR="00E27255" w:rsidRDefault="00E272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w:panose1 w:val="00000000000000000000"/>
    <w:charset w:val="80"/>
    <w:family w:val="roman"/>
    <w:notTrueType/>
    <w:pitch w:val="default"/>
  </w:font>
  <w:font w:name="Cordia New">
    <w:panose1 w:val="020B0304020202020204"/>
    <w:charset w:val="DE"/>
    <w:family w:val="roman"/>
    <w:pitch w:val="variable"/>
    <w:sig w:usb0="01000001"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01000001" w:usb1="00000000" w:usb2="00000000" w:usb3="00000000" w:csb0="00010000"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65284"/>
      <w:docPartObj>
        <w:docPartGallery w:val="Page Numbers (Bottom of Page)"/>
        <w:docPartUnique/>
      </w:docPartObj>
    </w:sdtPr>
    <w:sdtEndPr>
      <w:rPr>
        <w:noProof/>
        <w:sz w:val="16"/>
        <w:szCs w:val="16"/>
      </w:rPr>
    </w:sdtEndPr>
    <w:sdtContent>
      <w:p w14:paraId="69A169AA" w14:textId="58F2272E" w:rsidR="00D00ACD" w:rsidRPr="00A24BCE" w:rsidRDefault="00D00ACD">
        <w:pPr>
          <w:pStyle w:val="Footer"/>
          <w:jc w:val="center"/>
          <w:rPr>
            <w:sz w:val="16"/>
            <w:szCs w:val="16"/>
          </w:rPr>
        </w:pPr>
        <w:r w:rsidRPr="00A24BCE">
          <w:rPr>
            <w:sz w:val="16"/>
            <w:szCs w:val="16"/>
          </w:rPr>
          <w:fldChar w:fldCharType="begin"/>
        </w:r>
        <w:r w:rsidRPr="00A24BCE">
          <w:rPr>
            <w:sz w:val="16"/>
            <w:szCs w:val="16"/>
          </w:rPr>
          <w:instrText xml:space="preserve"> PAGE   \* MERGEFORMAT </w:instrText>
        </w:r>
        <w:r w:rsidRPr="00A24BCE">
          <w:rPr>
            <w:sz w:val="16"/>
            <w:szCs w:val="16"/>
          </w:rPr>
          <w:fldChar w:fldCharType="separate"/>
        </w:r>
        <w:r w:rsidRPr="00A24BCE">
          <w:rPr>
            <w:noProof/>
            <w:sz w:val="16"/>
            <w:szCs w:val="16"/>
          </w:rPr>
          <w:t>2</w:t>
        </w:r>
        <w:r w:rsidRPr="00A24BCE">
          <w:rPr>
            <w:noProof/>
            <w:sz w:val="16"/>
            <w:szCs w:val="16"/>
          </w:rPr>
          <w:fldChar w:fldCharType="end"/>
        </w:r>
      </w:p>
    </w:sdtContent>
  </w:sdt>
  <w:p w14:paraId="4F1036D2" w14:textId="77777777" w:rsidR="00D00ACD" w:rsidRDefault="00D00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3E39B" w14:textId="77777777" w:rsidR="00E27255" w:rsidRDefault="00E27255" w:rsidP="006E142B">
      <w:pPr>
        <w:spacing w:after="0" w:line="240" w:lineRule="auto"/>
      </w:pPr>
      <w:r>
        <w:separator/>
      </w:r>
    </w:p>
  </w:footnote>
  <w:footnote w:type="continuationSeparator" w:id="0">
    <w:p w14:paraId="1F83D2AA" w14:textId="77777777" w:rsidR="00E27255" w:rsidRDefault="00E27255" w:rsidP="006E142B">
      <w:pPr>
        <w:spacing w:after="0" w:line="240" w:lineRule="auto"/>
      </w:pPr>
      <w:r>
        <w:continuationSeparator/>
      </w:r>
    </w:p>
  </w:footnote>
  <w:footnote w:type="continuationNotice" w:id="1">
    <w:p w14:paraId="60F84CCB" w14:textId="77777777" w:rsidR="00E27255" w:rsidRDefault="00E272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D67BD"/>
    <w:multiLevelType w:val="hybridMultilevel"/>
    <w:tmpl w:val="37062CC6"/>
    <w:lvl w:ilvl="0" w:tplc="F54AADFC">
      <w:start w:val="1"/>
      <w:numFmt w:val="decimal"/>
      <w:lvlText w:val="%1."/>
      <w:lvlJc w:val="left"/>
      <w:pPr>
        <w:tabs>
          <w:tab w:val="num" w:pos="720"/>
        </w:tabs>
        <w:ind w:left="720" w:hanging="360"/>
      </w:pPr>
    </w:lvl>
    <w:lvl w:ilvl="1" w:tplc="52643C70" w:tentative="1">
      <w:start w:val="1"/>
      <w:numFmt w:val="decimal"/>
      <w:lvlText w:val="%2."/>
      <w:lvlJc w:val="left"/>
      <w:pPr>
        <w:tabs>
          <w:tab w:val="num" w:pos="1440"/>
        </w:tabs>
        <w:ind w:left="1440" w:hanging="360"/>
      </w:pPr>
    </w:lvl>
    <w:lvl w:ilvl="2" w:tplc="EB468008" w:tentative="1">
      <w:start w:val="1"/>
      <w:numFmt w:val="decimal"/>
      <w:lvlText w:val="%3."/>
      <w:lvlJc w:val="left"/>
      <w:pPr>
        <w:tabs>
          <w:tab w:val="num" w:pos="2160"/>
        </w:tabs>
        <w:ind w:left="2160" w:hanging="360"/>
      </w:pPr>
    </w:lvl>
    <w:lvl w:ilvl="3" w:tplc="45EA72C4" w:tentative="1">
      <w:start w:val="1"/>
      <w:numFmt w:val="decimal"/>
      <w:lvlText w:val="%4."/>
      <w:lvlJc w:val="left"/>
      <w:pPr>
        <w:tabs>
          <w:tab w:val="num" w:pos="2880"/>
        </w:tabs>
        <w:ind w:left="2880" w:hanging="360"/>
      </w:pPr>
    </w:lvl>
    <w:lvl w:ilvl="4" w:tplc="4A3EABF6" w:tentative="1">
      <w:start w:val="1"/>
      <w:numFmt w:val="decimal"/>
      <w:lvlText w:val="%5."/>
      <w:lvlJc w:val="left"/>
      <w:pPr>
        <w:tabs>
          <w:tab w:val="num" w:pos="3600"/>
        </w:tabs>
        <w:ind w:left="3600" w:hanging="360"/>
      </w:pPr>
    </w:lvl>
    <w:lvl w:ilvl="5" w:tplc="A2EE0A58" w:tentative="1">
      <w:start w:val="1"/>
      <w:numFmt w:val="decimal"/>
      <w:lvlText w:val="%6."/>
      <w:lvlJc w:val="left"/>
      <w:pPr>
        <w:tabs>
          <w:tab w:val="num" w:pos="4320"/>
        </w:tabs>
        <w:ind w:left="4320" w:hanging="360"/>
      </w:pPr>
    </w:lvl>
    <w:lvl w:ilvl="6" w:tplc="10F00AA8" w:tentative="1">
      <w:start w:val="1"/>
      <w:numFmt w:val="decimal"/>
      <w:lvlText w:val="%7."/>
      <w:lvlJc w:val="left"/>
      <w:pPr>
        <w:tabs>
          <w:tab w:val="num" w:pos="5040"/>
        </w:tabs>
        <w:ind w:left="5040" w:hanging="360"/>
      </w:pPr>
    </w:lvl>
    <w:lvl w:ilvl="7" w:tplc="098A5FC2" w:tentative="1">
      <w:start w:val="1"/>
      <w:numFmt w:val="decimal"/>
      <w:lvlText w:val="%8."/>
      <w:lvlJc w:val="left"/>
      <w:pPr>
        <w:tabs>
          <w:tab w:val="num" w:pos="5760"/>
        </w:tabs>
        <w:ind w:left="5760" w:hanging="360"/>
      </w:pPr>
    </w:lvl>
    <w:lvl w:ilvl="8" w:tplc="EC2CEC86" w:tentative="1">
      <w:start w:val="1"/>
      <w:numFmt w:val="decimal"/>
      <w:lvlText w:val="%9."/>
      <w:lvlJc w:val="left"/>
      <w:pPr>
        <w:tabs>
          <w:tab w:val="num" w:pos="6480"/>
        </w:tabs>
        <w:ind w:left="6480" w:hanging="360"/>
      </w:pPr>
    </w:lvl>
  </w:abstractNum>
  <w:abstractNum w:abstractNumId="1" w15:restartNumberingAfterBreak="0">
    <w:nsid w:val="033711C2"/>
    <w:multiLevelType w:val="hybridMultilevel"/>
    <w:tmpl w:val="045A53B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0938683C"/>
    <w:multiLevelType w:val="multilevel"/>
    <w:tmpl w:val="F814C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511296"/>
    <w:multiLevelType w:val="hybridMultilevel"/>
    <w:tmpl w:val="779E8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0C1E03D2"/>
    <w:multiLevelType w:val="hybridMultilevel"/>
    <w:tmpl w:val="90CECE7C"/>
    <w:lvl w:ilvl="0" w:tplc="FF642F44">
      <w:start w:val="1"/>
      <w:numFmt w:val="decimal"/>
      <w:lvlText w:val="%1."/>
      <w:lvlJc w:val="left"/>
      <w:pPr>
        <w:tabs>
          <w:tab w:val="num" w:pos="720"/>
        </w:tabs>
        <w:ind w:left="720" w:hanging="360"/>
      </w:pPr>
    </w:lvl>
    <w:lvl w:ilvl="1" w:tplc="BFA49BB4" w:tentative="1">
      <w:start w:val="1"/>
      <w:numFmt w:val="decimal"/>
      <w:lvlText w:val="%2."/>
      <w:lvlJc w:val="left"/>
      <w:pPr>
        <w:tabs>
          <w:tab w:val="num" w:pos="1440"/>
        </w:tabs>
        <w:ind w:left="1440" w:hanging="360"/>
      </w:pPr>
    </w:lvl>
    <w:lvl w:ilvl="2" w:tplc="C6D8CE92" w:tentative="1">
      <w:start w:val="1"/>
      <w:numFmt w:val="decimal"/>
      <w:lvlText w:val="%3."/>
      <w:lvlJc w:val="left"/>
      <w:pPr>
        <w:tabs>
          <w:tab w:val="num" w:pos="2160"/>
        </w:tabs>
        <w:ind w:left="2160" w:hanging="360"/>
      </w:pPr>
    </w:lvl>
    <w:lvl w:ilvl="3" w:tplc="705C0058" w:tentative="1">
      <w:start w:val="1"/>
      <w:numFmt w:val="decimal"/>
      <w:lvlText w:val="%4."/>
      <w:lvlJc w:val="left"/>
      <w:pPr>
        <w:tabs>
          <w:tab w:val="num" w:pos="2880"/>
        </w:tabs>
        <w:ind w:left="2880" w:hanging="360"/>
      </w:pPr>
    </w:lvl>
    <w:lvl w:ilvl="4" w:tplc="B10CA61E" w:tentative="1">
      <w:start w:val="1"/>
      <w:numFmt w:val="decimal"/>
      <w:lvlText w:val="%5."/>
      <w:lvlJc w:val="left"/>
      <w:pPr>
        <w:tabs>
          <w:tab w:val="num" w:pos="3600"/>
        </w:tabs>
        <w:ind w:left="3600" w:hanging="360"/>
      </w:pPr>
    </w:lvl>
    <w:lvl w:ilvl="5" w:tplc="5282A2DE" w:tentative="1">
      <w:start w:val="1"/>
      <w:numFmt w:val="decimal"/>
      <w:lvlText w:val="%6."/>
      <w:lvlJc w:val="left"/>
      <w:pPr>
        <w:tabs>
          <w:tab w:val="num" w:pos="4320"/>
        </w:tabs>
        <w:ind w:left="4320" w:hanging="360"/>
      </w:pPr>
    </w:lvl>
    <w:lvl w:ilvl="6" w:tplc="8FBEFA38" w:tentative="1">
      <w:start w:val="1"/>
      <w:numFmt w:val="decimal"/>
      <w:lvlText w:val="%7."/>
      <w:lvlJc w:val="left"/>
      <w:pPr>
        <w:tabs>
          <w:tab w:val="num" w:pos="5040"/>
        </w:tabs>
        <w:ind w:left="5040" w:hanging="360"/>
      </w:pPr>
    </w:lvl>
    <w:lvl w:ilvl="7" w:tplc="FD765FEA" w:tentative="1">
      <w:start w:val="1"/>
      <w:numFmt w:val="decimal"/>
      <w:lvlText w:val="%8."/>
      <w:lvlJc w:val="left"/>
      <w:pPr>
        <w:tabs>
          <w:tab w:val="num" w:pos="5760"/>
        </w:tabs>
        <w:ind w:left="5760" w:hanging="360"/>
      </w:pPr>
    </w:lvl>
    <w:lvl w:ilvl="8" w:tplc="E92CC726" w:tentative="1">
      <w:start w:val="1"/>
      <w:numFmt w:val="decimal"/>
      <w:lvlText w:val="%9."/>
      <w:lvlJc w:val="left"/>
      <w:pPr>
        <w:tabs>
          <w:tab w:val="num" w:pos="6480"/>
        </w:tabs>
        <w:ind w:left="6480" w:hanging="360"/>
      </w:pPr>
    </w:lvl>
  </w:abstractNum>
  <w:abstractNum w:abstractNumId="5" w15:restartNumberingAfterBreak="0">
    <w:nsid w:val="0C3A2BD1"/>
    <w:multiLevelType w:val="hybridMultilevel"/>
    <w:tmpl w:val="F2A2EBBE"/>
    <w:lvl w:ilvl="0" w:tplc="565697D2">
      <w:start w:val="1"/>
      <w:numFmt w:val="decimal"/>
      <w:lvlText w:val="(%1)"/>
      <w:lvlJc w:val="left"/>
      <w:pPr>
        <w:ind w:left="900" w:hanging="360"/>
      </w:pPr>
      <w:rPr>
        <w:rFonts w:hint="default"/>
      </w:r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6" w15:restartNumberingAfterBreak="0">
    <w:nsid w:val="0DC9053D"/>
    <w:multiLevelType w:val="hybridMultilevel"/>
    <w:tmpl w:val="32B0D11E"/>
    <w:lvl w:ilvl="0" w:tplc="1CDEB5F2">
      <w:start w:val="1"/>
      <w:numFmt w:val="bullet"/>
      <w:lvlText w:val="•"/>
      <w:lvlJc w:val="left"/>
      <w:pPr>
        <w:tabs>
          <w:tab w:val="num" w:pos="720"/>
        </w:tabs>
        <w:ind w:left="720" w:hanging="360"/>
      </w:pPr>
      <w:rPr>
        <w:rFonts w:ascii="Arial" w:hAnsi="Arial" w:hint="default"/>
      </w:rPr>
    </w:lvl>
    <w:lvl w:ilvl="1" w:tplc="8B00F86C">
      <w:start w:val="1"/>
      <w:numFmt w:val="bullet"/>
      <w:lvlText w:val="•"/>
      <w:lvlJc w:val="left"/>
      <w:pPr>
        <w:tabs>
          <w:tab w:val="num" w:pos="1440"/>
        </w:tabs>
        <w:ind w:left="1440" w:hanging="360"/>
      </w:pPr>
      <w:rPr>
        <w:rFonts w:ascii="Arial" w:hAnsi="Arial" w:hint="default"/>
      </w:rPr>
    </w:lvl>
    <w:lvl w:ilvl="2" w:tplc="F8B61F22">
      <w:numFmt w:val="bullet"/>
      <w:lvlText w:val="o"/>
      <w:lvlJc w:val="left"/>
      <w:pPr>
        <w:tabs>
          <w:tab w:val="num" w:pos="2160"/>
        </w:tabs>
        <w:ind w:left="2160" w:hanging="360"/>
      </w:pPr>
      <w:rPr>
        <w:rFonts w:ascii="Courier New" w:hAnsi="Courier New" w:hint="default"/>
      </w:rPr>
    </w:lvl>
    <w:lvl w:ilvl="3" w:tplc="BD306D18" w:tentative="1">
      <w:start w:val="1"/>
      <w:numFmt w:val="bullet"/>
      <w:lvlText w:val="•"/>
      <w:lvlJc w:val="left"/>
      <w:pPr>
        <w:tabs>
          <w:tab w:val="num" w:pos="2880"/>
        </w:tabs>
        <w:ind w:left="2880" w:hanging="360"/>
      </w:pPr>
      <w:rPr>
        <w:rFonts w:ascii="Arial" w:hAnsi="Arial" w:hint="default"/>
      </w:rPr>
    </w:lvl>
    <w:lvl w:ilvl="4" w:tplc="D3E8E97A" w:tentative="1">
      <w:start w:val="1"/>
      <w:numFmt w:val="bullet"/>
      <w:lvlText w:val="•"/>
      <w:lvlJc w:val="left"/>
      <w:pPr>
        <w:tabs>
          <w:tab w:val="num" w:pos="3600"/>
        </w:tabs>
        <w:ind w:left="3600" w:hanging="360"/>
      </w:pPr>
      <w:rPr>
        <w:rFonts w:ascii="Arial" w:hAnsi="Arial" w:hint="default"/>
      </w:rPr>
    </w:lvl>
    <w:lvl w:ilvl="5" w:tplc="9DD8D708" w:tentative="1">
      <w:start w:val="1"/>
      <w:numFmt w:val="bullet"/>
      <w:lvlText w:val="•"/>
      <w:lvlJc w:val="left"/>
      <w:pPr>
        <w:tabs>
          <w:tab w:val="num" w:pos="4320"/>
        </w:tabs>
        <w:ind w:left="4320" w:hanging="360"/>
      </w:pPr>
      <w:rPr>
        <w:rFonts w:ascii="Arial" w:hAnsi="Arial" w:hint="default"/>
      </w:rPr>
    </w:lvl>
    <w:lvl w:ilvl="6" w:tplc="F5125308" w:tentative="1">
      <w:start w:val="1"/>
      <w:numFmt w:val="bullet"/>
      <w:lvlText w:val="•"/>
      <w:lvlJc w:val="left"/>
      <w:pPr>
        <w:tabs>
          <w:tab w:val="num" w:pos="5040"/>
        </w:tabs>
        <w:ind w:left="5040" w:hanging="360"/>
      </w:pPr>
      <w:rPr>
        <w:rFonts w:ascii="Arial" w:hAnsi="Arial" w:hint="default"/>
      </w:rPr>
    </w:lvl>
    <w:lvl w:ilvl="7" w:tplc="F0EC2434" w:tentative="1">
      <w:start w:val="1"/>
      <w:numFmt w:val="bullet"/>
      <w:lvlText w:val="•"/>
      <w:lvlJc w:val="left"/>
      <w:pPr>
        <w:tabs>
          <w:tab w:val="num" w:pos="5760"/>
        </w:tabs>
        <w:ind w:left="5760" w:hanging="360"/>
      </w:pPr>
      <w:rPr>
        <w:rFonts w:ascii="Arial" w:hAnsi="Arial" w:hint="default"/>
      </w:rPr>
    </w:lvl>
    <w:lvl w:ilvl="8" w:tplc="394A16A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A304FB3"/>
    <w:multiLevelType w:val="hybridMultilevel"/>
    <w:tmpl w:val="8D0A4B24"/>
    <w:lvl w:ilvl="0" w:tplc="B0D8DCEA">
      <w:start w:val="1"/>
      <w:numFmt w:val="decimal"/>
      <w:lvlText w:val="%1."/>
      <w:lvlJc w:val="left"/>
      <w:pPr>
        <w:ind w:left="720" w:hanging="360"/>
      </w:pPr>
      <w:rPr>
        <w:rFonts w:hint="default"/>
        <w:b/>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22A9D595"/>
    <w:multiLevelType w:val="hybridMultilevel"/>
    <w:tmpl w:val="FFFFFFFF"/>
    <w:lvl w:ilvl="0" w:tplc="363288E4">
      <w:start w:val="1"/>
      <w:numFmt w:val="decimal"/>
      <w:lvlText w:val="%1."/>
      <w:lvlJc w:val="left"/>
      <w:pPr>
        <w:ind w:left="720" w:hanging="360"/>
      </w:pPr>
    </w:lvl>
    <w:lvl w:ilvl="1" w:tplc="3EAA86CC">
      <w:start w:val="1"/>
      <w:numFmt w:val="lowerLetter"/>
      <w:lvlText w:val="%2."/>
      <w:lvlJc w:val="left"/>
      <w:pPr>
        <w:ind w:left="1440" w:hanging="360"/>
      </w:pPr>
    </w:lvl>
    <w:lvl w:ilvl="2" w:tplc="BC9A19D4">
      <w:start w:val="1"/>
      <w:numFmt w:val="lowerRoman"/>
      <w:lvlText w:val="%3."/>
      <w:lvlJc w:val="right"/>
      <w:pPr>
        <w:ind w:left="2160" w:hanging="180"/>
      </w:pPr>
    </w:lvl>
    <w:lvl w:ilvl="3" w:tplc="61182E84">
      <w:start w:val="1"/>
      <w:numFmt w:val="decimal"/>
      <w:lvlText w:val="%4."/>
      <w:lvlJc w:val="left"/>
      <w:pPr>
        <w:ind w:left="2880" w:hanging="360"/>
      </w:pPr>
    </w:lvl>
    <w:lvl w:ilvl="4" w:tplc="C8726744">
      <w:start w:val="1"/>
      <w:numFmt w:val="lowerLetter"/>
      <w:lvlText w:val="%5."/>
      <w:lvlJc w:val="left"/>
      <w:pPr>
        <w:ind w:left="3600" w:hanging="360"/>
      </w:pPr>
    </w:lvl>
    <w:lvl w:ilvl="5" w:tplc="347A792C">
      <w:start w:val="1"/>
      <w:numFmt w:val="lowerRoman"/>
      <w:lvlText w:val="%6."/>
      <w:lvlJc w:val="right"/>
      <w:pPr>
        <w:ind w:left="4320" w:hanging="180"/>
      </w:pPr>
    </w:lvl>
    <w:lvl w:ilvl="6" w:tplc="F558D13A">
      <w:start w:val="1"/>
      <w:numFmt w:val="decimal"/>
      <w:lvlText w:val="%7."/>
      <w:lvlJc w:val="left"/>
      <w:pPr>
        <w:ind w:left="5040" w:hanging="360"/>
      </w:pPr>
    </w:lvl>
    <w:lvl w:ilvl="7" w:tplc="48EC01D6">
      <w:start w:val="1"/>
      <w:numFmt w:val="lowerLetter"/>
      <w:lvlText w:val="%8."/>
      <w:lvlJc w:val="left"/>
      <w:pPr>
        <w:ind w:left="5760" w:hanging="360"/>
      </w:pPr>
    </w:lvl>
    <w:lvl w:ilvl="8" w:tplc="A5ECFB64">
      <w:start w:val="1"/>
      <w:numFmt w:val="lowerRoman"/>
      <w:lvlText w:val="%9."/>
      <w:lvlJc w:val="right"/>
      <w:pPr>
        <w:ind w:left="6480" w:hanging="180"/>
      </w:pPr>
    </w:lvl>
  </w:abstractNum>
  <w:abstractNum w:abstractNumId="9" w15:restartNumberingAfterBreak="0">
    <w:nsid w:val="259C7955"/>
    <w:multiLevelType w:val="multilevel"/>
    <w:tmpl w:val="221878E2"/>
    <w:lvl w:ilvl="0">
      <w:start w:val="1"/>
      <w:numFmt w:val="decimal"/>
      <w:lvlText w:val="%1."/>
      <w:lvlJc w:val="left"/>
      <w:pPr>
        <w:ind w:left="540" w:hanging="360"/>
      </w:pPr>
      <w:rPr>
        <w:rFonts w:hint="default"/>
      </w:rPr>
    </w:lvl>
    <w:lvl w:ilvl="1">
      <w:start w:val="2"/>
      <w:numFmt w:val="decimal"/>
      <w:isLgl/>
      <w:lvlText w:val="%1.%2"/>
      <w:lvlJc w:val="left"/>
      <w:pPr>
        <w:ind w:left="560" w:hanging="38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620" w:hanging="1440"/>
      </w:pPr>
      <w:rPr>
        <w:rFonts w:hint="default"/>
      </w:rPr>
    </w:lvl>
  </w:abstractNum>
  <w:abstractNum w:abstractNumId="10" w15:restartNumberingAfterBreak="0">
    <w:nsid w:val="269B4257"/>
    <w:multiLevelType w:val="hybridMultilevel"/>
    <w:tmpl w:val="74C4FD40"/>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1" w15:restartNumberingAfterBreak="0">
    <w:nsid w:val="2869715C"/>
    <w:multiLevelType w:val="multilevel"/>
    <w:tmpl w:val="C61A5F92"/>
    <w:lvl w:ilvl="0">
      <w:start w:val="1"/>
      <w:numFmt w:val="decimal"/>
      <w:lvlText w:val="[%1]"/>
      <w:lvlJc w:val="left"/>
      <w:pPr>
        <w:ind w:left="720" w:hanging="360"/>
      </w:pPr>
      <w:rPr>
        <w:rFonts w:hint="eastAsia"/>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E4562C"/>
    <w:multiLevelType w:val="hybridMultilevel"/>
    <w:tmpl w:val="3788AD5E"/>
    <w:lvl w:ilvl="0" w:tplc="2ECEF8AA">
      <w:start w:val="2"/>
      <w:numFmt w:val="bullet"/>
      <w:lvlText w:val="-"/>
      <w:lvlJc w:val="left"/>
      <w:pPr>
        <w:ind w:left="900" w:hanging="360"/>
      </w:pPr>
      <w:rPr>
        <w:rFonts w:ascii="Calibri" w:eastAsiaTheme="minorEastAsia" w:hAnsi="Calibri" w:cs="Calibri"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38A147F1"/>
    <w:multiLevelType w:val="hybridMultilevel"/>
    <w:tmpl w:val="4D8EB1CC"/>
    <w:lvl w:ilvl="0" w:tplc="5BB24520">
      <w:start w:val="1"/>
      <w:numFmt w:val="decimal"/>
      <w:lvlText w:val="%1."/>
      <w:lvlJc w:val="left"/>
      <w:pPr>
        <w:ind w:left="900" w:hanging="360"/>
      </w:pPr>
      <w:rPr>
        <w:rFonts w:hint="default"/>
      </w:rPr>
    </w:lvl>
    <w:lvl w:ilvl="1" w:tplc="80DA95E8">
      <w:start w:val="10"/>
      <w:numFmt w:val="decimal"/>
      <w:lvlText w:val="(%2"/>
      <w:lvlJc w:val="left"/>
      <w:pPr>
        <w:ind w:left="1380" w:hanging="360"/>
      </w:pPr>
      <w:rPr>
        <w:rFonts w:hint="default"/>
      </w:r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14" w15:restartNumberingAfterBreak="0">
    <w:nsid w:val="3B3F1EBB"/>
    <w:multiLevelType w:val="hybridMultilevel"/>
    <w:tmpl w:val="6C906B46"/>
    <w:lvl w:ilvl="0" w:tplc="F1DAF414">
      <w:start w:val="1"/>
      <w:numFmt w:val="bullet"/>
      <w:lvlText w:val="•"/>
      <w:lvlJc w:val="left"/>
      <w:pPr>
        <w:tabs>
          <w:tab w:val="num" w:pos="720"/>
        </w:tabs>
        <w:ind w:left="720" w:hanging="360"/>
      </w:pPr>
      <w:rPr>
        <w:rFonts w:ascii="Arial" w:hAnsi="Arial" w:hint="default"/>
      </w:rPr>
    </w:lvl>
    <w:lvl w:ilvl="1" w:tplc="5E6CEF2C">
      <w:start w:val="1"/>
      <w:numFmt w:val="bullet"/>
      <w:lvlText w:val="•"/>
      <w:lvlJc w:val="left"/>
      <w:pPr>
        <w:tabs>
          <w:tab w:val="num" w:pos="1440"/>
        </w:tabs>
        <w:ind w:left="1440" w:hanging="360"/>
      </w:pPr>
      <w:rPr>
        <w:rFonts w:ascii="Arial" w:hAnsi="Arial" w:hint="default"/>
      </w:rPr>
    </w:lvl>
    <w:lvl w:ilvl="2" w:tplc="0FA2206E" w:tentative="1">
      <w:start w:val="1"/>
      <w:numFmt w:val="bullet"/>
      <w:lvlText w:val="•"/>
      <w:lvlJc w:val="left"/>
      <w:pPr>
        <w:tabs>
          <w:tab w:val="num" w:pos="2160"/>
        </w:tabs>
        <w:ind w:left="2160" w:hanging="360"/>
      </w:pPr>
      <w:rPr>
        <w:rFonts w:ascii="Arial" w:hAnsi="Arial" w:hint="default"/>
      </w:rPr>
    </w:lvl>
    <w:lvl w:ilvl="3" w:tplc="6A2A3E68" w:tentative="1">
      <w:start w:val="1"/>
      <w:numFmt w:val="bullet"/>
      <w:lvlText w:val="•"/>
      <w:lvlJc w:val="left"/>
      <w:pPr>
        <w:tabs>
          <w:tab w:val="num" w:pos="2880"/>
        </w:tabs>
        <w:ind w:left="2880" w:hanging="360"/>
      </w:pPr>
      <w:rPr>
        <w:rFonts w:ascii="Arial" w:hAnsi="Arial" w:hint="default"/>
      </w:rPr>
    </w:lvl>
    <w:lvl w:ilvl="4" w:tplc="88A8F5F0" w:tentative="1">
      <w:start w:val="1"/>
      <w:numFmt w:val="bullet"/>
      <w:lvlText w:val="•"/>
      <w:lvlJc w:val="left"/>
      <w:pPr>
        <w:tabs>
          <w:tab w:val="num" w:pos="3600"/>
        </w:tabs>
        <w:ind w:left="3600" w:hanging="360"/>
      </w:pPr>
      <w:rPr>
        <w:rFonts w:ascii="Arial" w:hAnsi="Arial" w:hint="default"/>
      </w:rPr>
    </w:lvl>
    <w:lvl w:ilvl="5" w:tplc="A6DCD5F2" w:tentative="1">
      <w:start w:val="1"/>
      <w:numFmt w:val="bullet"/>
      <w:lvlText w:val="•"/>
      <w:lvlJc w:val="left"/>
      <w:pPr>
        <w:tabs>
          <w:tab w:val="num" w:pos="4320"/>
        </w:tabs>
        <w:ind w:left="4320" w:hanging="360"/>
      </w:pPr>
      <w:rPr>
        <w:rFonts w:ascii="Arial" w:hAnsi="Arial" w:hint="default"/>
      </w:rPr>
    </w:lvl>
    <w:lvl w:ilvl="6" w:tplc="225A23F8" w:tentative="1">
      <w:start w:val="1"/>
      <w:numFmt w:val="bullet"/>
      <w:lvlText w:val="•"/>
      <w:lvlJc w:val="left"/>
      <w:pPr>
        <w:tabs>
          <w:tab w:val="num" w:pos="5040"/>
        </w:tabs>
        <w:ind w:left="5040" w:hanging="360"/>
      </w:pPr>
      <w:rPr>
        <w:rFonts w:ascii="Arial" w:hAnsi="Arial" w:hint="default"/>
      </w:rPr>
    </w:lvl>
    <w:lvl w:ilvl="7" w:tplc="23003D48" w:tentative="1">
      <w:start w:val="1"/>
      <w:numFmt w:val="bullet"/>
      <w:lvlText w:val="•"/>
      <w:lvlJc w:val="left"/>
      <w:pPr>
        <w:tabs>
          <w:tab w:val="num" w:pos="5760"/>
        </w:tabs>
        <w:ind w:left="5760" w:hanging="360"/>
      </w:pPr>
      <w:rPr>
        <w:rFonts w:ascii="Arial" w:hAnsi="Arial" w:hint="default"/>
      </w:rPr>
    </w:lvl>
    <w:lvl w:ilvl="8" w:tplc="4C2EEB8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4628D5"/>
    <w:multiLevelType w:val="hybridMultilevel"/>
    <w:tmpl w:val="DB8C2408"/>
    <w:lvl w:ilvl="0" w:tplc="5EE4E14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421B47AA"/>
    <w:multiLevelType w:val="hybridMultilevel"/>
    <w:tmpl w:val="FCF617D0"/>
    <w:lvl w:ilvl="0" w:tplc="B2F29AA4">
      <w:start w:val="1"/>
      <w:numFmt w:val="decimal"/>
      <w:lvlText w:val="(%1)"/>
      <w:lvlJc w:val="left"/>
      <w:pPr>
        <w:ind w:left="1260" w:hanging="360"/>
      </w:pPr>
      <w:rPr>
        <w:rFonts w:hint="default"/>
      </w:rPr>
    </w:lvl>
    <w:lvl w:ilvl="1" w:tplc="04090019" w:tentative="1">
      <w:start w:val="1"/>
      <w:numFmt w:val="ideographTraditional"/>
      <w:lvlText w:val="%2、"/>
      <w:lvlJc w:val="left"/>
      <w:pPr>
        <w:ind w:left="1860" w:hanging="480"/>
      </w:pPr>
    </w:lvl>
    <w:lvl w:ilvl="2" w:tplc="0409001B" w:tentative="1">
      <w:start w:val="1"/>
      <w:numFmt w:val="lowerRoman"/>
      <w:lvlText w:val="%3."/>
      <w:lvlJc w:val="right"/>
      <w:pPr>
        <w:ind w:left="2340" w:hanging="480"/>
      </w:pPr>
    </w:lvl>
    <w:lvl w:ilvl="3" w:tplc="0409000F" w:tentative="1">
      <w:start w:val="1"/>
      <w:numFmt w:val="decimal"/>
      <w:lvlText w:val="%4."/>
      <w:lvlJc w:val="left"/>
      <w:pPr>
        <w:ind w:left="2820" w:hanging="480"/>
      </w:pPr>
    </w:lvl>
    <w:lvl w:ilvl="4" w:tplc="04090019" w:tentative="1">
      <w:start w:val="1"/>
      <w:numFmt w:val="ideographTraditional"/>
      <w:lvlText w:val="%5、"/>
      <w:lvlJc w:val="left"/>
      <w:pPr>
        <w:ind w:left="3300" w:hanging="480"/>
      </w:pPr>
    </w:lvl>
    <w:lvl w:ilvl="5" w:tplc="0409001B" w:tentative="1">
      <w:start w:val="1"/>
      <w:numFmt w:val="lowerRoman"/>
      <w:lvlText w:val="%6."/>
      <w:lvlJc w:val="right"/>
      <w:pPr>
        <w:ind w:left="3780" w:hanging="480"/>
      </w:pPr>
    </w:lvl>
    <w:lvl w:ilvl="6" w:tplc="0409000F" w:tentative="1">
      <w:start w:val="1"/>
      <w:numFmt w:val="decimal"/>
      <w:lvlText w:val="%7."/>
      <w:lvlJc w:val="left"/>
      <w:pPr>
        <w:ind w:left="4260" w:hanging="480"/>
      </w:pPr>
    </w:lvl>
    <w:lvl w:ilvl="7" w:tplc="04090019" w:tentative="1">
      <w:start w:val="1"/>
      <w:numFmt w:val="ideographTraditional"/>
      <w:lvlText w:val="%8、"/>
      <w:lvlJc w:val="left"/>
      <w:pPr>
        <w:ind w:left="4740" w:hanging="480"/>
      </w:pPr>
    </w:lvl>
    <w:lvl w:ilvl="8" w:tplc="0409001B" w:tentative="1">
      <w:start w:val="1"/>
      <w:numFmt w:val="lowerRoman"/>
      <w:lvlText w:val="%9."/>
      <w:lvlJc w:val="right"/>
      <w:pPr>
        <w:ind w:left="5220" w:hanging="480"/>
      </w:pPr>
    </w:lvl>
  </w:abstractNum>
  <w:abstractNum w:abstractNumId="17" w15:restartNumberingAfterBreak="0">
    <w:nsid w:val="431667E9"/>
    <w:multiLevelType w:val="hybridMultilevel"/>
    <w:tmpl w:val="2CCC0CF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4D8E735E"/>
    <w:multiLevelType w:val="hybridMultilevel"/>
    <w:tmpl w:val="4B0A438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9" w15:restartNumberingAfterBreak="0">
    <w:nsid w:val="503C5F02"/>
    <w:multiLevelType w:val="hybridMultilevel"/>
    <w:tmpl w:val="A1687CDA"/>
    <w:lvl w:ilvl="0" w:tplc="10090005">
      <w:start w:val="1"/>
      <w:numFmt w:val="bullet"/>
      <w:lvlText w:val=""/>
      <w:lvlJc w:val="left"/>
      <w:pPr>
        <w:ind w:left="1145" w:hanging="360"/>
      </w:pPr>
      <w:rPr>
        <w:rFonts w:ascii="Wingdings" w:hAnsi="Wingdings" w:hint="default"/>
      </w:rPr>
    </w:lvl>
    <w:lvl w:ilvl="1" w:tplc="1009001B">
      <w:start w:val="1"/>
      <w:numFmt w:val="lowerRoman"/>
      <w:lvlText w:val="%2."/>
      <w:lvlJc w:val="right"/>
      <w:pPr>
        <w:ind w:left="1865" w:hanging="360"/>
      </w:pPr>
    </w:lvl>
    <w:lvl w:ilvl="2" w:tplc="10090005">
      <w:start w:val="1"/>
      <w:numFmt w:val="bullet"/>
      <w:lvlText w:val=""/>
      <w:lvlJc w:val="left"/>
      <w:pPr>
        <w:ind w:left="2771" w:hanging="360"/>
      </w:pPr>
      <w:rPr>
        <w:rFonts w:ascii="Wingdings" w:hAnsi="Wingdings" w:hint="default"/>
      </w:rPr>
    </w:lvl>
    <w:lvl w:ilvl="3" w:tplc="10090001" w:tentative="1">
      <w:start w:val="1"/>
      <w:numFmt w:val="bullet"/>
      <w:lvlText w:val=""/>
      <w:lvlJc w:val="left"/>
      <w:pPr>
        <w:ind w:left="3305" w:hanging="360"/>
      </w:pPr>
      <w:rPr>
        <w:rFonts w:ascii="Symbol" w:hAnsi="Symbol" w:hint="default"/>
      </w:rPr>
    </w:lvl>
    <w:lvl w:ilvl="4" w:tplc="10090003" w:tentative="1">
      <w:start w:val="1"/>
      <w:numFmt w:val="bullet"/>
      <w:lvlText w:val="o"/>
      <w:lvlJc w:val="left"/>
      <w:pPr>
        <w:ind w:left="4025" w:hanging="360"/>
      </w:pPr>
      <w:rPr>
        <w:rFonts w:ascii="Courier New" w:hAnsi="Courier New" w:cs="Courier New" w:hint="default"/>
      </w:rPr>
    </w:lvl>
    <w:lvl w:ilvl="5" w:tplc="10090005" w:tentative="1">
      <w:start w:val="1"/>
      <w:numFmt w:val="bullet"/>
      <w:lvlText w:val=""/>
      <w:lvlJc w:val="left"/>
      <w:pPr>
        <w:ind w:left="4745" w:hanging="360"/>
      </w:pPr>
      <w:rPr>
        <w:rFonts w:ascii="Wingdings" w:hAnsi="Wingdings" w:hint="default"/>
      </w:rPr>
    </w:lvl>
    <w:lvl w:ilvl="6" w:tplc="10090001" w:tentative="1">
      <w:start w:val="1"/>
      <w:numFmt w:val="bullet"/>
      <w:lvlText w:val=""/>
      <w:lvlJc w:val="left"/>
      <w:pPr>
        <w:ind w:left="5465" w:hanging="360"/>
      </w:pPr>
      <w:rPr>
        <w:rFonts w:ascii="Symbol" w:hAnsi="Symbol" w:hint="default"/>
      </w:rPr>
    </w:lvl>
    <w:lvl w:ilvl="7" w:tplc="10090003" w:tentative="1">
      <w:start w:val="1"/>
      <w:numFmt w:val="bullet"/>
      <w:lvlText w:val="o"/>
      <w:lvlJc w:val="left"/>
      <w:pPr>
        <w:ind w:left="6185" w:hanging="360"/>
      </w:pPr>
      <w:rPr>
        <w:rFonts w:ascii="Courier New" w:hAnsi="Courier New" w:cs="Courier New" w:hint="default"/>
      </w:rPr>
    </w:lvl>
    <w:lvl w:ilvl="8" w:tplc="10090005" w:tentative="1">
      <w:start w:val="1"/>
      <w:numFmt w:val="bullet"/>
      <w:lvlText w:val=""/>
      <w:lvlJc w:val="left"/>
      <w:pPr>
        <w:ind w:left="6905" w:hanging="360"/>
      </w:pPr>
      <w:rPr>
        <w:rFonts w:ascii="Wingdings" w:hAnsi="Wingdings" w:hint="default"/>
      </w:rPr>
    </w:lvl>
  </w:abstractNum>
  <w:abstractNum w:abstractNumId="20" w15:restartNumberingAfterBreak="0">
    <w:nsid w:val="512D74A4"/>
    <w:multiLevelType w:val="hybridMultilevel"/>
    <w:tmpl w:val="303CCC78"/>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1" w15:restartNumberingAfterBreak="0">
    <w:nsid w:val="6B666F7B"/>
    <w:multiLevelType w:val="multilevel"/>
    <w:tmpl w:val="143CA0A2"/>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51866A8"/>
    <w:multiLevelType w:val="hybridMultilevel"/>
    <w:tmpl w:val="9EEA0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463C92"/>
    <w:multiLevelType w:val="hybridMultilevel"/>
    <w:tmpl w:val="8D0A4B24"/>
    <w:lvl w:ilvl="0" w:tplc="FFFFFFFF">
      <w:start w:val="1"/>
      <w:numFmt w:val="decimal"/>
      <w:lvlText w:val="%1."/>
      <w:lvlJc w:val="left"/>
      <w:pPr>
        <w:ind w:left="720" w:hanging="360"/>
      </w:pPr>
      <w:rPr>
        <w:rFonts w:hint="default"/>
        <w:b/>
      </w:rPr>
    </w:lvl>
    <w:lvl w:ilvl="1" w:tplc="FFFFFFFF" w:tentative="1">
      <w:start w:val="1"/>
      <w:numFmt w:val="ideographTraditional"/>
      <w:lvlText w:val="%2、"/>
      <w:lvlJc w:val="left"/>
      <w:pPr>
        <w:ind w:left="1320" w:hanging="480"/>
      </w:pPr>
    </w:lvl>
    <w:lvl w:ilvl="2" w:tplc="FFFFFFFF" w:tentative="1">
      <w:start w:val="1"/>
      <w:numFmt w:val="lowerRoman"/>
      <w:lvlText w:val="%3."/>
      <w:lvlJc w:val="right"/>
      <w:pPr>
        <w:ind w:left="1800" w:hanging="480"/>
      </w:pPr>
    </w:lvl>
    <w:lvl w:ilvl="3" w:tplc="FFFFFFFF" w:tentative="1">
      <w:start w:val="1"/>
      <w:numFmt w:val="decimal"/>
      <w:lvlText w:val="%4."/>
      <w:lvlJc w:val="left"/>
      <w:pPr>
        <w:ind w:left="2280" w:hanging="480"/>
      </w:pPr>
    </w:lvl>
    <w:lvl w:ilvl="4" w:tplc="FFFFFFFF" w:tentative="1">
      <w:start w:val="1"/>
      <w:numFmt w:val="ideographTraditional"/>
      <w:lvlText w:val="%5、"/>
      <w:lvlJc w:val="left"/>
      <w:pPr>
        <w:ind w:left="2760" w:hanging="480"/>
      </w:pPr>
    </w:lvl>
    <w:lvl w:ilvl="5" w:tplc="FFFFFFFF" w:tentative="1">
      <w:start w:val="1"/>
      <w:numFmt w:val="lowerRoman"/>
      <w:lvlText w:val="%6."/>
      <w:lvlJc w:val="right"/>
      <w:pPr>
        <w:ind w:left="3240" w:hanging="480"/>
      </w:pPr>
    </w:lvl>
    <w:lvl w:ilvl="6" w:tplc="FFFFFFFF" w:tentative="1">
      <w:start w:val="1"/>
      <w:numFmt w:val="decimal"/>
      <w:lvlText w:val="%7."/>
      <w:lvlJc w:val="left"/>
      <w:pPr>
        <w:ind w:left="3720" w:hanging="480"/>
      </w:pPr>
    </w:lvl>
    <w:lvl w:ilvl="7" w:tplc="FFFFFFFF" w:tentative="1">
      <w:start w:val="1"/>
      <w:numFmt w:val="ideographTraditional"/>
      <w:lvlText w:val="%8、"/>
      <w:lvlJc w:val="left"/>
      <w:pPr>
        <w:ind w:left="4200" w:hanging="480"/>
      </w:pPr>
    </w:lvl>
    <w:lvl w:ilvl="8" w:tplc="FFFFFFFF" w:tentative="1">
      <w:start w:val="1"/>
      <w:numFmt w:val="lowerRoman"/>
      <w:lvlText w:val="%9."/>
      <w:lvlJc w:val="right"/>
      <w:pPr>
        <w:ind w:left="4680" w:hanging="480"/>
      </w:pPr>
    </w:lvl>
  </w:abstractNum>
  <w:abstractNum w:abstractNumId="24" w15:restartNumberingAfterBreak="0">
    <w:nsid w:val="782855D7"/>
    <w:multiLevelType w:val="hybridMultilevel"/>
    <w:tmpl w:val="0B842F46"/>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25" w15:restartNumberingAfterBreak="0">
    <w:nsid w:val="7B2D4D38"/>
    <w:multiLevelType w:val="multilevel"/>
    <w:tmpl w:val="2954C53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FB8035B"/>
    <w:multiLevelType w:val="hybridMultilevel"/>
    <w:tmpl w:val="1D941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8490695">
    <w:abstractNumId w:val="2"/>
  </w:num>
  <w:num w:numId="2" w16cid:durableId="38019379">
    <w:abstractNumId w:val="19"/>
  </w:num>
  <w:num w:numId="3" w16cid:durableId="890311359">
    <w:abstractNumId w:val="20"/>
  </w:num>
  <w:num w:numId="4" w16cid:durableId="550268618">
    <w:abstractNumId w:val="12"/>
  </w:num>
  <w:num w:numId="5" w16cid:durableId="635064121">
    <w:abstractNumId w:val="3"/>
  </w:num>
  <w:num w:numId="6" w16cid:durableId="1431655739">
    <w:abstractNumId w:val="1"/>
  </w:num>
  <w:num w:numId="7" w16cid:durableId="466700530">
    <w:abstractNumId w:val="13"/>
  </w:num>
  <w:num w:numId="8" w16cid:durableId="2122063982">
    <w:abstractNumId w:val="8"/>
  </w:num>
  <w:num w:numId="9" w16cid:durableId="760681928">
    <w:abstractNumId w:val="16"/>
  </w:num>
  <w:num w:numId="10" w16cid:durableId="520045201">
    <w:abstractNumId w:val="22"/>
  </w:num>
  <w:num w:numId="11" w16cid:durableId="10692500">
    <w:abstractNumId w:val="21"/>
  </w:num>
  <w:num w:numId="12" w16cid:durableId="460071516">
    <w:abstractNumId w:val="5"/>
  </w:num>
  <w:num w:numId="13" w16cid:durableId="1076785978">
    <w:abstractNumId w:val="17"/>
  </w:num>
  <w:num w:numId="14" w16cid:durableId="1315531363">
    <w:abstractNumId w:val="15"/>
  </w:num>
  <w:num w:numId="15" w16cid:durableId="1469786539">
    <w:abstractNumId w:val="18"/>
  </w:num>
  <w:num w:numId="16" w16cid:durableId="464127355">
    <w:abstractNumId w:val="9"/>
  </w:num>
  <w:num w:numId="17" w16cid:durableId="676659743">
    <w:abstractNumId w:val="11"/>
  </w:num>
  <w:num w:numId="18" w16cid:durableId="1975715729">
    <w:abstractNumId w:val="6"/>
  </w:num>
  <w:num w:numId="19" w16cid:durableId="1151554443">
    <w:abstractNumId w:val="14"/>
  </w:num>
  <w:num w:numId="20" w16cid:durableId="14239106">
    <w:abstractNumId w:val="26"/>
  </w:num>
  <w:num w:numId="21" w16cid:durableId="582639498">
    <w:abstractNumId w:val="4"/>
  </w:num>
  <w:num w:numId="22" w16cid:durableId="1468206106">
    <w:abstractNumId w:val="0"/>
  </w:num>
  <w:num w:numId="23" w16cid:durableId="1351299820">
    <w:abstractNumId w:val="10"/>
  </w:num>
  <w:num w:numId="24" w16cid:durableId="1669822948">
    <w:abstractNumId w:val="24"/>
  </w:num>
  <w:num w:numId="25" w16cid:durableId="1807118144">
    <w:abstractNumId w:val="7"/>
  </w:num>
  <w:num w:numId="26" w16cid:durableId="1709840018">
    <w:abstractNumId w:val="23"/>
  </w:num>
  <w:num w:numId="27" w16cid:durableId="1097168029">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ng Khant Min">
    <w15:presenceInfo w15:providerId="AD" w15:userId="S::aungkhant.min@ucalgary.ca::84919585-d1ed-4501-b933-069cc69af3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F08"/>
    <w:rsid w:val="0000017E"/>
    <w:rsid w:val="00000C86"/>
    <w:rsid w:val="0000123F"/>
    <w:rsid w:val="00001345"/>
    <w:rsid w:val="000014AC"/>
    <w:rsid w:val="00001909"/>
    <w:rsid w:val="00001D4E"/>
    <w:rsid w:val="00001DDF"/>
    <w:rsid w:val="00001F19"/>
    <w:rsid w:val="000022DE"/>
    <w:rsid w:val="000023F5"/>
    <w:rsid w:val="00002CDF"/>
    <w:rsid w:val="000032AF"/>
    <w:rsid w:val="0000333B"/>
    <w:rsid w:val="00003792"/>
    <w:rsid w:val="000037C9"/>
    <w:rsid w:val="000038AE"/>
    <w:rsid w:val="00003C3C"/>
    <w:rsid w:val="000042F2"/>
    <w:rsid w:val="00004740"/>
    <w:rsid w:val="00004B09"/>
    <w:rsid w:val="00004F9C"/>
    <w:rsid w:val="0000591F"/>
    <w:rsid w:val="00005D8B"/>
    <w:rsid w:val="00005E88"/>
    <w:rsid w:val="00006206"/>
    <w:rsid w:val="0000630F"/>
    <w:rsid w:val="00006614"/>
    <w:rsid w:val="00006C40"/>
    <w:rsid w:val="00006CE5"/>
    <w:rsid w:val="00006F01"/>
    <w:rsid w:val="000070F8"/>
    <w:rsid w:val="00007591"/>
    <w:rsid w:val="00007A9A"/>
    <w:rsid w:val="000100B1"/>
    <w:rsid w:val="000104CD"/>
    <w:rsid w:val="00010517"/>
    <w:rsid w:val="00010628"/>
    <w:rsid w:val="00010F57"/>
    <w:rsid w:val="00011060"/>
    <w:rsid w:val="0001116B"/>
    <w:rsid w:val="00011599"/>
    <w:rsid w:val="00011629"/>
    <w:rsid w:val="000117BA"/>
    <w:rsid w:val="00011CC7"/>
    <w:rsid w:val="00011E42"/>
    <w:rsid w:val="00012667"/>
    <w:rsid w:val="00012CA2"/>
    <w:rsid w:val="00013AC6"/>
    <w:rsid w:val="0001401A"/>
    <w:rsid w:val="00014040"/>
    <w:rsid w:val="0001404F"/>
    <w:rsid w:val="00014186"/>
    <w:rsid w:val="00014425"/>
    <w:rsid w:val="000144DE"/>
    <w:rsid w:val="00014E7D"/>
    <w:rsid w:val="0001508A"/>
    <w:rsid w:val="00015681"/>
    <w:rsid w:val="000156EB"/>
    <w:rsid w:val="00015751"/>
    <w:rsid w:val="00015D30"/>
    <w:rsid w:val="00016137"/>
    <w:rsid w:val="00016145"/>
    <w:rsid w:val="0001672E"/>
    <w:rsid w:val="000168AB"/>
    <w:rsid w:val="000169D2"/>
    <w:rsid w:val="000169F3"/>
    <w:rsid w:val="000169F5"/>
    <w:rsid w:val="00016BD4"/>
    <w:rsid w:val="00016C9E"/>
    <w:rsid w:val="00017603"/>
    <w:rsid w:val="0001799D"/>
    <w:rsid w:val="000179B4"/>
    <w:rsid w:val="00020738"/>
    <w:rsid w:val="00020CB5"/>
    <w:rsid w:val="00020DC4"/>
    <w:rsid w:val="00021188"/>
    <w:rsid w:val="0002165E"/>
    <w:rsid w:val="00021940"/>
    <w:rsid w:val="000225ED"/>
    <w:rsid w:val="000236AA"/>
    <w:rsid w:val="00023731"/>
    <w:rsid w:val="00023BA8"/>
    <w:rsid w:val="00024029"/>
    <w:rsid w:val="000240A9"/>
    <w:rsid w:val="0002420A"/>
    <w:rsid w:val="000249F1"/>
    <w:rsid w:val="00024A95"/>
    <w:rsid w:val="000251F0"/>
    <w:rsid w:val="0002549C"/>
    <w:rsid w:val="00026227"/>
    <w:rsid w:val="00026337"/>
    <w:rsid w:val="0002641B"/>
    <w:rsid w:val="00026ADF"/>
    <w:rsid w:val="00026F04"/>
    <w:rsid w:val="00026FBF"/>
    <w:rsid w:val="00027000"/>
    <w:rsid w:val="00027060"/>
    <w:rsid w:val="0002729E"/>
    <w:rsid w:val="000272F8"/>
    <w:rsid w:val="00027457"/>
    <w:rsid w:val="00027622"/>
    <w:rsid w:val="00027919"/>
    <w:rsid w:val="000303B3"/>
    <w:rsid w:val="000304F8"/>
    <w:rsid w:val="00030605"/>
    <w:rsid w:val="0003084C"/>
    <w:rsid w:val="00030CF7"/>
    <w:rsid w:val="00030D8F"/>
    <w:rsid w:val="000310C6"/>
    <w:rsid w:val="00031181"/>
    <w:rsid w:val="00031615"/>
    <w:rsid w:val="0003191A"/>
    <w:rsid w:val="00031F2D"/>
    <w:rsid w:val="00032691"/>
    <w:rsid w:val="000331AC"/>
    <w:rsid w:val="00033BE7"/>
    <w:rsid w:val="00033F0F"/>
    <w:rsid w:val="0003441D"/>
    <w:rsid w:val="00034719"/>
    <w:rsid w:val="00034AE3"/>
    <w:rsid w:val="00034B84"/>
    <w:rsid w:val="000357FD"/>
    <w:rsid w:val="000364BE"/>
    <w:rsid w:val="00036929"/>
    <w:rsid w:val="00036AC5"/>
    <w:rsid w:val="00037057"/>
    <w:rsid w:val="000370BC"/>
    <w:rsid w:val="000372A9"/>
    <w:rsid w:val="0003773C"/>
    <w:rsid w:val="000378FD"/>
    <w:rsid w:val="00037DDF"/>
    <w:rsid w:val="00040174"/>
    <w:rsid w:val="000403C2"/>
    <w:rsid w:val="000408D7"/>
    <w:rsid w:val="00040B49"/>
    <w:rsid w:val="00040C1E"/>
    <w:rsid w:val="00040FA9"/>
    <w:rsid w:val="00041366"/>
    <w:rsid w:val="00041FAD"/>
    <w:rsid w:val="00042125"/>
    <w:rsid w:val="0004216B"/>
    <w:rsid w:val="00042E56"/>
    <w:rsid w:val="00042F9F"/>
    <w:rsid w:val="00043108"/>
    <w:rsid w:val="00043397"/>
    <w:rsid w:val="00043477"/>
    <w:rsid w:val="0004369E"/>
    <w:rsid w:val="00043B78"/>
    <w:rsid w:val="0004433B"/>
    <w:rsid w:val="00044A4F"/>
    <w:rsid w:val="00044B26"/>
    <w:rsid w:val="00045330"/>
    <w:rsid w:val="00045825"/>
    <w:rsid w:val="000465EF"/>
    <w:rsid w:val="000469D5"/>
    <w:rsid w:val="00047063"/>
    <w:rsid w:val="000472AF"/>
    <w:rsid w:val="00047AB6"/>
    <w:rsid w:val="00050228"/>
    <w:rsid w:val="000504AD"/>
    <w:rsid w:val="000506BC"/>
    <w:rsid w:val="00050B20"/>
    <w:rsid w:val="00050BED"/>
    <w:rsid w:val="00050CF3"/>
    <w:rsid w:val="00050F4E"/>
    <w:rsid w:val="000516BD"/>
    <w:rsid w:val="000517F3"/>
    <w:rsid w:val="00051A54"/>
    <w:rsid w:val="00051DFA"/>
    <w:rsid w:val="00051E16"/>
    <w:rsid w:val="000521B3"/>
    <w:rsid w:val="0005242B"/>
    <w:rsid w:val="000535E9"/>
    <w:rsid w:val="00054589"/>
    <w:rsid w:val="000546AF"/>
    <w:rsid w:val="0005472B"/>
    <w:rsid w:val="000549AB"/>
    <w:rsid w:val="00054E00"/>
    <w:rsid w:val="00054FF0"/>
    <w:rsid w:val="0005502B"/>
    <w:rsid w:val="00055230"/>
    <w:rsid w:val="00055A02"/>
    <w:rsid w:val="00055B81"/>
    <w:rsid w:val="00056071"/>
    <w:rsid w:val="00056318"/>
    <w:rsid w:val="000566C3"/>
    <w:rsid w:val="000568D4"/>
    <w:rsid w:val="00056DD7"/>
    <w:rsid w:val="00057005"/>
    <w:rsid w:val="00057096"/>
    <w:rsid w:val="000572E4"/>
    <w:rsid w:val="00057BEF"/>
    <w:rsid w:val="000601E4"/>
    <w:rsid w:val="000602AC"/>
    <w:rsid w:val="000605FE"/>
    <w:rsid w:val="0006095E"/>
    <w:rsid w:val="00060BAF"/>
    <w:rsid w:val="00060FD4"/>
    <w:rsid w:val="00061305"/>
    <w:rsid w:val="000614F4"/>
    <w:rsid w:val="000615A2"/>
    <w:rsid w:val="000615FE"/>
    <w:rsid w:val="00061E70"/>
    <w:rsid w:val="00062102"/>
    <w:rsid w:val="000622DF"/>
    <w:rsid w:val="00062979"/>
    <w:rsid w:val="00063206"/>
    <w:rsid w:val="000634A2"/>
    <w:rsid w:val="000636A6"/>
    <w:rsid w:val="00063984"/>
    <w:rsid w:val="0006412C"/>
    <w:rsid w:val="0006468B"/>
    <w:rsid w:val="00064895"/>
    <w:rsid w:val="000648C9"/>
    <w:rsid w:val="0006527F"/>
    <w:rsid w:val="000654E5"/>
    <w:rsid w:val="0006569B"/>
    <w:rsid w:val="0006587D"/>
    <w:rsid w:val="00065B73"/>
    <w:rsid w:val="000661BC"/>
    <w:rsid w:val="0006684D"/>
    <w:rsid w:val="00066868"/>
    <w:rsid w:val="0006698D"/>
    <w:rsid w:val="000670CB"/>
    <w:rsid w:val="000673C8"/>
    <w:rsid w:val="00067B41"/>
    <w:rsid w:val="00067C1C"/>
    <w:rsid w:val="00067CFB"/>
    <w:rsid w:val="00067EA2"/>
    <w:rsid w:val="00067ED5"/>
    <w:rsid w:val="00070090"/>
    <w:rsid w:val="000704F9"/>
    <w:rsid w:val="00070849"/>
    <w:rsid w:val="00070DA5"/>
    <w:rsid w:val="0007132D"/>
    <w:rsid w:val="00071447"/>
    <w:rsid w:val="00071767"/>
    <w:rsid w:val="0007178F"/>
    <w:rsid w:val="000718A2"/>
    <w:rsid w:val="00071C7B"/>
    <w:rsid w:val="00071EDE"/>
    <w:rsid w:val="00072533"/>
    <w:rsid w:val="00072A9F"/>
    <w:rsid w:val="00072BB4"/>
    <w:rsid w:val="00072D00"/>
    <w:rsid w:val="000732D8"/>
    <w:rsid w:val="00073863"/>
    <w:rsid w:val="00073F4E"/>
    <w:rsid w:val="0007487A"/>
    <w:rsid w:val="000748B3"/>
    <w:rsid w:val="0007493A"/>
    <w:rsid w:val="00074974"/>
    <w:rsid w:val="00074AF3"/>
    <w:rsid w:val="00074D1B"/>
    <w:rsid w:val="00074EBD"/>
    <w:rsid w:val="000750A9"/>
    <w:rsid w:val="00075172"/>
    <w:rsid w:val="00075D4D"/>
    <w:rsid w:val="00075E22"/>
    <w:rsid w:val="00076028"/>
    <w:rsid w:val="000768D7"/>
    <w:rsid w:val="00076991"/>
    <w:rsid w:val="00077105"/>
    <w:rsid w:val="00077AF1"/>
    <w:rsid w:val="00080447"/>
    <w:rsid w:val="00080686"/>
    <w:rsid w:val="00080760"/>
    <w:rsid w:val="00080BB3"/>
    <w:rsid w:val="00080C3A"/>
    <w:rsid w:val="00080F55"/>
    <w:rsid w:val="00081672"/>
    <w:rsid w:val="00081689"/>
    <w:rsid w:val="00081910"/>
    <w:rsid w:val="00082244"/>
    <w:rsid w:val="000824BA"/>
    <w:rsid w:val="00082A99"/>
    <w:rsid w:val="00082C18"/>
    <w:rsid w:val="00083061"/>
    <w:rsid w:val="0008337E"/>
    <w:rsid w:val="00083A0E"/>
    <w:rsid w:val="00083B5A"/>
    <w:rsid w:val="00084076"/>
    <w:rsid w:val="00084B39"/>
    <w:rsid w:val="00085A82"/>
    <w:rsid w:val="00085BC8"/>
    <w:rsid w:val="000862A0"/>
    <w:rsid w:val="00086D81"/>
    <w:rsid w:val="000872E5"/>
    <w:rsid w:val="00087518"/>
    <w:rsid w:val="00087AD8"/>
    <w:rsid w:val="00087D1B"/>
    <w:rsid w:val="0009107C"/>
    <w:rsid w:val="00091692"/>
    <w:rsid w:val="0009194E"/>
    <w:rsid w:val="00091D69"/>
    <w:rsid w:val="00092034"/>
    <w:rsid w:val="00092196"/>
    <w:rsid w:val="000923BD"/>
    <w:rsid w:val="000926C5"/>
    <w:rsid w:val="00092956"/>
    <w:rsid w:val="0009367B"/>
    <w:rsid w:val="0009373C"/>
    <w:rsid w:val="000939A8"/>
    <w:rsid w:val="00093D48"/>
    <w:rsid w:val="00093E06"/>
    <w:rsid w:val="00094105"/>
    <w:rsid w:val="000941E0"/>
    <w:rsid w:val="00094826"/>
    <w:rsid w:val="00094A1D"/>
    <w:rsid w:val="000951BA"/>
    <w:rsid w:val="000956C9"/>
    <w:rsid w:val="00096A37"/>
    <w:rsid w:val="00096FB3"/>
    <w:rsid w:val="00097248"/>
    <w:rsid w:val="00097B16"/>
    <w:rsid w:val="000A04E5"/>
    <w:rsid w:val="000A08A4"/>
    <w:rsid w:val="000A0F9D"/>
    <w:rsid w:val="000A12E9"/>
    <w:rsid w:val="000A12F1"/>
    <w:rsid w:val="000A2148"/>
    <w:rsid w:val="000A2952"/>
    <w:rsid w:val="000A300C"/>
    <w:rsid w:val="000A323E"/>
    <w:rsid w:val="000A3287"/>
    <w:rsid w:val="000A3343"/>
    <w:rsid w:val="000A382B"/>
    <w:rsid w:val="000A41F8"/>
    <w:rsid w:val="000A424F"/>
    <w:rsid w:val="000A4612"/>
    <w:rsid w:val="000A48AF"/>
    <w:rsid w:val="000A49FA"/>
    <w:rsid w:val="000A4CE4"/>
    <w:rsid w:val="000A5F1C"/>
    <w:rsid w:val="000A5F47"/>
    <w:rsid w:val="000A662A"/>
    <w:rsid w:val="000A6DA2"/>
    <w:rsid w:val="000A73B1"/>
    <w:rsid w:val="000A7495"/>
    <w:rsid w:val="000A757A"/>
    <w:rsid w:val="000A76A9"/>
    <w:rsid w:val="000A79E7"/>
    <w:rsid w:val="000A7A67"/>
    <w:rsid w:val="000A7ECB"/>
    <w:rsid w:val="000B0122"/>
    <w:rsid w:val="000B015D"/>
    <w:rsid w:val="000B06BC"/>
    <w:rsid w:val="000B0972"/>
    <w:rsid w:val="000B0A7B"/>
    <w:rsid w:val="000B0D3A"/>
    <w:rsid w:val="000B17AA"/>
    <w:rsid w:val="000B1AC7"/>
    <w:rsid w:val="000B1C43"/>
    <w:rsid w:val="000B23A7"/>
    <w:rsid w:val="000B286D"/>
    <w:rsid w:val="000B299E"/>
    <w:rsid w:val="000B2CA9"/>
    <w:rsid w:val="000B3CF6"/>
    <w:rsid w:val="000B3DE4"/>
    <w:rsid w:val="000B4569"/>
    <w:rsid w:val="000B4659"/>
    <w:rsid w:val="000B481F"/>
    <w:rsid w:val="000B4BAD"/>
    <w:rsid w:val="000B4E7B"/>
    <w:rsid w:val="000B4EE6"/>
    <w:rsid w:val="000B5216"/>
    <w:rsid w:val="000B571F"/>
    <w:rsid w:val="000B6045"/>
    <w:rsid w:val="000B63E4"/>
    <w:rsid w:val="000B68C8"/>
    <w:rsid w:val="000B6B70"/>
    <w:rsid w:val="000B7041"/>
    <w:rsid w:val="000B73C7"/>
    <w:rsid w:val="000B741F"/>
    <w:rsid w:val="000B7563"/>
    <w:rsid w:val="000B76DC"/>
    <w:rsid w:val="000B7707"/>
    <w:rsid w:val="000B775A"/>
    <w:rsid w:val="000B77FC"/>
    <w:rsid w:val="000B787D"/>
    <w:rsid w:val="000B7E55"/>
    <w:rsid w:val="000B7FA8"/>
    <w:rsid w:val="000C08B7"/>
    <w:rsid w:val="000C0A5F"/>
    <w:rsid w:val="000C0CC8"/>
    <w:rsid w:val="000C12F0"/>
    <w:rsid w:val="000C154E"/>
    <w:rsid w:val="000C168C"/>
    <w:rsid w:val="000C16E5"/>
    <w:rsid w:val="000C1A7B"/>
    <w:rsid w:val="000C205D"/>
    <w:rsid w:val="000C3068"/>
    <w:rsid w:val="000C3170"/>
    <w:rsid w:val="000C3196"/>
    <w:rsid w:val="000C328D"/>
    <w:rsid w:val="000C3653"/>
    <w:rsid w:val="000C36DB"/>
    <w:rsid w:val="000C44B2"/>
    <w:rsid w:val="000C4C14"/>
    <w:rsid w:val="000C4CAC"/>
    <w:rsid w:val="000C4E7A"/>
    <w:rsid w:val="000C5B40"/>
    <w:rsid w:val="000C5B53"/>
    <w:rsid w:val="000C5D49"/>
    <w:rsid w:val="000C6652"/>
    <w:rsid w:val="000C67FB"/>
    <w:rsid w:val="000C770E"/>
    <w:rsid w:val="000C7794"/>
    <w:rsid w:val="000C7908"/>
    <w:rsid w:val="000C7A0C"/>
    <w:rsid w:val="000C7A87"/>
    <w:rsid w:val="000C7C6C"/>
    <w:rsid w:val="000D00A3"/>
    <w:rsid w:val="000D0E58"/>
    <w:rsid w:val="000D10DD"/>
    <w:rsid w:val="000D1349"/>
    <w:rsid w:val="000D13BE"/>
    <w:rsid w:val="000D166B"/>
    <w:rsid w:val="000D16B8"/>
    <w:rsid w:val="000D2478"/>
    <w:rsid w:val="000D3096"/>
    <w:rsid w:val="000D32E9"/>
    <w:rsid w:val="000D3FA7"/>
    <w:rsid w:val="000D49B2"/>
    <w:rsid w:val="000D49BD"/>
    <w:rsid w:val="000D4E1D"/>
    <w:rsid w:val="000D5447"/>
    <w:rsid w:val="000D5AB7"/>
    <w:rsid w:val="000D5BD4"/>
    <w:rsid w:val="000D5CFC"/>
    <w:rsid w:val="000D659F"/>
    <w:rsid w:val="000D7427"/>
    <w:rsid w:val="000D756A"/>
    <w:rsid w:val="000D758E"/>
    <w:rsid w:val="000D78BF"/>
    <w:rsid w:val="000D7FCF"/>
    <w:rsid w:val="000E0561"/>
    <w:rsid w:val="000E09E2"/>
    <w:rsid w:val="000E0E48"/>
    <w:rsid w:val="000E1404"/>
    <w:rsid w:val="000E1756"/>
    <w:rsid w:val="000E2328"/>
    <w:rsid w:val="000E244E"/>
    <w:rsid w:val="000E26D6"/>
    <w:rsid w:val="000E2960"/>
    <w:rsid w:val="000E2B27"/>
    <w:rsid w:val="000E2E6F"/>
    <w:rsid w:val="000E32EB"/>
    <w:rsid w:val="000E37FC"/>
    <w:rsid w:val="000E3844"/>
    <w:rsid w:val="000E3F64"/>
    <w:rsid w:val="000E3FC6"/>
    <w:rsid w:val="000E3FDC"/>
    <w:rsid w:val="000E4353"/>
    <w:rsid w:val="000E43DA"/>
    <w:rsid w:val="000E4F2E"/>
    <w:rsid w:val="000E5214"/>
    <w:rsid w:val="000E5686"/>
    <w:rsid w:val="000E5728"/>
    <w:rsid w:val="000E5E00"/>
    <w:rsid w:val="000E63C5"/>
    <w:rsid w:val="000E6582"/>
    <w:rsid w:val="000E67F8"/>
    <w:rsid w:val="000E6AF1"/>
    <w:rsid w:val="000E6B77"/>
    <w:rsid w:val="000E774F"/>
    <w:rsid w:val="000F04EC"/>
    <w:rsid w:val="000F0501"/>
    <w:rsid w:val="000F052F"/>
    <w:rsid w:val="000F1380"/>
    <w:rsid w:val="000F1475"/>
    <w:rsid w:val="000F14B6"/>
    <w:rsid w:val="000F15B8"/>
    <w:rsid w:val="000F15CC"/>
    <w:rsid w:val="000F181E"/>
    <w:rsid w:val="000F239A"/>
    <w:rsid w:val="000F259E"/>
    <w:rsid w:val="000F269E"/>
    <w:rsid w:val="000F2865"/>
    <w:rsid w:val="000F288F"/>
    <w:rsid w:val="000F298F"/>
    <w:rsid w:val="000F2C28"/>
    <w:rsid w:val="000F3139"/>
    <w:rsid w:val="000F32CB"/>
    <w:rsid w:val="000F3731"/>
    <w:rsid w:val="000F3840"/>
    <w:rsid w:val="000F3E23"/>
    <w:rsid w:val="000F42B3"/>
    <w:rsid w:val="000F45F8"/>
    <w:rsid w:val="000F4C14"/>
    <w:rsid w:val="000F4CDB"/>
    <w:rsid w:val="000F52AD"/>
    <w:rsid w:val="000F548E"/>
    <w:rsid w:val="000F5589"/>
    <w:rsid w:val="000F567F"/>
    <w:rsid w:val="000F56BE"/>
    <w:rsid w:val="000F57B6"/>
    <w:rsid w:val="000F5EBA"/>
    <w:rsid w:val="000F67F6"/>
    <w:rsid w:val="000F6E85"/>
    <w:rsid w:val="000F6FB4"/>
    <w:rsid w:val="000F6FD9"/>
    <w:rsid w:val="000F711C"/>
    <w:rsid w:val="000F712E"/>
    <w:rsid w:val="000F7A00"/>
    <w:rsid w:val="000F7C10"/>
    <w:rsid w:val="00100037"/>
    <w:rsid w:val="0010027D"/>
    <w:rsid w:val="00100E01"/>
    <w:rsid w:val="0010105C"/>
    <w:rsid w:val="001011E9"/>
    <w:rsid w:val="0010132A"/>
    <w:rsid w:val="001013CA"/>
    <w:rsid w:val="00101773"/>
    <w:rsid w:val="00101F0A"/>
    <w:rsid w:val="00102165"/>
    <w:rsid w:val="0010232D"/>
    <w:rsid w:val="0010264B"/>
    <w:rsid w:val="00102E36"/>
    <w:rsid w:val="001031EF"/>
    <w:rsid w:val="00103252"/>
    <w:rsid w:val="001033CA"/>
    <w:rsid w:val="0010368A"/>
    <w:rsid w:val="001036B6"/>
    <w:rsid w:val="001039A6"/>
    <w:rsid w:val="00103B48"/>
    <w:rsid w:val="00103EBB"/>
    <w:rsid w:val="00103FA6"/>
    <w:rsid w:val="00104210"/>
    <w:rsid w:val="00104AFB"/>
    <w:rsid w:val="00104C96"/>
    <w:rsid w:val="00105115"/>
    <w:rsid w:val="001051BC"/>
    <w:rsid w:val="001053DB"/>
    <w:rsid w:val="00105C29"/>
    <w:rsid w:val="00106524"/>
    <w:rsid w:val="0010658B"/>
    <w:rsid w:val="001065A5"/>
    <w:rsid w:val="0010697C"/>
    <w:rsid w:val="00106D03"/>
    <w:rsid w:val="00106EB2"/>
    <w:rsid w:val="001070F8"/>
    <w:rsid w:val="0010752E"/>
    <w:rsid w:val="001077B5"/>
    <w:rsid w:val="001077FF"/>
    <w:rsid w:val="00107922"/>
    <w:rsid w:val="001079B0"/>
    <w:rsid w:val="00107DD7"/>
    <w:rsid w:val="00107F3B"/>
    <w:rsid w:val="001104C1"/>
    <w:rsid w:val="001107D8"/>
    <w:rsid w:val="0011099C"/>
    <w:rsid w:val="00110FB0"/>
    <w:rsid w:val="00111DC8"/>
    <w:rsid w:val="001123DC"/>
    <w:rsid w:val="001126E0"/>
    <w:rsid w:val="00112935"/>
    <w:rsid w:val="0011299F"/>
    <w:rsid w:val="00112A7A"/>
    <w:rsid w:val="00112E8C"/>
    <w:rsid w:val="001136D3"/>
    <w:rsid w:val="00113B2F"/>
    <w:rsid w:val="00114044"/>
    <w:rsid w:val="00114891"/>
    <w:rsid w:val="00114F1D"/>
    <w:rsid w:val="00115220"/>
    <w:rsid w:val="00115526"/>
    <w:rsid w:val="0011563D"/>
    <w:rsid w:val="001157D3"/>
    <w:rsid w:val="0011585D"/>
    <w:rsid w:val="001158A2"/>
    <w:rsid w:val="00115A55"/>
    <w:rsid w:val="00116C3A"/>
    <w:rsid w:val="00116C6B"/>
    <w:rsid w:val="001179D2"/>
    <w:rsid w:val="00117BC1"/>
    <w:rsid w:val="00117E41"/>
    <w:rsid w:val="0012011D"/>
    <w:rsid w:val="001204A4"/>
    <w:rsid w:val="00120B50"/>
    <w:rsid w:val="00120CA9"/>
    <w:rsid w:val="0012106D"/>
    <w:rsid w:val="001212C7"/>
    <w:rsid w:val="001215EC"/>
    <w:rsid w:val="00121EF9"/>
    <w:rsid w:val="00122321"/>
    <w:rsid w:val="0012268B"/>
    <w:rsid w:val="00122EE3"/>
    <w:rsid w:val="001239E5"/>
    <w:rsid w:val="00123C0A"/>
    <w:rsid w:val="001242EE"/>
    <w:rsid w:val="0012475B"/>
    <w:rsid w:val="00124808"/>
    <w:rsid w:val="00124EEC"/>
    <w:rsid w:val="001253AB"/>
    <w:rsid w:val="00125997"/>
    <w:rsid w:val="00125A1B"/>
    <w:rsid w:val="00125CB3"/>
    <w:rsid w:val="001267EB"/>
    <w:rsid w:val="0012697C"/>
    <w:rsid w:val="001275B1"/>
    <w:rsid w:val="00127A1C"/>
    <w:rsid w:val="00130166"/>
    <w:rsid w:val="001311D5"/>
    <w:rsid w:val="001316A1"/>
    <w:rsid w:val="001316C9"/>
    <w:rsid w:val="00131B33"/>
    <w:rsid w:val="00131C5F"/>
    <w:rsid w:val="00131D83"/>
    <w:rsid w:val="00131E03"/>
    <w:rsid w:val="001320D8"/>
    <w:rsid w:val="001323D9"/>
    <w:rsid w:val="001324B2"/>
    <w:rsid w:val="0013275D"/>
    <w:rsid w:val="00132C71"/>
    <w:rsid w:val="00133138"/>
    <w:rsid w:val="0013356E"/>
    <w:rsid w:val="001337E0"/>
    <w:rsid w:val="001339C8"/>
    <w:rsid w:val="00133BF4"/>
    <w:rsid w:val="00133D9B"/>
    <w:rsid w:val="001342F2"/>
    <w:rsid w:val="001343D9"/>
    <w:rsid w:val="00134564"/>
    <w:rsid w:val="001347A6"/>
    <w:rsid w:val="00134B9C"/>
    <w:rsid w:val="00134EFC"/>
    <w:rsid w:val="001352CD"/>
    <w:rsid w:val="001352D6"/>
    <w:rsid w:val="00135715"/>
    <w:rsid w:val="00135CC1"/>
    <w:rsid w:val="00135E43"/>
    <w:rsid w:val="00136012"/>
    <w:rsid w:val="001360B8"/>
    <w:rsid w:val="00136157"/>
    <w:rsid w:val="00136272"/>
    <w:rsid w:val="001362A1"/>
    <w:rsid w:val="001365B3"/>
    <w:rsid w:val="00136979"/>
    <w:rsid w:val="00136A16"/>
    <w:rsid w:val="00137271"/>
    <w:rsid w:val="0013746F"/>
    <w:rsid w:val="00137937"/>
    <w:rsid w:val="00137B1C"/>
    <w:rsid w:val="00140638"/>
    <w:rsid w:val="00140CB8"/>
    <w:rsid w:val="00141016"/>
    <w:rsid w:val="0014120D"/>
    <w:rsid w:val="001416A1"/>
    <w:rsid w:val="0014188D"/>
    <w:rsid w:val="00141992"/>
    <w:rsid w:val="00141D11"/>
    <w:rsid w:val="0014277E"/>
    <w:rsid w:val="00142B01"/>
    <w:rsid w:val="0014301A"/>
    <w:rsid w:val="00143294"/>
    <w:rsid w:val="00143306"/>
    <w:rsid w:val="00143510"/>
    <w:rsid w:val="00143651"/>
    <w:rsid w:val="00143CAA"/>
    <w:rsid w:val="00143D99"/>
    <w:rsid w:val="00143E61"/>
    <w:rsid w:val="00144513"/>
    <w:rsid w:val="00144D5D"/>
    <w:rsid w:val="001454CD"/>
    <w:rsid w:val="00145A4D"/>
    <w:rsid w:val="001463D0"/>
    <w:rsid w:val="00146587"/>
    <w:rsid w:val="001476C6"/>
    <w:rsid w:val="00147C07"/>
    <w:rsid w:val="00147DA6"/>
    <w:rsid w:val="00150136"/>
    <w:rsid w:val="0015019E"/>
    <w:rsid w:val="00150F02"/>
    <w:rsid w:val="00150F08"/>
    <w:rsid w:val="001516CB"/>
    <w:rsid w:val="00151840"/>
    <w:rsid w:val="00151E88"/>
    <w:rsid w:val="0015208A"/>
    <w:rsid w:val="001522DD"/>
    <w:rsid w:val="00152863"/>
    <w:rsid w:val="00152D00"/>
    <w:rsid w:val="00152F8D"/>
    <w:rsid w:val="001530D6"/>
    <w:rsid w:val="00153171"/>
    <w:rsid w:val="0015452C"/>
    <w:rsid w:val="00154C7B"/>
    <w:rsid w:val="00154D56"/>
    <w:rsid w:val="00154E9C"/>
    <w:rsid w:val="001550B9"/>
    <w:rsid w:val="001560FD"/>
    <w:rsid w:val="00156743"/>
    <w:rsid w:val="00156ECE"/>
    <w:rsid w:val="00157DC2"/>
    <w:rsid w:val="001600FD"/>
    <w:rsid w:val="0016066C"/>
    <w:rsid w:val="00160701"/>
    <w:rsid w:val="0016072E"/>
    <w:rsid w:val="00160B80"/>
    <w:rsid w:val="00161068"/>
    <w:rsid w:val="00161272"/>
    <w:rsid w:val="001612C9"/>
    <w:rsid w:val="001613D1"/>
    <w:rsid w:val="00161484"/>
    <w:rsid w:val="001615DE"/>
    <w:rsid w:val="00161E43"/>
    <w:rsid w:val="0016260A"/>
    <w:rsid w:val="0016273D"/>
    <w:rsid w:val="00162941"/>
    <w:rsid w:val="00163050"/>
    <w:rsid w:val="001630D9"/>
    <w:rsid w:val="00163109"/>
    <w:rsid w:val="00163B67"/>
    <w:rsid w:val="0016454D"/>
    <w:rsid w:val="00164838"/>
    <w:rsid w:val="00164BD9"/>
    <w:rsid w:val="00164DD5"/>
    <w:rsid w:val="00165402"/>
    <w:rsid w:val="0016590A"/>
    <w:rsid w:val="00165E34"/>
    <w:rsid w:val="001664AB"/>
    <w:rsid w:val="00166760"/>
    <w:rsid w:val="00166E4A"/>
    <w:rsid w:val="00167318"/>
    <w:rsid w:val="00167642"/>
    <w:rsid w:val="001677E6"/>
    <w:rsid w:val="00167802"/>
    <w:rsid w:val="00167967"/>
    <w:rsid w:val="00170247"/>
    <w:rsid w:val="00170370"/>
    <w:rsid w:val="001705F0"/>
    <w:rsid w:val="00170C1A"/>
    <w:rsid w:val="001711C3"/>
    <w:rsid w:val="00172107"/>
    <w:rsid w:val="00172289"/>
    <w:rsid w:val="001728C8"/>
    <w:rsid w:val="001729EE"/>
    <w:rsid w:val="00172A0E"/>
    <w:rsid w:val="00172DD5"/>
    <w:rsid w:val="00172E4F"/>
    <w:rsid w:val="001730C6"/>
    <w:rsid w:val="00173452"/>
    <w:rsid w:val="001734CB"/>
    <w:rsid w:val="0017357E"/>
    <w:rsid w:val="00173CB5"/>
    <w:rsid w:val="001742CE"/>
    <w:rsid w:val="001747C7"/>
    <w:rsid w:val="0017489D"/>
    <w:rsid w:val="00174CD4"/>
    <w:rsid w:val="00174EA4"/>
    <w:rsid w:val="00175F9F"/>
    <w:rsid w:val="001762DB"/>
    <w:rsid w:val="0017662D"/>
    <w:rsid w:val="00176DE2"/>
    <w:rsid w:val="00177309"/>
    <w:rsid w:val="00177730"/>
    <w:rsid w:val="00177735"/>
    <w:rsid w:val="00177B57"/>
    <w:rsid w:val="00180643"/>
    <w:rsid w:val="0018088E"/>
    <w:rsid w:val="00180B64"/>
    <w:rsid w:val="0018109B"/>
    <w:rsid w:val="001817DE"/>
    <w:rsid w:val="00181CCA"/>
    <w:rsid w:val="00181DDB"/>
    <w:rsid w:val="001821AD"/>
    <w:rsid w:val="00182885"/>
    <w:rsid w:val="00182927"/>
    <w:rsid w:val="00182AF9"/>
    <w:rsid w:val="00182B9F"/>
    <w:rsid w:val="0018323F"/>
    <w:rsid w:val="001835AB"/>
    <w:rsid w:val="00183692"/>
    <w:rsid w:val="0018369A"/>
    <w:rsid w:val="001837DA"/>
    <w:rsid w:val="0018477C"/>
    <w:rsid w:val="001850FA"/>
    <w:rsid w:val="001853C4"/>
    <w:rsid w:val="001855D7"/>
    <w:rsid w:val="001858C3"/>
    <w:rsid w:val="00186417"/>
    <w:rsid w:val="001868FB"/>
    <w:rsid w:val="00186B59"/>
    <w:rsid w:val="00186EA2"/>
    <w:rsid w:val="00187AB3"/>
    <w:rsid w:val="00187C80"/>
    <w:rsid w:val="00187EAD"/>
    <w:rsid w:val="0018BF79"/>
    <w:rsid w:val="001909F6"/>
    <w:rsid w:val="00190B60"/>
    <w:rsid w:val="00190C49"/>
    <w:rsid w:val="00190F54"/>
    <w:rsid w:val="00190F7F"/>
    <w:rsid w:val="00191183"/>
    <w:rsid w:val="001919BB"/>
    <w:rsid w:val="00191D6F"/>
    <w:rsid w:val="00192059"/>
    <w:rsid w:val="00192BD9"/>
    <w:rsid w:val="00192DDE"/>
    <w:rsid w:val="001930E2"/>
    <w:rsid w:val="001931BC"/>
    <w:rsid w:val="001933FD"/>
    <w:rsid w:val="00193E6E"/>
    <w:rsid w:val="001945A5"/>
    <w:rsid w:val="00194AD6"/>
    <w:rsid w:val="00194C1D"/>
    <w:rsid w:val="0019586A"/>
    <w:rsid w:val="00195A36"/>
    <w:rsid w:val="00195CE5"/>
    <w:rsid w:val="00195D14"/>
    <w:rsid w:val="001960AF"/>
    <w:rsid w:val="00196882"/>
    <w:rsid w:val="001968D3"/>
    <w:rsid w:val="001972B8"/>
    <w:rsid w:val="00197AE7"/>
    <w:rsid w:val="00197F98"/>
    <w:rsid w:val="001A0338"/>
    <w:rsid w:val="001A054E"/>
    <w:rsid w:val="001A0BF4"/>
    <w:rsid w:val="001A0D1E"/>
    <w:rsid w:val="001A18D0"/>
    <w:rsid w:val="001A195B"/>
    <w:rsid w:val="001A1BFC"/>
    <w:rsid w:val="001A21A7"/>
    <w:rsid w:val="001A250B"/>
    <w:rsid w:val="001A2707"/>
    <w:rsid w:val="001A2FD0"/>
    <w:rsid w:val="001A30AB"/>
    <w:rsid w:val="001A31F3"/>
    <w:rsid w:val="001A323C"/>
    <w:rsid w:val="001A3796"/>
    <w:rsid w:val="001A3A3D"/>
    <w:rsid w:val="001A3B77"/>
    <w:rsid w:val="001A3C4F"/>
    <w:rsid w:val="001A3C63"/>
    <w:rsid w:val="001A3E2E"/>
    <w:rsid w:val="001A3FC1"/>
    <w:rsid w:val="001A4051"/>
    <w:rsid w:val="001A421A"/>
    <w:rsid w:val="001A4484"/>
    <w:rsid w:val="001A46AF"/>
    <w:rsid w:val="001A487B"/>
    <w:rsid w:val="001A498B"/>
    <w:rsid w:val="001A4A53"/>
    <w:rsid w:val="001A4FDD"/>
    <w:rsid w:val="001A5045"/>
    <w:rsid w:val="001A582B"/>
    <w:rsid w:val="001A5893"/>
    <w:rsid w:val="001A6394"/>
    <w:rsid w:val="001A64F6"/>
    <w:rsid w:val="001A6FB9"/>
    <w:rsid w:val="001A7133"/>
    <w:rsid w:val="001A7208"/>
    <w:rsid w:val="001A7397"/>
    <w:rsid w:val="001A78D9"/>
    <w:rsid w:val="001A7FBD"/>
    <w:rsid w:val="001B02F4"/>
    <w:rsid w:val="001B0336"/>
    <w:rsid w:val="001B04BB"/>
    <w:rsid w:val="001B0EC9"/>
    <w:rsid w:val="001B1239"/>
    <w:rsid w:val="001B14EE"/>
    <w:rsid w:val="001B1D8B"/>
    <w:rsid w:val="001B1E93"/>
    <w:rsid w:val="001B21DF"/>
    <w:rsid w:val="001B2A31"/>
    <w:rsid w:val="001B2CF0"/>
    <w:rsid w:val="001B300D"/>
    <w:rsid w:val="001B321F"/>
    <w:rsid w:val="001B3578"/>
    <w:rsid w:val="001B38EF"/>
    <w:rsid w:val="001B3C8D"/>
    <w:rsid w:val="001B3CE3"/>
    <w:rsid w:val="001B41D3"/>
    <w:rsid w:val="001B44C9"/>
    <w:rsid w:val="001B45B0"/>
    <w:rsid w:val="001B4C9D"/>
    <w:rsid w:val="001B538B"/>
    <w:rsid w:val="001B54E3"/>
    <w:rsid w:val="001B575E"/>
    <w:rsid w:val="001B57A6"/>
    <w:rsid w:val="001B5C20"/>
    <w:rsid w:val="001B63D4"/>
    <w:rsid w:val="001B64A7"/>
    <w:rsid w:val="001B67BE"/>
    <w:rsid w:val="001B69C9"/>
    <w:rsid w:val="001B6B36"/>
    <w:rsid w:val="001B6BD8"/>
    <w:rsid w:val="001B6CC3"/>
    <w:rsid w:val="001B6D78"/>
    <w:rsid w:val="001B7353"/>
    <w:rsid w:val="001B9B2A"/>
    <w:rsid w:val="001C02E0"/>
    <w:rsid w:val="001C034A"/>
    <w:rsid w:val="001C03D6"/>
    <w:rsid w:val="001C08E3"/>
    <w:rsid w:val="001C0AC4"/>
    <w:rsid w:val="001C0C8A"/>
    <w:rsid w:val="001C0CD4"/>
    <w:rsid w:val="001C0EAC"/>
    <w:rsid w:val="001C118E"/>
    <w:rsid w:val="001C167F"/>
    <w:rsid w:val="001C178F"/>
    <w:rsid w:val="001C18BD"/>
    <w:rsid w:val="001C2192"/>
    <w:rsid w:val="001C272B"/>
    <w:rsid w:val="001C2B86"/>
    <w:rsid w:val="001C2D13"/>
    <w:rsid w:val="001C31A8"/>
    <w:rsid w:val="001C3410"/>
    <w:rsid w:val="001C3624"/>
    <w:rsid w:val="001C36F9"/>
    <w:rsid w:val="001C3F7A"/>
    <w:rsid w:val="001C4CFB"/>
    <w:rsid w:val="001C4D35"/>
    <w:rsid w:val="001C5BA1"/>
    <w:rsid w:val="001C5BAC"/>
    <w:rsid w:val="001C5D46"/>
    <w:rsid w:val="001C67FE"/>
    <w:rsid w:val="001C741C"/>
    <w:rsid w:val="001C764E"/>
    <w:rsid w:val="001C7905"/>
    <w:rsid w:val="001C7CB3"/>
    <w:rsid w:val="001C7E2E"/>
    <w:rsid w:val="001C7E41"/>
    <w:rsid w:val="001C7EC1"/>
    <w:rsid w:val="001D0299"/>
    <w:rsid w:val="001D06A0"/>
    <w:rsid w:val="001D0B1A"/>
    <w:rsid w:val="001D0E81"/>
    <w:rsid w:val="001D0F92"/>
    <w:rsid w:val="001D139F"/>
    <w:rsid w:val="001D13F2"/>
    <w:rsid w:val="001D1521"/>
    <w:rsid w:val="001D1CA7"/>
    <w:rsid w:val="001D1EAD"/>
    <w:rsid w:val="001D1FF1"/>
    <w:rsid w:val="001D2257"/>
    <w:rsid w:val="001D2D90"/>
    <w:rsid w:val="001D2D9D"/>
    <w:rsid w:val="001D2EBA"/>
    <w:rsid w:val="001D3228"/>
    <w:rsid w:val="001D382C"/>
    <w:rsid w:val="001D3F6F"/>
    <w:rsid w:val="001D40B4"/>
    <w:rsid w:val="001D428E"/>
    <w:rsid w:val="001D441F"/>
    <w:rsid w:val="001D4853"/>
    <w:rsid w:val="001D48A9"/>
    <w:rsid w:val="001D49B2"/>
    <w:rsid w:val="001D4AF4"/>
    <w:rsid w:val="001D4FC5"/>
    <w:rsid w:val="001D514E"/>
    <w:rsid w:val="001D52F3"/>
    <w:rsid w:val="001D565B"/>
    <w:rsid w:val="001D5A16"/>
    <w:rsid w:val="001D616F"/>
    <w:rsid w:val="001D774B"/>
    <w:rsid w:val="001D78C5"/>
    <w:rsid w:val="001D78D9"/>
    <w:rsid w:val="001DC2AE"/>
    <w:rsid w:val="001E0198"/>
    <w:rsid w:val="001E0CFD"/>
    <w:rsid w:val="001E1044"/>
    <w:rsid w:val="001E130E"/>
    <w:rsid w:val="001E17D0"/>
    <w:rsid w:val="001E2505"/>
    <w:rsid w:val="001E2713"/>
    <w:rsid w:val="001E2D84"/>
    <w:rsid w:val="001E2D89"/>
    <w:rsid w:val="001E2E04"/>
    <w:rsid w:val="001E2FA0"/>
    <w:rsid w:val="001E3B41"/>
    <w:rsid w:val="001E43EC"/>
    <w:rsid w:val="001E4B33"/>
    <w:rsid w:val="001E502B"/>
    <w:rsid w:val="001E55DC"/>
    <w:rsid w:val="001E5C48"/>
    <w:rsid w:val="001E601B"/>
    <w:rsid w:val="001E60FE"/>
    <w:rsid w:val="001E626F"/>
    <w:rsid w:val="001E6C84"/>
    <w:rsid w:val="001E6C87"/>
    <w:rsid w:val="001E6D8F"/>
    <w:rsid w:val="001E72FF"/>
    <w:rsid w:val="001E754C"/>
    <w:rsid w:val="001E7974"/>
    <w:rsid w:val="001E7A76"/>
    <w:rsid w:val="001E7A94"/>
    <w:rsid w:val="001E7C58"/>
    <w:rsid w:val="001E7D8D"/>
    <w:rsid w:val="001F0090"/>
    <w:rsid w:val="001F04D9"/>
    <w:rsid w:val="001F0860"/>
    <w:rsid w:val="001F0A44"/>
    <w:rsid w:val="001F0B72"/>
    <w:rsid w:val="001F0D4C"/>
    <w:rsid w:val="001F0EAD"/>
    <w:rsid w:val="001F1242"/>
    <w:rsid w:val="001F18CE"/>
    <w:rsid w:val="001F1CD3"/>
    <w:rsid w:val="001F23F1"/>
    <w:rsid w:val="001F255C"/>
    <w:rsid w:val="001F2589"/>
    <w:rsid w:val="001F2E27"/>
    <w:rsid w:val="001F3532"/>
    <w:rsid w:val="001F36B5"/>
    <w:rsid w:val="001F3761"/>
    <w:rsid w:val="001F38CC"/>
    <w:rsid w:val="001F3A24"/>
    <w:rsid w:val="001F3BD8"/>
    <w:rsid w:val="001F4034"/>
    <w:rsid w:val="001F41E8"/>
    <w:rsid w:val="001F4D31"/>
    <w:rsid w:val="001F5088"/>
    <w:rsid w:val="001F50D2"/>
    <w:rsid w:val="001F5164"/>
    <w:rsid w:val="001F5797"/>
    <w:rsid w:val="001F5A89"/>
    <w:rsid w:val="001F5CC0"/>
    <w:rsid w:val="001F5CE4"/>
    <w:rsid w:val="001F6187"/>
    <w:rsid w:val="001F64A8"/>
    <w:rsid w:val="001F6853"/>
    <w:rsid w:val="001F68A9"/>
    <w:rsid w:val="001F6A5A"/>
    <w:rsid w:val="001F6C73"/>
    <w:rsid w:val="001F6D2A"/>
    <w:rsid w:val="001F6DCF"/>
    <w:rsid w:val="001F6F89"/>
    <w:rsid w:val="001F7263"/>
    <w:rsid w:val="001F75B9"/>
    <w:rsid w:val="001F7F41"/>
    <w:rsid w:val="002000E0"/>
    <w:rsid w:val="0020022F"/>
    <w:rsid w:val="00200D90"/>
    <w:rsid w:val="00201142"/>
    <w:rsid w:val="002013F2"/>
    <w:rsid w:val="002013FB"/>
    <w:rsid w:val="00201A0A"/>
    <w:rsid w:val="00201C2C"/>
    <w:rsid w:val="00201CB4"/>
    <w:rsid w:val="00201D44"/>
    <w:rsid w:val="00201E99"/>
    <w:rsid w:val="0020211D"/>
    <w:rsid w:val="002023DD"/>
    <w:rsid w:val="0020265A"/>
    <w:rsid w:val="00203277"/>
    <w:rsid w:val="0020354C"/>
    <w:rsid w:val="0020361A"/>
    <w:rsid w:val="0020368C"/>
    <w:rsid w:val="0020376F"/>
    <w:rsid w:val="00203D17"/>
    <w:rsid w:val="002042EE"/>
    <w:rsid w:val="002042F1"/>
    <w:rsid w:val="00204453"/>
    <w:rsid w:val="00204689"/>
    <w:rsid w:val="00204EFC"/>
    <w:rsid w:val="00205027"/>
    <w:rsid w:val="00205126"/>
    <w:rsid w:val="00205747"/>
    <w:rsid w:val="0020575A"/>
    <w:rsid w:val="0020586C"/>
    <w:rsid w:val="00205E20"/>
    <w:rsid w:val="00205E78"/>
    <w:rsid w:val="002065A5"/>
    <w:rsid w:val="00206FDF"/>
    <w:rsid w:val="0020703A"/>
    <w:rsid w:val="002072B1"/>
    <w:rsid w:val="002102DE"/>
    <w:rsid w:val="002104FA"/>
    <w:rsid w:val="00210527"/>
    <w:rsid w:val="00210AE6"/>
    <w:rsid w:val="0021150B"/>
    <w:rsid w:val="0021170E"/>
    <w:rsid w:val="00211CCF"/>
    <w:rsid w:val="00211E43"/>
    <w:rsid w:val="00211E9D"/>
    <w:rsid w:val="00211FBF"/>
    <w:rsid w:val="002125CC"/>
    <w:rsid w:val="002126AA"/>
    <w:rsid w:val="00212819"/>
    <w:rsid w:val="002130BA"/>
    <w:rsid w:val="00213201"/>
    <w:rsid w:val="0021325B"/>
    <w:rsid w:val="00213D17"/>
    <w:rsid w:val="00214092"/>
    <w:rsid w:val="00214176"/>
    <w:rsid w:val="002143E1"/>
    <w:rsid w:val="00214A87"/>
    <w:rsid w:val="00214D80"/>
    <w:rsid w:val="00214EA0"/>
    <w:rsid w:val="00214ED8"/>
    <w:rsid w:val="00215120"/>
    <w:rsid w:val="00215475"/>
    <w:rsid w:val="00216200"/>
    <w:rsid w:val="00216293"/>
    <w:rsid w:val="002163C0"/>
    <w:rsid w:val="00216579"/>
    <w:rsid w:val="00216630"/>
    <w:rsid w:val="00216A44"/>
    <w:rsid w:val="00216D2D"/>
    <w:rsid w:val="0021771D"/>
    <w:rsid w:val="00217828"/>
    <w:rsid w:val="00217852"/>
    <w:rsid w:val="002178D9"/>
    <w:rsid w:val="00217E63"/>
    <w:rsid w:val="002202C7"/>
    <w:rsid w:val="00220989"/>
    <w:rsid w:val="00220D3A"/>
    <w:rsid w:val="002213C8"/>
    <w:rsid w:val="00221B8B"/>
    <w:rsid w:val="00221BAA"/>
    <w:rsid w:val="00221D29"/>
    <w:rsid w:val="00221E45"/>
    <w:rsid w:val="00222948"/>
    <w:rsid w:val="00222AE8"/>
    <w:rsid w:val="00222B75"/>
    <w:rsid w:val="00222D53"/>
    <w:rsid w:val="00222DA4"/>
    <w:rsid w:val="00222FB1"/>
    <w:rsid w:val="0022318C"/>
    <w:rsid w:val="002231BA"/>
    <w:rsid w:val="00223775"/>
    <w:rsid w:val="00223E5A"/>
    <w:rsid w:val="002240C8"/>
    <w:rsid w:val="0022432F"/>
    <w:rsid w:val="00224CDC"/>
    <w:rsid w:val="00224E58"/>
    <w:rsid w:val="00225175"/>
    <w:rsid w:val="00225B24"/>
    <w:rsid w:val="002262C0"/>
    <w:rsid w:val="0022695A"/>
    <w:rsid w:val="002276F0"/>
    <w:rsid w:val="002309D7"/>
    <w:rsid w:val="002319F4"/>
    <w:rsid w:val="00232149"/>
    <w:rsid w:val="002321B1"/>
    <w:rsid w:val="0023221C"/>
    <w:rsid w:val="0023253F"/>
    <w:rsid w:val="00234078"/>
    <w:rsid w:val="002341FC"/>
    <w:rsid w:val="002343A0"/>
    <w:rsid w:val="00234650"/>
    <w:rsid w:val="00234726"/>
    <w:rsid w:val="00234762"/>
    <w:rsid w:val="00234B0D"/>
    <w:rsid w:val="00234E7C"/>
    <w:rsid w:val="00234E8C"/>
    <w:rsid w:val="00235231"/>
    <w:rsid w:val="00235A9E"/>
    <w:rsid w:val="00235BA4"/>
    <w:rsid w:val="00235E17"/>
    <w:rsid w:val="0023603D"/>
    <w:rsid w:val="00236085"/>
    <w:rsid w:val="002363EE"/>
    <w:rsid w:val="00236A98"/>
    <w:rsid w:val="00236CFC"/>
    <w:rsid w:val="00236EC9"/>
    <w:rsid w:val="002376C1"/>
    <w:rsid w:val="0023773C"/>
    <w:rsid w:val="002379AB"/>
    <w:rsid w:val="00237DD5"/>
    <w:rsid w:val="002404BE"/>
    <w:rsid w:val="002405E9"/>
    <w:rsid w:val="0024067C"/>
    <w:rsid w:val="00240ADF"/>
    <w:rsid w:val="00240F40"/>
    <w:rsid w:val="00241154"/>
    <w:rsid w:val="0024135B"/>
    <w:rsid w:val="00241865"/>
    <w:rsid w:val="0024213E"/>
    <w:rsid w:val="002422D7"/>
    <w:rsid w:val="00242BF8"/>
    <w:rsid w:val="002435F0"/>
    <w:rsid w:val="00243818"/>
    <w:rsid w:val="002439D5"/>
    <w:rsid w:val="00243A60"/>
    <w:rsid w:val="00243C5D"/>
    <w:rsid w:val="002442ED"/>
    <w:rsid w:val="002454E7"/>
    <w:rsid w:val="00245712"/>
    <w:rsid w:val="00245826"/>
    <w:rsid w:val="00245F0B"/>
    <w:rsid w:val="00246BC3"/>
    <w:rsid w:val="00246BD8"/>
    <w:rsid w:val="00246DE6"/>
    <w:rsid w:val="0024742A"/>
    <w:rsid w:val="0024795A"/>
    <w:rsid w:val="00250405"/>
    <w:rsid w:val="00250B51"/>
    <w:rsid w:val="00250E4F"/>
    <w:rsid w:val="00251543"/>
    <w:rsid w:val="00251759"/>
    <w:rsid w:val="00251A5A"/>
    <w:rsid w:val="00252556"/>
    <w:rsid w:val="002527BC"/>
    <w:rsid w:val="002527CE"/>
    <w:rsid w:val="00252B93"/>
    <w:rsid w:val="00252CD5"/>
    <w:rsid w:val="00253477"/>
    <w:rsid w:val="00253894"/>
    <w:rsid w:val="002538A9"/>
    <w:rsid w:val="00253952"/>
    <w:rsid w:val="00253F76"/>
    <w:rsid w:val="002541AC"/>
    <w:rsid w:val="00254203"/>
    <w:rsid w:val="00255A53"/>
    <w:rsid w:val="00255BF0"/>
    <w:rsid w:val="00255C98"/>
    <w:rsid w:val="002560EE"/>
    <w:rsid w:val="002565EE"/>
    <w:rsid w:val="002567EA"/>
    <w:rsid w:val="002568A5"/>
    <w:rsid w:val="002570F3"/>
    <w:rsid w:val="00257C34"/>
    <w:rsid w:val="00260B05"/>
    <w:rsid w:val="00260EA8"/>
    <w:rsid w:val="00261262"/>
    <w:rsid w:val="00261628"/>
    <w:rsid w:val="002616DD"/>
    <w:rsid w:val="0026253B"/>
    <w:rsid w:val="00262792"/>
    <w:rsid w:val="00262932"/>
    <w:rsid w:val="00262E3B"/>
    <w:rsid w:val="00263DEB"/>
    <w:rsid w:val="0026403C"/>
    <w:rsid w:val="002644B9"/>
    <w:rsid w:val="002645C3"/>
    <w:rsid w:val="00264AA5"/>
    <w:rsid w:val="00264CF2"/>
    <w:rsid w:val="002651F7"/>
    <w:rsid w:val="00265382"/>
    <w:rsid w:val="00265B9D"/>
    <w:rsid w:val="00265D70"/>
    <w:rsid w:val="002664FA"/>
    <w:rsid w:val="00266988"/>
    <w:rsid w:val="00266B20"/>
    <w:rsid w:val="00266D55"/>
    <w:rsid w:val="00266FC5"/>
    <w:rsid w:val="00267192"/>
    <w:rsid w:val="002673C1"/>
    <w:rsid w:val="00267863"/>
    <w:rsid w:val="00267E0A"/>
    <w:rsid w:val="002713B9"/>
    <w:rsid w:val="002715A9"/>
    <w:rsid w:val="002717A2"/>
    <w:rsid w:val="00271876"/>
    <w:rsid w:val="00271A1E"/>
    <w:rsid w:val="002728B9"/>
    <w:rsid w:val="002728E3"/>
    <w:rsid w:val="00272C25"/>
    <w:rsid w:val="00272D13"/>
    <w:rsid w:val="00273018"/>
    <w:rsid w:val="00273575"/>
    <w:rsid w:val="00273A9C"/>
    <w:rsid w:val="00273CDA"/>
    <w:rsid w:val="00273DF5"/>
    <w:rsid w:val="00273FD2"/>
    <w:rsid w:val="00274099"/>
    <w:rsid w:val="002740C0"/>
    <w:rsid w:val="00274AAD"/>
    <w:rsid w:val="00274C0B"/>
    <w:rsid w:val="00274D8B"/>
    <w:rsid w:val="00275D31"/>
    <w:rsid w:val="002763DD"/>
    <w:rsid w:val="00276428"/>
    <w:rsid w:val="00276491"/>
    <w:rsid w:val="00276559"/>
    <w:rsid w:val="0027656E"/>
    <w:rsid w:val="0027687B"/>
    <w:rsid w:val="00276BC8"/>
    <w:rsid w:val="002770D6"/>
    <w:rsid w:val="002774A1"/>
    <w:rsid w:val="00277699"/>
    <w:rsid w:val="002777B1"/>
    <w:rsid w:val="00277A04"/>
    <w:rsid w:val="00277C5D"/>
    <w:rsid w:val="00277D93"/>
    <w:rsid w:val="00277DDB"/>
    <w:rsid w:val="00280088"/>
    <w:rsid w:val="002807A0"/>
    <w:rsid w:val="00280A96"/>
    <w:rsid w:val="00281660"/>
    <w:rsid w:val="00281878"/>
    <w:rsid w:val="002819BC"/>
    <w:rsid w:val="00281B3A"/>
    <w:rsid w:val="002821BD"/>
    <w:rsid w:val="00282299"/>
    <w:rsid w:val="00282B82"/>
    <w:rsid w:val="00283421"/>
    <w:rsid w:val="002837C4"/>
    <w:rsid w:val="00283B0A"/>
    <w:rsid w:val="00283D66"/>
    <w:rsid w:val="002842D3"/>
    <w:rsid w:val="00284AA7"/>
    <w:rsid w:val="0028517A"/>
    <w:rsid w:val="00285447"/>
    <w:rsid w:val="002854DB"/>
    <w:rsid w:val="00285ABE"/>
    <w:rsid w:val="00285C1B"/>
    <w:rsid w:val="00285C93"/>
    <w:rsid w:val="00285F46"/>
    <w:rsid w:val="002860D8"/>
    <w:rsid w:val="0028655A"/>
    <w:rsid w:val="002867B5"/>
    <w:rsid w:val="0028694D"/>
    <w:rsid w:val="002870CB"/>
    <w:rsid w:val="00287631"/>
    <w:rsid w:val="002878DC"/>
    <w:rsid w:val="00287C99"/>
    <w:rsid w:val="002900D5"/>
    <w:rsid w:val="00290710"/>
    <w:rsid w:val="00290BC1"/>
    <w:rsid w:val="0029120A"/>
    <w:rsid w:val="002912C1"/>
    <w:rsid w:val="00291D32"/>
    <w:rsid w:val="00292405"/>
    <w:rsid w:val="00292532"/>
    <w:rsid w:val="002926A3"/>
    <w:rsid w:val="00292776"/>
    <w:rsid w:val="0029283A"/>
    <w:rsid w:val="00292A84"/>
    <w:rsid w:val="0029315C"/>
    <w:rsid w:val="00293844"/>
    <w:rsid w:val="00293AE6"/>
    <w:rsid w:val="00294220"/>
    <w:rsid w:val="002943A5"/>
    <w:rsid w:val="0029480A"/>
    <w:rsid w:val="00294EC1"/>
    <w:rsid w:val="00295401"/>
    <w:rsid w:val="00295669"/>
    <w:rsid w:val="00295DC3"/>
    <w:rsid w:val="00295FF7"/>
    <w:rsid w:val="0029621A"/>
    <w:rsid w:val="0029674F"/>
    <w:rsid w:val="0029684A"/>
    <w:rsid w:val="002968AB"/>
    <w:rsid w:val="00296A7C"/>
    <w:rsid w:val="00296C45"/>
    <w:rsid w:val="00296ED4"/>
    <w:rsid w:val="00297AB7"/>
    <w:rsid w:val="00297CD5"/>
    <w:rsid w:val="002A0370"/>
    <w:rsid w:val="002A0883"/>
    <w:rsid w:val="002A0A92"/>
    <w:rsid w:val="002A0D80"/>
    <w:rsid w:val="002A10DF"/>
    <w:rsid w:val="002A1733"/>
    <w:rsid w:val="002A1A7A"/>
    <w:rsid w:val="002A1FFD"/>
    <w:rsid w:val="002A23BA"/>
    <w:rsid w:val="002A2506"/>
    <w:rsid w:val="002A25A7"/>
    <w:rsid w:val="002A2748"/>
    <w:rsid w:val="002A2B4A"/>
    <w:rsid w:val="002A36A9"/>
    <w:rsid w:val="002A4998"/>
    <w:rsid w:val="002A52E8"/>
    <w:rsid w:val="002A5347"/>
    <w:rsid w:val="002A584C"/>
    <w:rsid w:val="002A5B88"/>
    <w:rsid w:val="002A5C5F"/>
    <w:rsid w:val="002A5D16"/>
    <w:rsid w:val="002A6351"/>
    <w:rsid w:val="002A6766"/>
    <w:rsid w:val="002A6B3F"/>
    <w:rsid w:val="002A6B7F"/>
    <w:rsid w:val="002A6D14"/>
    <w:rsid w:val="002A6D8F"/>
    <w:rsid w:val="002A6DB9"/>
    <w:rsid w:val="002A71CA"/>
    <w:rsid w:val="002A7604"/>
    <w:rsid w:val="002A7666"/>
    <w:rsid w:val="002A7A54"/>
    <w:rsid w:val="002A7AD7"/>
    <w:rsid w:val="002A7BA5"/>
    <w:rsid w:val="002B02C5"/>
    <w:rsid w:val="002B053D"/>
    <w:rsid w:val="002B08CF"/>
    <w:rsid w:val="002B0B3F"/>
    <w:rsid w:val="002B13B9"/>
    <w:rsid w:val="002B1895"/>
    <w:rsid w:val="002B1940"/>
    <w:rsid w:val="002B1B25"/>
    <w:rsid w:val="002B1B84"/>
    <w:rsid w:val="002B2841"/>
    <w:rsid w:val="002B2855"/>
    <w:rsid w:val="002B292D"/>
    <w:rsid w:val="002B2A6C"/>
    <w:rsid w:val="002B30A9"/>
    <w:rsid w:val="002B30EF"/>
    <w:rsid w:val="002B351A"/>
    <w:rsid w:val="002B3974"/>
    <w:rsid w:val="002B3A90"/>
    <w:rsid w:val="002B434C"/>
    <w:rsid w:val="002B4903"/>
    <w:rsid w:val="002B4F48"/>
    <w:rsid w:val="002B4FEB"/>
    <w:rsid w:val="002B5060"/>
    <w:rsid w:val="002B532F"/>
    <w:rsid w:val="002B5395"/>
    <w:rsid w:val="002B572F"/>
    <w:rsid w:val="002B5BD9"/>
    <w:rsid w:val="002B5C6F"/>
    <w:rsid w:val="002B5E1B"/>
    <w:rsid w:val="002B5E6A"/>
    <w:rsid w:val="002B5EC7"/>
    <w:rsid w:val="002B5FDF"/>
    <w:rsid w:val="002B6505"/>
    <w:rsid w:val="002B679C"/>
    <w:rsid w:val="002B6A42"/>
    <w:rsid w:val="002C062F"/>
    <w:rsid w:val="002C0F29"/>
    <w:rsid w:val="002C101B"/>
    <w:rsid w:val="002C1040"/>
    <w:rsid w:val="002C1224"/>
    <w:rsid w:val="002C1BA5"/>
    <w:rsid w:val="002C2838"/>
    <w:rsid w:val="002C2848"/>
    <w:rsid w:val="002C2D28"/>
    <w:rsid w:val="002C2F4C"/>
    <w:rsid w:val="002C3363"/>
    <w:rsid w:val="002C3677"/>
    <w:rsid w:val="002C3F0A"/>
    <w:rsid w:val="002C447E"/>
    <w:rsid w:val="002C44A8"/>
    <w:rsid w:val="002C485F"/>
    <w:rsid w:val="002C4ACA"/>
    <w:rsid w:val="002C4B73"/>
    <w:rsid w:val="002C4BED"/>
    <w:rsid w:val="002C4C38"/>
    <w:rsid w:val="002C4D7E"/>
    <w:rsid w:val="002C5399"/>
    <w:rsid w:val="002C53CF"/>
    <w:rsid w:val="002C5A19"/>
    <w:rsid w:val="002C5E18"/>
    <w:rsid w:val="002C6E65"/>
    <w:rsid w:val="002C6F42"/>
    <w:rsid w:val="002C70DF"/>
    <w:rsid w:val="002C7632"/>
    <w:rsid w:val="002C79D3"/>
    <w:rsid w:val="002C7B94"/>
    <w:rsid w:val="002C7CAF"/>
    <w:rsid w:val="002C7FD9"/>
    <w:rsid w:val="002D027E"/>
    <w:rsid w:val="002D12CD"/>
    <w:rsid w:val="002D1339"/>
    <w:rsid w:val="002D153A"/>
    <w:rsid w:val="002D2385"/>
    <w:rsid w:val="002D2FA3"/>
    <w:rsid w:val="002D323F"/>
    <w:rsid w:val="002D3681"/>
    <w:rsid w:val="002D3881"/>
    <w:rsid w:val="002D3A5D"/>
    <w:rsid w:val="002D3C86"/>
    <w:rsid w:val="002D3CED"/>
    <w:rsid w:val="002D4E09"/>
    <w:rsid w:val="002D5181"/>
    <w:rsid w:val="002D5185"/>
    <w:rsid w:val="002D6208"/>
    <w:rsid w:val="002D6681"/>
    <w:rsid w:val="002D69B6"/>
    <w:rsid w:val="002D6AE5"/>
    <w:rsid w:val="002D7679"/>
    <w:rsid w:val="002D795D"/>
    <w:rsid w:val="002D7C7E"/>
    <w:rsid w:val="002E00ED"/>
    <w:rsid w:val="002E0741"/>
    <w:rsid w:val="002E08CF"/>
    <w:rsid w:val="002E0A1F"/>
    <w:rsid w:val="002E0F91"/>
    <w:rsid w:val="002E10B6"/>
    <w:rsid w:val="002E1551"/>
    <w:rsid w:val="002E17A3"/>
    <w:rsid w:val="002E17B8"/>
    <w:rsid w:val="002E1A27"/>
    <w:rsid w:val="002E1EAE"/>
    <w:rsid w:val="002E1EC5"/>
    <w:rsid w:val="002E231F"/>
    <w:rsid w:val="002E258F"/>
    <w:rsid w:val="002E33E7"/>
    <w:rsid w:val="002E3B11"/>
    <w:rsid w:val="002E4003"/>
    <w:rsid w:val="002E404B"/>
    <w:rsid w:val="002E481C"/>
    <w:rsid w:val="002E4A60"/>
    <w:rsid w:val="002E4CDE"/>
    <w:rsid w:val="002E4F3A"/>
    <w:rsid w:val="002E55DB"/>
    <w:rsid w:val="002E55FE"/>
    <w:rsid w:val="002E5608"/>
    <w:rsid w:val="002E5773"/>
    <w:rsid w:val="002E5CC9"/>
    <w:rsid w:val="002E5DBB"/>
    <w:rsid w:val="002E60A6"/>
    <w:rsid w:val="002E6945"/>
    <w:rsid w:val="002E69D4"/>
    <w:rsid w:val="002E79AC"/>
    <w:rsid w:val="002E7B67"/>
    <w:rsid w:val="002F07CF"/>
    <w:rsid w:val="002F0863"/>
    <w:rsid w:val="002F0F31"/>
    <w:rsid w:val="002F1A8E"/>
    <w:rsid w:val="002F1C4D"/>
    <w:rsid w:val="002F1E04"/>
    <w:rsid w:val="002F2344"/>
    <w:rsid w:val="002F239F"/>
    <w:rsid w:val="002F25E7"/>
    <w:rsid w:val="002F2766"/>
    <w:rsid w:val="002F2BB7"/>
    <w:rsid w:val="002F311D"/>
    <w:rsid w:val="002F314F"/>
    <w:rsid w:val="002F36F4"/>
    <w:rsid w:val="002F4601"/>
    <w:rsid w:val="002F499A"/>
    <w:rsid w:val="002F4AF8"/>
    <w:rsid w:val="002F4BEA"/>
    <w:rsid w:val="002F4C80"/>
    <w:rsid w:val="002F4DAE"/>
    <w:rsid w:val="002F50C8"/>
    <w:rsid w:val="002F556D"/>
    <w:rsid w:val="002F5C3B"/>
    <w:rsid w:val="002F5CDF"/>
    <w:rsid w:val="002F6148"/>
    <w:rsid w:val="002F61E3"/>
    <w:rsid w:val="002F6299"/>
    <w:rsid w:val="002F665D"/>
    <w:rsid w:val="002F6EF3"/>
    <w:rsid w:val="002F6FD4"/>
    <w:rsid w:val="002F758A"/>
    <w:rsid w:val="002F77FA"/>
    <w:rsid w:val="002F7A5C"/>
    <w:rsid w:val="002F7A77"/>
    <w:rsid w:val="002F7BAB"/>
    <w:rsid w:val="00300040"/>
    <w:rsid w:val="003003BF"/>
    <w:rsid w:val="00300A4E"/>
    <w:rsid w:val="00300BB1"/>
    <w:rsid w:val="00301199"/>
    <w:rsid w:val="00301707"/>
    <w:rsid w:val="00301D81"/>
    <w:rsid w:val="00301EA5"/>
    <w:rsid w:val="00302B21"/>
    <w:rsid w:val="00302CD5"/>
    <w:rsid w:val="00302EC2"/>
    <w:rsid w:val="003030F1"/>
    <w:rsid w:val="003038CB"/>
    <w:rsid w:val="00304051"/>
    <w:rsid w:val="00304476"/>
    <w:rsid w:val="00304708"/>
    <w:rsid w:val="0030534B"/>
    <w:rsid w:val="00305524"/>
    <w:rsid w:val="00305727"/>
    <w:rsid w:val="00305888"/>
    <w:rsid w:val="0030604E"/>
    <w:rsid w:val="003062C3"/>
    <w:rsid w:val="003063D7"/>
    <w:rsid w:val="00306459"/>
    <w:rsid w:val="00306825"/>
    <w:rsid w:val="00306D56"/>
    <w:rsid w:val="0030767B"/>
    <w:rsid w:val="00307958"/>
    <w:rsid w:val="003079C0"/>
    <w:rsid w:val="00307B4F"/>
    <w:rsid w:val="00307D0F"/>
    <w:rsid w:val="00307FCC"/>
    <w:rsid w:val="003102F4"/>
    <w:rsid w:val="00310307"/>
    <w:rsid w:val="003108D6"/>
    <w:rsid w:val="003115D7"/>
    <w:rsid w:val="00311735"/>
    <w:rsid w:val="00311845"/>
    <w:rsid w:val="0031197A"/>
    <w:rsid w:val="00311A24"/>
    <w:rsid w:val="00311B0A"/>
    <w:rsid w:val="00312065"/>
    <w:rsid w:val="00312C00"/>
    <w:rsid w:val="00312C37"/>
    <w:rsid w:val="00312E2F"/>
    <w:rsid w:val="003137BB"/>
    <w:rsid w:val="00313F6A"/>
    <w:rsid w:val="0031447B"/>
    <w:rsid w:val="003144BE"/>
    <w:rsid w:val="00314B60"/>
    <w:rsid w:val="00314CA4"/>
    <w:rsid w:val="00314DA5"/>
    <w:rsid w:val="00315053"/>
    <w:rsid w:val="0031539B"/>
    <w:rsid w:val="0031544C"/>
    <w:rsid w:val="003160D6"/>
    <w:rsid w:val="003163DD"/>
    <w:rsid w:val="00317093"/>
    <w:rsid w:val="0031710D"/>
    <w:rsid w:val="00317632"/>
    <w:rsid w:val="003176A8"/>
    <w:rsid w:val="0031786B"/>
    <w:rsid w:val="003178F8"/>
    <w:rsid w:val="00317C5A"/>
    <w:rsid w:val="00320143"/>
    <w:rsid w:val="003207C5"/>
    <w:rsid w:val="0032087E"/>
    <w:rsid w:val="00320B6C"/>
    <w:rsid w:val="00320DEC"/>
    <w:rsid w:val="0032109F"/>
    <w:rsid w:val="0032174A"/>
    <w:rsid w:val="003220B0"/>
    <w:rsid w:val="003222AE"/>
    <w:rsid w:val="00322456"/>
    <w:rsid w:val="003228B6"/>
    <w:rsid w:val="003228E5"/>
    <w:rsid w:val="003228EC"/>
    <w:rsid w:val="00322B6F"/>
    <w:rsid w:val="00323330"/>
    <w:rsid w:val="0032355B"/>
    <w:rsid w:val="00323DC7"/>
    <w:rsid w:val="00324805"/>
    <w:rsid w:val="003254CB"/>
    <w:rsid w:val="00325734"/>
    <w:rsid w:val="0032593B"/>
    <w:rsid w:val="00325D92"/>
    <w:rsid w:val="00325ED4"/>
    <w:rsid w:val="0032622C"/>
    <w:rsid w:val="00326316"/>
    <w:rsid w:val="003263D6"/>
    <w:rsid w:val="0032683D"/>
    <w:rsid w:val="00327213"/>
    <w:rsid w:val="00327238"/>
    <w:rsid w:val="003277D3"/>
    <w:rsid w:val="00327B9B"/>
    <w:rsid w:val="00327DB1"/>
    <w:rsid w:val="00327E5D"/>
    <w:rsid w:val="0032EECA"/>
    <w:rsid w:val="00330236"/>
    <w:rsid w:val="00330CF9"/>
    <w:rsid w:val="0033143A"/>
    <w:rsid w:val="00331835"/>
    <w:rsid w:val="003318FF"/>
    <w:rsid w:val="0033211B"/>
    <w:rsid w:val="00332D7E"/>
    <w:rsid w:val="00332E3B"/>
    <w:rsid w:val="00332F14"/>
    <w:rsid w:val="0033314E"/>
    <w:rsid w:val="00333200"/>
    <w:rsid w:val="00333666"/>
    <w:rsid w:val="00333917"/>
    <w:rsid w:val="00333C37"/>
    <w:rsid w:val="00333D35"/>
    <w:rsid w:val="0033411C"/>
    <w:rsid w:val="00334306"/>
    <w:rsid w:val="0033455B"/>
    <w:rsid w:val="003345AE"/>
    <w:rsid w:val="00334D79"/>
    <w:rsid w:val="003354DD"/>
    <w:rsid w:val="00335532"/>
    <w:rsid w:val="0033559D"/>
    <w:rsid w:val="003357DD"/>
    <w:rsid w:val="00335E9A"/>
    <w:rsid w:val="00335F51"/>
    <w:rsid w:val="00335FCC"/>
    <w:rsid w:val="00336958"/>
    <w:rsid w:val="00336E2D"/>
    <w:rsid w:val="00337435"/>
    <w:rsid w:val="0033772E"/>
    <w:rsid w:val="00337BBF"/>
    <w:rsid w:val="003402AC"/>
    <w:rsid w:val="00340675"/>
    <w:rsid w:val="003408B7"/>
    <w:rsid w:val="003408D9"/>
    <w:rsid w:val="00340F4F"/>
    <w:rsid w:val="003410E9"/>
    <w:rsid w:val="00341C18"/>
    <w:rsid w:val="0034218B"/>
    <w:rsid w:val="00342587"/>
    <w:rsid w:val="00342770"/>
    <w:rsid w:val="00342E46"/>
    <w:rsid w:val="00343113"/>
    <w:rsid w:val="003435C3"/>
    <w:rsid w:val="003436A9"/>
    <w:rsid w:val="00343AA6"/>
    <w:rsid w:val="00343D25"/>
    <w:rsid w:val="00343DD2"/>
    <w:rsid w:val="00343F13"/>
    <w:rsid w:val="00344031"/>
    <w:rsid w:val="0034459B"/>
    <w:rsid w:val="00344ABF"/>
    <w:rsid w:val="00344B16"/>
    <w:rsid w:val="00345485"/>
    <w:rsid w:val="00345781"/>
    <w:rsid w:val="003458B1"/>
    <w:rsid w:val="00345AFA"/>
    <w:rsid w:val="00345B3E"/>
    <w:rsid w:val="00345CBF"/>
    <w:rsid w:val="00345D0C"/>
    <w:rsid w:val="00345D68"/>
    <w:rsid w:val="00345E6A"/>
    <w:rsid w:val="0034608B"/>
    <w:rsid w:val="00346A04"/>
    <w:rsid w:val="00346F45"/>
    <w:rsid w:val="00347343"/>
    <w:rsid w:val="003477D0"/>
    <w:rsid w:val="0034793C"/>
    <w:rsid w:val="00350077"/>
    <w:rsid w:val="0035082C"/>
    <w:rsid w:val="00350C16"/>
    <w:rsid w:val="00350E2E"/>
    <w:rsid w:val="00351142"/>
    <w:rsid w:val="00351969"/>
    <w:rsid w:val="00351E5A"/>
    <w:rsid w:val="00352243"/>
    <w:rsid w:val="00352617"/>
    <w:rsid w:val="003528A7"/>
    <w:rsid w:val="00352AA0"/>
    <w:rsid w:val="00352D16"/>
    <w:rsid w:val="00352DB3"/>
    <w:rsid w:val="00353428"/>
    <w:rsid w:val="003534E8"/>
    <w:rsid w:val="003534F2"/>
    <w:rsid w:val="00353F19"/>
    <w:rsid w:val="00353FC1"/>
    <w:rsid w:val="0035424B"/>
    <w:rsid w:val="00355026"/>
    <w:rsid w:val="00355250"/>
    <w:rsid w:val="00355782"/>
    <w:rsid w:val="00355934"/>
    <w:rsid w:val="0035650D"/>
    <w:rsid w:val="00356608"/>
    <w:rsid w:val="0035766D"/>
    <w:rsid w:val="003578D3"/>
    <w:rsid w:val="00357914"/>
    <w:rsid w:val="0036030F"/>
    <w:rsid w:val="00360314"/>
    <w:rsid w:val="003605EE"/>
    <w:rsid w:val="003609BD"/>
    <w:rsid w:val="00360B55"/>
    <w:rsid w:val="00360F56"/>
    <w:rsid w:val="0036122C"/>
    <w:rsid w:val="00361250"/>
    <w:rsid w:val="00361966"/>
    <w:rsid w:val="00361E05"/>
    <w:rsid w:val="00362117"/>
    <w:rsid w:val="00362505"/>
    <w:rsid w:val="003625AB"/>
    <w:rsid w:val="00362DC2"/>
    <w:rsid w:val="00362EBB"/>
    <w:rsid w:val="00363073"/>
    <w:rsid w:val="003633BC"/>
    <w:rsid w:val="003637A5"/>
    <w:rsid w:val="00363F86"/>
    <w:rsid w:val="0036419B"/>
    <w:rsid w:val="00364938"/>
    <w:rsid w:val="00364B8D"/>
    <w:rsid w:val="0036556C"/>
    <w:rsid w:val="00365F26"/>
    <w:rsid w:val="003660FA"/>
    <w:rsid w:val="0036622A"/>
    <w:rsid w:val="00366605"/>
    <w:rsid w:val="00366F40"/>
    <w:rsid w:val="003674CE"/>
    <w:rsid w:val="003676E8"/>
    <w:rsid w:val="003678D4"/>
    <w:rsid w:val="00367AB1"/>
    <w:rsid w:val="00367C50"/>
    <w:rsid w:val="00367D67"/>
    <w:rsid w:val="003702EC"/>
    <w:rsid w:val="00370ED2"/>
    <w:rsid w:val="003715A2"/>
    <w:rsid w:val="0037190C"/>
    <w:rsid w:val="00371A39"/>
    <w:rsid w:val="003726C3"/>
    <w:rsid w:val="00372A13"/>
    <w:rsid w:val="00372E82"/>
    <w:rsid w:val="00373339"/>
    <w:rsid w:val="00373893"/>
    <w:rsid w:val="003740D4"/>
    <w:rsid w:val="00374590"/>
    <w:rsid w:val="003745F7"/>
    <w:rsid w:val="00374731"/>
    <w:rsid w:val="00375076"/>
    <w:rsid w:val="003757CF"/>
    <w:rsid w:val="00375BB2"/>
    <w:rsid w:val="00375C34"/>
    <w:rsid w:val="00376139"/>
    <w:rsid w:val="0037620D"/>
    <w:rsid w:val="0037665D"/>
    <w:rsid w:val="00376989"/>
    <w:rsid w:val="00376A04"/>
    <w:rsid w:val="00376B15"/>
    <w:rsid w:val="00376B4A"/>
    <w:rsid w:val="0037759B"/>
    <w:rsid w:val="0037786F"/>
    <w:rsid w:val="003779BD"/>
    <w:rsid w:val="003800A0"/>
    <w:rsid w:val="003804EA"/>
    <w:rsid w:val="003807AD"/>
    <w:rsid w:val="00380C01"/>
    <w:rsid w:val="00380DB8"/>
    <w:rsid w:val="00380F3E"/>
    <w:rsid w:val="00381030"/>
    <w:rsid w:val="0038183E"/>
    <w:rsid w:val="003819AF"/>
    <w:rsid w:val="00381B76"/>
    <w:rsid w:val="00381DA6"/>
    <w:rsid w:val="00381EAA"/>
    <w:rsid w:val="0038226C"/>
    <w:rsid w:val="00382403"/>
    <w:rsid w:val="0038255F"/>
    <w:rsid w:val="00382A21"/>
    <w:rsid w:val="0038326F"/>
    <w:rsid w:val="00383B1A"/>
    <w:rsid w:val="00383C2F"/>
    <w:rsid w:val="00383E6F"/>
    <w:rsid w:val="00383E89"/>
    <w:rsid w:val="003845A5"/>
    <w:rsid w:val="003848A1"/>
    <w:rsid w:val="003851A6"/>
    <w:rsid w:val="003852A3"/>
    <w:rsid w:val="003858FD"/>
    <w:rsid w:val="003860D2"/>
    <w:rsid w:val="0038617D"/>
    <w:rsid w:val="0038618D"/>
    <w:rsid w:val="00386279"/>
    <w:rsid w:val="003867AC"/>
    <w:rsid w:val="00386EF3"/>
    <w:rsid w:val="0038749C"/>
    <w:rsid w:val="003875C6"/>
    <w:rsid w:val="00390118"/>
    <w:rsid w:val="003901AD"/>
    <w:rsid w:val="0039124D"/>
    <w:rsid w:val="00391379"/>
    <w:rsid w:val="00391A17"/>
    <w:rsid w:val="00391A18"/>
    <w:rsid w:val="00391E15"/>
    <w:rsid w:val="003930DF"/>
    <w:rsid w:val="00393164"/>
    <w:rsid w:val="00393615"/>
    <w:rsid w:val="00393740"/>
    <w:rsid w:val="00393996"/>
    <w:rsid w:val="00393E3C"/>
    <w:rsid w:val="00393F12"/>
    <w:rsid w:val="00393FBA"/>
    <w:rsid w:val="0039454D"/>
    <w:rsid w:val="00394BB2"/>
    <w:rsid w:val="00394DBB"/>
    <w:rsid w:val="00394EB4"/>
    <w:rsid w:val="003950BF"/>
    <w:rsid w:val="003956D2"/>
    <w:rsid w:val="00396015"/>
    <w:rsid w:val="00396039"/>
    <w:rsid w:val="003960E7"/>
    <w:rsid w:val="0039646B"/>
    <w:rsid w:val="00396851"/>
    <w:rsid w:val="0039689C"/>
    <w:rsid w:val="00396B19"/>
    <w:rsid w:val="00396BD6"/>
    <w:rsid w:val="003973ED"/>
    <w:rsid w:val="003974B2"/>
    <w:rsid w:val="00397A0A"/>
    <w:rsid w:val="003A06AC"/>
    <w:rsid w:val="003A06E8"/>
    <w:rsid w:val="003A0C8E"/>
    <w:rsid w:val="003A0EEB"/>
    <w:rsid w:val="003A0F56"/>
    <w:rsid w:val="003A1203"/>
    <w:rsid w:val="003A1B52"/>
    <w:rsid w:val="003A1DB8"/>
    <w:rsid w:val="003A1E2F"/>
    <w:rsid w:val="003A2123"/>
    <w:rsid w:val="003A2BB8"/>
    <w:rsid w:val="003A2C7D"/>
    <w:rsid w:val="003A3432"/>
    <w:rsid w:val="003A349E"/>
    <w:rsid w:val="003A34B7"/>
    <w:rsid w:val="003A386B"/>
    <w:rsid w:val="003A394D"/>
    <w:rsid w:val="003A3AEA"/>
    <w:rsid w:val="003A3FD8"/>
    <w:rsid w:val="003A4161"/>
    <w:rsid w:val="003A4426"/>
    <w:rsid w:val="003A45EE"/>
    <w:rsid w:val="003A4DA2"/>
    <w:rsid w:val="003A4DAC"/>
    <w:rsid w:val="003A4DBB"/>
    <w:rsid w:val="003A4F99"/>
    <w:rsid w:val="003A5157"/>
    <w:rsid w:val="003A5765"/>
    <w:rsid w:val="003A5940"/>
    <w:rsid w:val="003A59F4"/>
    <w:rsid w:val="003A5BD2"/>
    <w:rsid w:val="003A6AD6"/>
    <w:rsid w:val="003A6B5E"/>
    <w:rsid w:val="003A6CF1"/>
    <w:rsid w:val="003A72A5"/>
    <w:rsid w:val="003A7A5B"/>
    <w:rsid w:val="003B0075"/>
    <w:rsid w:val="003B04F8"/>
    <w:rsid w:val="003B0CB5"/>
    <w:rsid w:val="003B0D5F"/>
    <w:rsid w:val="003B1557"/>
    <w:rsid w:val="003B1A30"/>
    <w:rsid w:val="003B1C8C"/>
    <w:rsid w:val="003B2202"/>
    <w:rsid w:val="003B26B8"/>
    <w:rsid w:val="003B297F"/>
    <w:rsid w:val="003B2C96"/>
    <w:rsid w:val="003B2CDF"/>
    <w:rsid w:val="003B32EC"/>
    <w:rsid w:val="003B3421"/>
    <w:rsid w:val="003B3422"/>
    <w:rsid w:val="003B398D"/>
    <w:rsid w:val="003B4613"/>
    <w:rsid w:val="003B4948"/>
    <w:rsid w:val="003B4D1E"/>
    <w:rsid w:val="003B54F9"/>
    <w:rsid w:val="003B5525"/>
    <w:rsid w:val="003B591B"/>
    <w:rsid w:val="003B5E51"/>
    <w:rsid w:val="003B60FC"/>
    <w:rsid w:val="003B736F"/>
    <w:rsid w:val="003B7395"/>
    <w:rsid w:val="003B785A"/>
    <w:rsid w:val="003C0441"/>
    <w:rsid w:val="003C0BB2"/>
    <w:rsid w:val="003C0C1E"/>
    <w:rsid w:val="003C0CC6"/>
    <w:rsid w:val="003C168E"/>
    <w:rsid w:val="003C1B4B"/>
    <w:rsid w:val="003C1DD7"/>
    <w:rsid w:val="003C2A20"/>
    <w:rsid w:val="003C2C9E"/>
    <w:rsid w:val="003C2E5B"/>
    <w:rsid w:val="003C2ED2"/>
    <w:rsid w:val="003C2F12"/>
    <w:rsid w:val="003C2FC6"/>
    <w:rsid w:val="003C31BE"/>
    <w:rsid w:val="003C3207"/>
    <w:rsid w:val="003C3238"/>
    <w:rsid w:val="003C3717"/>
    <w:rsid w:val="003C3A20"/>
    <w:rsid w:val="003C3D86"/>
    <w:rsid w:val="003C3FB7"/>
    <w:rsid w:val="003C4328"/>
    <w:rsid w:val="003C4494"/>
    <w:rsid w:val="003C4599"/>
    <w:rsid w:val="003C46AA"/>
    <w:rsid w:val="003C46AB"/>
    <w:rsid w:val="003C48BF"/>
    <w:rsid w:val="003C4E13"/>
    <w:rsid w:val="003C50FB"/>
    <w:rsid w:val="003C5220"/>
    <w:rsid w:val="003C56D2"/>
    <w:rsid w:val="003C5D40"/>
    <w:rsid w:val="003C5EC5"/>
    <w:rsid w:val="003C625D"/>
    <w:rsid w:val="003C634A"/>
    <w:rsid w:val="003C64D2"/>
    <w:rsid w:val="003C6630"/>
    <w:rsid w:val="003C6689"/>
    <w:rsid w:val="003C6E3C"/>
    <w:rsid w:val="003C6EEA"/>
    <w:rsid w:val="003C740E"/>
    <w:rsid w:val="003C746D"/>
    <w:rsid w:val="003C7F8F"/>
    <w:rsid w:val="003D02D6"/>
    <w:rsid w:val="003D0D19"/>
    <w:rsid w:val="003D0D81"/>
    <w:rsid w:val="003D109A"/>
    <w:rsid w:val="003D1143"/>
    <w:rsid w:val="003D1264"/>
    <w:rsid w:val="003D13D9"/>
    <w:rsid w:val="003D1775"/>
    <w:rsid w:val="003D17B7"/>
    <w:rsid w:val="003D1B05"/>
    <w:rsid w:val="003D1B2C"/>
    <w:rsid w:val="003D1D85"/>
    <w:rsid w:val="003D1EEF"/>
    <w:rsid w:val="003D222B"/>
    <w:rsid w:val="003D274F"/>
    <w:rsid w:val="003D2E40"/>
    <w:rsid w:val="003D2F6F"/>
    <w:rsid w:val="003D34EC"/>
    <w:rsid w:val="003D3DE8"/>
    <w:rsid w:val="003D3ECD"/>
    <w:rsid w:val="003D44A1"/>
    <w:rsid w:val="003D481A"/>
    <w:rsid w:val="003D4CB0"/>
    <w:rsid w:val="003D4FD8"/>
    <w:rsid w:val="003D6194"/>
    <w:rsid w:val="003D65DA"/>
    <w:rsid w:val="003D666B"/>
    <w:rsid w:val="003D66AD"/>
    <w:rsid w:val="003D67B6"/>
    <w:rsid w:val="003D695C"/>
    <w:rsid w:val="003D6F54"/>
    <w:rsid w:val="003D6FD4"/>
    <w:rsid w:val="003D723D"/>
    <w:rsid w:val="003D7439"/>
    <w:rsid w:val="003D74DD"/>
    <w:rsid w:val="003D76BA"/>
    <w:rsid w:val="003D7867"/>
    <w:rsid w:val="003D7D22"/>
    <w:rsid w:val="003D7E7D"/>
    <w:rsid w:val="003E0C0A"/>
    <w:rsid w:val="003E0D53"/>
    <w:rsid w:val="003E0F2A"/>
    <w:rsid w:val="003E0F97"/>
    <w:rsid w:val="003E0FB7"/>
    <w:rsid w:val="003E1284"/>
    <w:rsid w:val="003E1610"/>
    <w:rsid w:val="003E32D5"/>
    <w:rsid w:val="003E3363"/>
    <w:rsid w:val="003E3424"/>
    <w:rsid w:val="003E36A3"/>
    <w:rsid w:val="003E36C2"/>
    <w:rsid w:val="003E3B69"/>
    <w:rsid w:val="003E4154"/>
    <w:rsid w:val="003E4439"/>
    <w:rsid w:val="003E472B"/>
    <w:rsid w:val="003E4A02"/>
    <w:rsid w:val="003E4CC5"/>
    <w:rsid w:val="003E4D3E"/>
    <w:rsid w:val="003E5371"/>
    <w:rsid w:val="003E5563"/>
    <w:rsid w:val="003E5B00"/>
    <w:rsid w:val="003E5B98"/>
    <w:rsid w:val="003E5F62"/>
    <w:rsid w:val="003E60C1"/>
    <w:rsid w:val="003E691D"/>
    <w:rsid w:val="003E6CFA"/>
    <w:rsid w:val="003E6FE0"/>
    <w:rsid w:val="003E707F"/>
    <w:rsid w:val="003E71C9"/>
    <w:rsid w:val="003E77B9"/>
    <w:rsid w:val="003E7FE6"/>
    <w:rsid w:val="003F0358"/>
    <w:rsid w:val="003F0A12"/>
    <w:rsid w:val="003F0B33"/>
    <w:rsid w:val="003F0D3F"/>
    <w:rsid w:val="003F1156"/>
    <w:rsid w:val="003F1564"/>
    <w:rsid w:val="003F15F8"/>
    <w:rsid w:val="003F1693"/>
    <w:rsid w:val="003F17C4"/>
    <w:rsid w:val="003F1A87"/>
    <w:rsid w:val="003F2A6D"/>
    <w:rsid w:val="003F3972"/>
    <w:rsid w:val="003F3E0E"/>
    <w:rsid w:val="003F3F8D"/>
    <w:rsid w:val="003F449C"/>
    <w:rsid w:val="003F44FA"/>
    <w:rsid w:val="003F48CE"/>
    <w:rsid w:val="003F5FC1"/>
    <w:rsid w:val="003F6B6F"/>
    <w:rsid w:val="003F6C18"/>
    <w:rsid w:val="003F6C33"/>
    <w:rsid w:val="003F7898"/>
    <w:rsid w:val="0040061C"/>
    <w:rsid w:val="00401144"/>
    <w:rsid w:val="004018E1"/>
    <w:rsid w:val="00401C71"/>
    <w:rsid w:val="00401E4B"/>
    <w:rsid w:val="00401E6A"/>
    <w:rsid w:val="00401ED3"/>
    <w:rsid w:val="0040285C"/>
    <w:rsid w:val="00402F3A"/>
    <w:rsid w:val="004036B4"/>
    <w:rsid w:val="00403C05"/>
    <w:rsid w:val="00403F60"/>
    <w:rsid w:val="00404470"/>
    <w:rsid w:val="00404664"/>
    <w:rsid w:val="0040490B"/>
    <w:rsid w:val="00404AA8"/>
    <w:rsid w:val="00404B28"/>
    <w:rsid w:val="004054D2"/>
    <w:rsid w:val="0040561B"/>
    <w:rsid w:val="00405703"/>
    <w:rsid w:val="004068EB"/>
    <w:rsid w:val="00406DD1"/>
    <w:rsid w:val="0040705E"/>
    <w:rsid w:val="00407E51"/>
    <w:rsid w:val="004101EA"/>
    <w:rsid w:val="0041020A"/>
    <w:rsid w:val="0041088C"/>
    <w:rsid w:val="00410DC7"/>
    <w:rsid w:val="00410E4A"/>
    <w:rsid w:val="004110A5"/>
    <w:rsid w:val="004110CB"/>
    <w:rsid w:val="00411150"/>
    <w:rsid w:val="00411515"/>
    <w:rsid w:val="0041159B"/>
    <w:rsid w:val="004117F0"/>
    <w:rsid w:val="00411C89"/>
    <w:rsid w:val="00411FF7"/>
    <w:rsid w:val="00412C32"/>
    <w:rsid w:val="0041353A"/>
    <w:rsid w:val="004135EB"/>
    <w:rsid w:val="0041374C"/>
    <w:rsid w:val="00413A31"/>
    <w:rsid w:val="00413A92"/>
    <w:rsid w:val="00413F9A"/>
    <w:rsid w:val="004148CF"/>
    <w:rsid w:val="00414B4A"/>
    <w:rsid w:val="00415342"/>
    <w:rsid w:val="004155DB"/>
    <w:rsid w:val="00415658"/>
    <w:rsid w:val="004156EC"/>
    <w:rsid w:val="00415ACC"/>
    <w:rsid w:val="00415BEF"/>
    <w:rsid w:val="00415BFA"/>
    <w:rsid w:val="00415E25"/>
    <w:rsid w:val="004163FF"/>
    <w:rsid w:val="004171BC"/>
    <w:rsid w:val="00417417"/>
    <w:rsid w:val="00417908"/>
    <w:rsid w:val="00417BC4"/>
    <w:rsid w:val="00417DBE"/>
    <w:rsid w:val="00417E79"/>
    <w:rsid w:val="004203A4"/>
    <w:rsid w:val="004207B2"/>
    <w:rsid w:val="00420D3D"/>
    <w:rsid w:val="00420E8C"/>
    <w:rsid w:val="00421176"/>
    <w:rsid w:val="004211D4"/>
    <w:rsid w:val="004214DA"/>
    <w:rsid w:val="0042159A"/>
    <w:rsid w:val="00421C72"/>
    <w:rsid w:val="00421CC4"/>
    <w:rsid w:val="00422151"/>
    <w:rsid w:val="00422A58"/>
    <w:rsid w:val="00422B5F"/>
    <w:rsid w:val="00422FE8"/>
    <w:rsid w:val="0042324F"/>
    <w:rsid w:val="00423EA4"/>
    <w:rsid w:val="00423FBC"/>
    <w:rsid w:val="00424AC3"/>
    <w:rsid w:val="00424CC7"/>
    <w:rsid w:val="00424F0A"/>
    <w:rsid w:val="00425053"/>
    <w:rsid w:val="004250C6"/>
    <w:rsid w:val="00425273"/>
    <w:rsid w:val="00425A0F"/>
    <w:rsid w:val="00426871"/>
    <w:rsid w:val="00426C0E"/>
    <w:rsid w:val="00430277"/>
    <w:rsid w:val="00430324"/>
    <w:rsid w:val="004304E0"/>
    <w:rsid w:val="00430581"/>
    <w:rsid w:val="004306A4"/>
    <w:rsid w:val="00430BA2"/>
    <w:rsid w:val="00430CBB"/>
    <w:rsid w:val="0043125A"/>
    <w:rsid w:val="00431A06"/>
    <w:rsid w:val="00431A98"/>
    <w:rsid w:val="00431CE8"/>
    <w:rsid w:val="00432049"/>
    <w:rsid w:val="00432AF0"/>
    <w:rsid w:val="00433134"/>
    <w:rsid w:val="0043315C"/>
    <w:rsid w:val="004331BA"/>
    <w:rsid w:val="004331E0"/>
    <w:rsid w:val="00433369"/>
    <w:rsid w:val="00433535"/>
    <w:rsid w:val="00433CDD"/>
    <w:rsid w:val="00434046"/>
    <w:rsid w:val="004341C4"/>
    <w:rsid w:val="004343EB"/>
    <w:rsid w:val="00434776"/>
    <w:rsid w:val="00434AF6"/>
    <w:rsid w:val="00434E67"/>
    <w:rsid w:val="004355A0"/>
    <w:rsid w:val="004365B1"/>
    <w:rsid w:val="0043718C"/>
    <w:rsid w:val="004406E4"/>
    <w:rsid w:val="0044075D"/>
    <w:rsid w:val="00440DA7"/>
    <w:rsid w:val="004411E0"/>
    <w:rsid w:val="004414D9"/>
    <w:rsid w:val="00441CEA"/>
    <w:rsid w:val="00442439"/>
    <w:rsid w:val="0044287A"/>
    <w:rsid w:val="004429DB"/>
    <w:rsid w:val="00442C74"/>
    <w:rsid w:val="00442D83"/>
    <w:rsid w:val="00442DC6"/>
    <w:rsid w:val="004430BC"/>
    <w:rsid w:val="0044343B"/>
    <w:rsid w:val="0044346E"/>
    <w:rsid w:val="00443863"/>
    <w:rsid w:val="00443A22"/>
    <w:rsid w:val="0044431C"/>
    <w:rsid w:val="004444C7"/>
    <w:rsid w:val="004446D9"/>
    <w:rsid w:val="00444CE7"/>
    <w:rsid w:val="004453F3"/>
    <w:rsid w:val="004454A3"/>
    <w:rsid w:val="004455C7"/>
    <w:rsid w:val="00445FB9"/>
    <w:rsid w:val="00446145"/>
    <w:rsid w:val="00446478"/>
    <w:rsid w:val="00446751"/>
    <w:rsid w:val="00446967"/>
    <w:rsid w:val="00446C9F"/>
    <w:rsid w:val="00447519"/>
    <w:rsid w:val="00447726"/>
    <w:rsid w:val="00450291"/>
    <w:rsid w:val="0045088A"/>
    <w:rsid w:val="00450BB9"/>
    <w:rsid w:val="00450CCF"/>
    <w:rsid w:val="00451D57"/>
    <w:rsid w:val="00451DBB"/>
    <w:rsid w:val="004524EB"/>
    <w:rsid w:val="0045296A"/>
    <w:rsid w:val="004535AC"/>
    <w:rsid w:val="00453753"/>
    <w:rsid w:val="00453A61"/>
    <w:rsid w:val="00453FD8"/>
    <w:rsid w:val="00454142"/>
    <w:rsid w:val="00454389"/>
    <w:rsid w:val="004543B8"/>
    <w:rsid w:val="00454AB3"/>
    <w:rsid w:val="004550CF"/>
    <w:rsid w:val="004554D6"/>
    <w:rsid w:val="0045584F"/>
    <w:rsid w:val="00455AA7"/>
    <w:rsid w:val="00455B16"/>
    <w:rsid w:val="00456554"/>
    <w:rsid w:val="00456706"/>
    <w:rsid w:val="00456AE7"/>
    <w:rsid w:val="00456E08"/>
    <w:rsid w:val="00456E85"/>
    <w:rsid w:val="00457363"/>
    <w:rsid w:val="0045739C"/>
    <w:rsid w:val="0045780C"/>
    <w:rsid w:val="00457B41"/>
    <w:rsid w:val="00457D79"/>
    <w:rsid w:val="0046044D"/>
    <w:rsid w:val="0046069E"/>
    <w:rsid w:val="00461157"/>
    <w:rsid w:val="004617B1"/>
    <w:rsid w:val="00461D13"/>
    <w:rsid w:val="0046223F"/>
    <w:rsid w:val="004622F7"/>
    <w:rsid w:val="0046252E"/>
    <w:rsid w:val="0046294F"/>
    <w:rsid w:val="004635ED"/>
    <w:rsid w:val="00463B91"/>
    <w:rsid w:val="0046403E"/>
    <w:rsid w:val="00464273"/>
    <w:rsid w:val="00464644"/>
    <w:rsid w:val="00464931"/>
    <w:rsid w:val="00464E30"/>
    <w:rsid w:val="00464FCA"/>
    <w:rsid w:val="00465112"/>
    <w:rsid w:val="00465387"/>
    <w:rsid w:val="00465546"/>
    <w:rsid w:val="00465D9F"/>
    <w:rsid w:val="004660DD"/>
    <w:rsid w:val="0046617F"/>
    <w:rsid w:val="00466696"/>
    <w:rsid w:val="00466A5A"/>
    <w:rsid w:val="00466F3B"/>
    <w:rsid w:val="00466F83"/>
    <w:rsid w:val="004676A3"/>
    <w:rsid w:val="0046773C"/>
    <w:rsid w:val="00467B51"/>
    <w:rsid w:val="00467BA8"/>
    <w:rsid w:val="00467DE1"/>
    <w:rsid w:val="0047059A"/>
    <w:rsid w:val="004705ED"/>
    <w:rsid w:val="00470951"/>
    <w:rsid w:val="00471A6D"/>
    <w:rsid w:val="00471BB8"/>
    <w:rsid w:val="00472271"/>
    <w:rsid w:val="0047248F"/>
    <w:rsid w:val="00472567"/>
    <w:rsid w:val="00473567"/>
    <w:rsid w:val="0047365D"/>
    <w:rsid w:val="00473830"/>
    <w:rsid w:val="00473B70"/>
    <w:rsid w:val="00473DAF"/>
    <w:rsid w:val="00473F94"/>
    <w:rsid w:val="00474E51"/>
    <w:rsid w:val="00475212"/>
    <w:rsid w:val="00475A10"/>
    <w:rsid w:val="00475D89"/>
    <w:rsid w:val="00475DEC"/>
    <w:rsid w:val="00476DD7"/>
    <w:rsid w:val="00476F65"/>
    <w:rsid w:val="0047713D"/>
    <w:rsid w:val="00477429"/>
    <w:rsid w:val="00477AAC"/>
    <w:rsid w:val="00477D9E"/>
    <w:rsid w:val="004807BC"/>
    <w:rsid w:val="00480E76"/>
    <w:rsid w:val="004813A6"/>
    <w:rsid w:val="004815D2"/>
    <w:rsid w:val="00481621"/>
    <w:rsid w:val="004816A2"/>
    <w:rsid w:val="00481B83"/>
    <w:rsid w:val="004820C8"/>
    <w:rsid w:val="0048353A"/>
    <w:rsid w:val="00483C1F"/>
    <w:rsid w:val="004841A6"/>
    <w:rsid w:val="004842F7"/>
    <w:rsid w:val="00484573"/>
    <w:rsid w:val="004852E7"/>
    <w:rsid w:val="004852ED"/>
    <w:rsid w:val="00485513"/>
    <w:rsid w:val="00485A9C"/>
    <w:rsid w:val="00485CD8"/>
    <w:rsid w:val="00486094"/>
    <w:rsid w:val="0048610A"/>
    <w:rsid w:val="00486355"/>
    <w:rsid w:val="004866E6"/>
    <w:rsid w:val="00486AE5"/>
    <w:rsid w:val="00486B1D"/>
    <w:rsid w:val="00486EC6"/>
    <w:rsid w:val="00486FD0"/>
    <w:rsid w:val="004870B7"/>
    <w:rsid w:val="004871AB"/>
    <w:rsid w:val="0048732C"/>
    <w:rsid w:val="00487CDD"/>
    <w:rsid w:val="00487FDC"/>
    <w:rsid w:val="00490759"/>
    <w:rsid w:val="00490EF1"/>
    <w:rsid w:val="00491406"/>
    <w:rsid w:val="004914EB"/>
    <w:rsid w:val="00491933"/>
    <w:rsid w:val="00491B70"/>
    <w:rsid w:val="00491ED3"/>
    <w:rsid w:val="00491F0E"/>
    <w:rsid w:val="0049278B"/>
    <w:rsid w:val="00492927"/>
    <w:rsid w:val="0049295E"/>
    <w:rsid w:val="00492AA8"/>
    <w:rsid w:val="00493265"/>
    <w:rsid w:val="00493459"/>
    <w:rsid w:val="0049349C"/>
    <w:rsid w:val="0049392A"/>
    <w:rsid w:val="00493F0E"/>
    <w:rsid w:val="004940F9"/>
    <w:rsid w:val="0049452D"/>
    <w:rsid w:val="00494886"/>
    <w:rsid w:val="004948B9"/>
    <w:rsid w:val="00494A1D"/>
    <w:rsid w:val="00494D9F"/>
    <w:rsid w:val="00495552"/>
    <w:rsid w:val="00495F59"/>
    <w:rsid w:val="00496683"/>
    <w:rsid w:val="00496E18"/>
    <w:rsid w:val="00496E9B"/>
    <w:rsid w:val="004971BA"/>
    <w:rsid w:val="00497B6F"/>
    <w:rsid w:val="00497C97"/>
    <w:rsid w:val="004A0414"/>
    <w:rsid w:val="004A0FA1"/>
    <w:rsid w:val="004A15FC"/>
    <w:rsid w:val="004A1639"/>
    <w:rsid w:val="004A199D"/>
    <w:rsid w:val="004A208D"/>
    <w:rsid w:val="004A220A"/>
    <w:rsid w:val="004A23CF"/>
    <w:rsid w:val="004A27F1"/>
    <w:rsid w:val="004A2A06"/>
    <w:rsid w:val="004A3161"/>
    <w:rsid w:val="004A3F4F"/>
    <w:rsid w:val="004A41BC"/>
    <w:rsid w:val="004A4851"/>
    <w:rsid w:val="004A515A"/>
    <w:rsid w:val="004A5316"/>
    <w:rsid w:val="004A541B"/>
    <w:rsid w:val="004A5975"/>
    <w:rsid w:val="004A59C8"/>
    <w:rsid w:val="004A5C42"/>
    <w:rsid w:val="004A6199"/>
    <w:rsid w:val="004A623B"/>
    <w:rsid w:val="004A63F7"/>
    <w:rsid w:val="004A6AD8"/>
    <w:rsid w:val="004A6B33"/>
    <w:rsid w:val="004A6BE9"/>
    <w:rsid w:val="004A6F8D"/>
    <w:rsid w:val="004A72CF"/>
    <w:rsid w:val="004A7591"/>
    <w:rsid w:val="004A75FF"/>
    <w:rsid w:val="004A7D67"/>
    <w:rsid w:val="004A7DF0"/>
    <w:rsid w:val="004A7F65"/>
    <w:rsid w:val="004B0651"/>
    <w:rsid w:val="004B0711"/>
    <w:rsid w:val="004B08B9"/>
    <w:rsid w:val="004B0ECE"/>
    <w:rsid w:val="004B0ECF"/>
    <w:rsid w:val="004B156F"/>
    <w:rsid w:val="004B1B41"/>
    <w:rsid w:val="004B2152"/>
    <w:rsid w:val="004B2C31"/>
    <w:rsid w:val="004B3273"/>
    <w:rsid w:val="004B35F9"/>
    <w:rsid w:val="004B3824"/>
    <w:rsid w:val="004B39D6"/>
    <w:rsid w:val="004B3B89"/>
    <w:rsid w:val="004B3BC4"/>
    <w:rsid w:val="004B3F24"/>
    <w:rsid w:val="004B3F40"/>
    <w:rsid w:val="004B3FDF"/>
    <w:rsid w:val="004B45CD"/>
    <w:rsid w:val="004B4AF3"/>
    <w:rsid w:val="004B4B36"/>
    <w:rsid w:val="004B4CF0"/>
    <w:rsid w:val="004B567F"/>
    <w:rsid w:val="004B5765"/>
    <w:rsid w:val="004B587B"/>
    <w:rsid w:val="004B59C0"/>
    <w:rsid w:val="004B5DD2"/>
    <w:rsid w:val="004B6471"/>
    <w:rsid w:val="004B6828"/>
    <w:rsid w:val="004B6D7B"/>
    <w:rsid w:val="004B6FDB"/>
    <w:rsid w:val="004B6FEC"/>
    <w:rsid w:val="004B723E"/>
    <w:rsid w:val="004B7250"/>
    <w:rsid w:val="004B750E"/>
    <w:rsid w:val="004B75B5"/>
    <w:rsid w:val="004C01C5"/>
    <w:rsid w:val="004C067E"/>
    <w:rsid w:val="004C093C"/>
    <w:rsid w:val="004C09B1"/>
    <w:rsid w:val="004C0AE5"/>
    <w:rsid w:val="004C0FC8"/>
    <w:rsid w:val="004C11C1"/>
    <w:rsid w:val="004C128F"/>
    <w:rsid w:val="004C17D7"/>
    <w:rsid w:val="004C29A8"/>
    <w:rsid w:val="004C2B10"/>
    <w:rsid w:val="004C2C12"/>
    <w:rsid w:val="004C2E26"/>
    <w:rsid w:val="004C2EB3"/>
    <w:rsid w:val="004C3469"/>
    <w:rsid w:val="004C3D24"/>
    <w:rsid w:val="004C3FB1"/>
    <w:rsid w:val="004C42A5"/>
    <w:rsid w:val="004C4753"/>
    <w:rsid w:val="004C4754"/>
    <w:rsid w:val="004C4A3D"/>
    <w:rsid w:val="004C4C45"/>
    <w:rsid w:val="004C53EB"/>
    <w:rsid w:val="004C5478"/>
    <w:rsid w:val="004C5B25"/>
    <w:rsid w:val="004C6254"/>
    <w:rsid w:val="004C65E3"/>
    <w:rsid w:val="004C6658"/>
    <w:rsid w:val="004C6760"/>
    <w:rsid w:val="004C6799"/>
    <w:rsid w:val="004C6A0A"/>
    <w:rsid w:val="004C6FB7"/>
    <w:rsid w:val="004C7238"/>
    <w:rsid w:val="004C7251"/>
    <w:rsid w:val="004C7365"/>
    <w:rsid w:val="004D0057"/>
    <w:rsid w:val="004D053D"/>
    <w:rsid w:val="004D0ADE"/>
    <w:rsid w:val="004D0B29"/>
    <w:rsid w:val="004D12A5"/>
    <w:rsid w:val="004D14F9"/>
    <w:rsid w:val="004D157F"/>
    <w:rsid w:val="004D1C37"/>
    <w:rsid w:val="004D1D1D"/>
    <w:rsid w:val="004D1FD7"/>
    <w:rsid w:val="004D2483"/>
    <w:rsid w:val="004D2539"/>
    <w:rsid w:val="004D394F"/>
    <w:rsid w:val="004D3C61"/>
    <w:rsid w:val="004D5A00"/>
    <w:rsid w:val="004D5B5D"/>
    <w:rsid w:val="004D5B5E"/>
    <w:rsid w:val="004D5C1E"/>
    <w:rsid w:val="004D608D"/>
    <w:rsid w:val="004D6123"/>
    <w:rsid w:val="004D6A0D"/>
    <w:rsid w:val="004D6EBB"/>
    <w:rsid w:val="004D7809"/>
    <w:rsid w:val="004D7C93"/>
    <w:rsid w:val="004E00D0"/>
    <w:rsid w:val="004E01A7"/>
    <w:rsid w:val="004E0260"/>
    <w:rsid w:val="004E0936"/>
    <w:rsid w:val="004E0D30"/>
    <w:rsid w:val="004E0FE3"/>
    <w:rsid w:val="004E14B0"/>
    <w:rsid w:val="004E1A90"/>
    <w:rsid w:val="004E22BB"/>
    <w:rsid w:val="004E2994"/>
    <w:rsid w:val="004E2E19"/>
    <w:rsid w:val="004E345F"/>
    <w:rsid w:val="004E38E8"/>
    <w:rsid w:val="004E3CA2"/>
    <w:rsid w:val="004E3DDC"/>
    <w:rsid w:val="004E58EC"/>
    <w:rsid w:val="004E5F23"/>
    <w:rsid w:val="004E669F"/>
    <w:rsid w:val="004E6742"/>
    <w:rsid w:val="004E7153"/>
    <w:rsid w:val="004E7609"/>
    <w:rsid w:val="004F0584"/>
    <w:rsid w:val="004F05D7"/>
    <w:rsid w:val="004F0627"/>
    <w:rsid w:val="004F0803"/>
    <w:rsid w:val="004F0C89"/>
    <w:rsid w:val="004F11FE"/>
    <w:rsid w:val="004F132F"/>
    <w:rsid w:val="004F1BB1"/>
    <w:rsid w:val="004F1CAD"/>
    <w:rsid w:val="004F1D0A"/>
    <w:rsid w:val="004F2D18"/>
    <w:rsid w:val="004F2EB9"/>
    <w:rsid w:val="004F315A"/>
    <w:rsid w:val="004F3673"/>
    <w:rsid w:val="004F3BE2"/>
    <w:rsid w:val="004F4E30"/>
    <w:rsid w:val="004F4FCE"/>
    <w:rsid w:val="004F520E"/>
    <w:rsid w:val="004F5363"/>
    <w:rsid w:val="004F53CB"/>
    <w:rsid w:val="004F55FE"/>
    <w:rsid w:val="004F5F4B"/>
    <w:rsid w:val="004F6225"/>
    <w:rsid w:val="004F629F"/>
    <w:rsid w:val="004F638E"/>
    <w:rsid w:val="004F639B"/>
    <w:rsid w:val="004F643F"/>
    <w:rsid w:val="004F646D"/>
    <w:rsid w:val="004F6862"/>
    <w:rsid w:val="004F6DD5"/>
    <w:rsid w:val="004F6E75"/>
    <w:rsid w:val="004F749B"/>
    <w:rsid w:val="004F7889"/>
    <w:rsid w:val="004F79AB"/>
    <w:rsid w:val="004F7C35"/>
    <w:rsid w:val="005005AE"/>
    <w:rsid w:val="00500639"/>
    <w:rsid w:val="00500B3D"/>
    <w:rsid w:val="00500DC6"/>
    <w:rsid w:val="00500F18"/>
    <w:rsid w:val="00501C8C"/>
    <w:rsid w:val="00502480"/>
    <w:rsid w:val="005024B8"/>
    <w:rsid w:val="005031C1"/>
    <w:rsid w:val="00503275"/>
    <w:rsid w:val="0050394A"/>
    <w:rsid w:val="0050394D"/>
    <w:rsid w:val="00503BC6"/>
    <w:rsid w:val="005042DC"/>
    <w:rsid w:val="00504BFE"/>
    <w:rsid w:val="00504C02"/>
    <w:rsid w:val="00504E0F"/>
    <w:rsid w:val="005051A5"/>
    <w:rsid w:val="0050585A"/>
    <w:rsid w:val="00506705"/>
    <w:rsid w:val="0050687B"/>
    <w:rsid w:val="00506D36"/>
    <w:rsid w:val="00506D8F"/>
    <w:rsid w:val="00507098"/>
    <w:rsid w:val="00507487"/>
    <w:rsid w:val="005075B0"/>
    <w:rsid w:val="005076D6"/>
    <w:rsid w:val="0051003B"/>
    <w:rsid w:val="005103F4"/>
    <w:rsid w:val="00510659"/>
    <w:rsid w:val="00510938"/>
    <w:rsid w:val="005109EE"/>
    <w:rsid w:val="00510F4B"/>
    <w:rsid w:val="00511063"/>
    <w:rsid w:val="0051174B"/>
    <w:rsid w:val="00511CFC"/>
    <w:rsid w:val="00511EBE"/>
    <w:rsid w:val="0051202D"/>
    <w:rsid w:val="00512792"/>
    <w:rsid w:val="00512D0A"/>
    <w:rsid w:val="00512DBB"/>
    <w:rsid w:val="00513478"/>
    <w:rsid w:val="0051371D"/>
    <w:rsid w:val="00513A47"/>
    <w:rsid w:val="00513CB6"/>
    <w:rsid w:val="00513D7E"/>
    <w:rsid w:val="00514028"/>
    <w:rsid w:val="00516092"/>
    <w:rsid w:val="005167C0"/>
    <w:rsid w:val="00516DCF"/>
    <w:rsid w:val="00517169"/>
    <w:rsid w:val="00517906"/>
    <w:rsid w:val="00517F10"/>
    <w:rsid w:val="0051C74E"/>
    <w:rsid w:val="0051F301"/>
    <w:rsid w:val="0052037C"/>
    <w:rsid w:val="005204D5"/>
    <w:rsid w:val="005204FA"/>
    <w:rsid w:val="005205DC"/>
    <w:rsid w:val="0052065A"/>
    <w:rsid w:val="005206AD"/>
    <w:rsid w:val="00520A30"/>
    <w:rsid w:val="00520B7D"/>
    <w:rsid w:val="00521403"/>
    <w:rsid w:val="00521DE3"/>
    <w:rsid w:val="00521ECB"/>
    <w:rsid w:val="00522074"/>
    <w:rsid w:val="005230DE"/>
    <w:rsid w:val="00523677"/>
    <w:rsid w:val="005237D4"/>
    <w:rsid w:val="00523C5C"/>
    <w:rsid w:val="00523D24"/>
    <w:rsid w:val="00523DA7"/>
    <w:rsid w:val="00523F16"/>
    <w:rsid w:val="00523F71"/>
    <w:rsid w:val="00523F9A"/>
    <w:rsid w:val="0052418B"/>
    <w:rsid w:val="00524377"/>
    <w:rsid w:val="0052439E"/>
    <w:rsid w:val="00524504"/>
    <w:rsid w:val="005247F6"/>
    <w:rsid w:val="00524923"/>
    <w:rsid w:val="00524B26"/>
    <w:rsid w:val="00524DD6"/>
    <w:rsid w:val="00525011"/>
    <w:rsid w:val="005257BC"/>
    <w:rsid w:val="0052592A"/>
    <w:rsid w:val="00525FC0"/>
    <w:rsid w:val="005260A9"/>
    <w:rsid w:val="00526790"/>
    <w:rsid w:val="00526AC7"/>
    <w:rsid w:val="00526B0B"/>
    <w:rsid w:val="005277AE"/>
    <w:rsid w:val="005277BB"/>
    <w:rsid w:val="00527CBE"/>
    <w:rsid w:val="005302A3"/>
    <w:rsid w:val="0053045B"/>
    <w:rsid w:val="0053050D"/>
    <w:rsid w:val="00530566"/>
    <w:rsid w:val="00530DFC"/>
    <w:rsid w:val="0053144B"/>
    <w:rsid w:val="00531A97"/>
    <w:rsid w:val="00531E43"/>
    <w:rsid w:val="00531EA3"/>
    <w:rsid w:val="00531FB5"/>
    <w:rsid w:val="00532029"/>
    <w:rsid w:val="005324A8"/>
    <w:rsid w:val="005327CF"/>
    <w:rsid w:val="005329E3"/>
    <w:rsid w:val="00533320"/>
    <w:rsid w:val="00533806"/>
    <w:rsid w:val="00534195"/>
    <w:rsid w:val="00534883"/>
    <w:rsid w:val="005348F8"/>
    <w:rsid w:val="00534C77"/>
    <w:rsid w:val="00534E7E"/>
    <w:rsid w:val="00535292"/>
    <w:rsid w:val="005352ED"/>
    <w:rsid w:val="00535366"/>
    <w:rsid w:val="00535452"/>
    <w:rsid w:val="00535682"/>
    <w:rsid w:val="00535968"/>
    <w:rsid w:val="0053607B"/>
    <w:rsid w:val="00536E18"/>
    <w:rsid w:val="00537182"/>
    <w:rsid w:val="005373BF"/>
    <w:rsid w:val="00537444"/>
    <w:rsid w:val="00537777"/>
    <w:rsid w:val="00537A9F"/>
    <w:rsid w:val="00537C1B"/>
    <w:rsid w:val="00537F67"/>
    <w:rsid w:val="00537F7C"/>
    <w:rsid w:val="00540131"/>
    <w:rsid w:val="005404CD"/>
    <w:rsid w:val="00540C80"/>
    <w:rsid w:val="00540CC2"/>
    <w:rsid w:val="00540D3D"/>
    <w:rsid w:val="00540E25"/>
    <w:rsid w:val="00540ED2"/>
    <w:rsid w:val="00540F3E"/>
    <w:rsid w:val="005411B7"/>
    <w:rsid w:val="00541C22"/>
    <w:rsid w:val="00541CA3"/>
    <w:rsid w:val="005424BC"/>
    <w:rsid w:val="00542553"/>
    <w:rsid w:val="00542CB5"/>
    <w:rsid w:val="00542CCA"/>
    <w:rsid w:val="00543099"/>
    <w:rsid w:val="005438B4"/>
    <w:rsid w:val="00543EC6"/>
    <w:rsid w:val="00543EC8"/>
    <w:rsid w:val="005441E0"/>
    <w:rsid w:val="0054424C"/>
    <w:rsid w:val="005442B9"/>
    <w:rsid w:val="0054484C"/>
    <w:rsid w:val="00545BD3"/>
    <w:rsid w:val="005460F6"/>
    <w:rsid w:val="005462EE"/>
    <w:rsid w:val="00546769"/>
    <w:rsid w:val="00546E34"/>
    <w:rsid w:val="00546ED3"/>
    <w:rsid w:val="0054701D"/>
    <w:rsid w:val="005470F7"/>
    <w:rsid w:val="005478E3"/>
    <w:rsid w:val="00547A4C"/>
    <w:rsid w:val="00547A5B"/>
    <w:rsid w:val="00547C2E"/>
    <w:rsid w:val="00547F3D"/>
    <w:rsid w:val="00547FA5"/>
    <w:rsid w:val="005502FF"/>
    <w:rsid w:val="0055032C"/>
    <w:rsid w:val="005510C8"/>
    <w:rsid w:val="005510D5"/>
    <w:rsid w:val="005510F1"/>
    <w:rsid w:val="0055156F"/>
    <w:rsid w:val="005515E4"/>
    <w:rsid w:val="00551731"/>
    <w:rsid w:val="0055175C"/>
    <w:rsid w:val="0055197A"/>
    <w:rsid w:val="00551C0C"/>
    <w:rsid w:val="00552D1D"/>
    <w:rsid w:val="00552E60"/>
    <w:rsid w:val="00552ED4"/>
    <w:rsid w:val="00553076"/>
    <w:rsid w:val="005532B9"/>
    <w:rsid w:val="005533D4"/>
    <w:rsid w:val="005538A1"/>
    <w:rsid w:val="0055396F"/>
    <w:rsid w:val="00553BC0"/>
    <w:rsid w:val="005546F1"/>
    <w:rsid w:val="0055478C"/>
    <w:rsid w:val="005552F2"/>
    <w:rsid w:val="005557D1"/>
    <w:rsid w:val="005559AA"/>
    <w:rsid w:val="00555C39"/>
    <w:rsid w:val="005563B0"/>
    <w:rsid w:val="005564CF"/>
    <w:rsid w:val="00556865"/>
    <w:rsid w:val="00557A9B"/>
    <w:rsid w:val="00560455"/>
    <w:rsid w:val="00560496"/>
    <w:rsid w:val="005607C2"/>
    <w:rsid w:val="00561102"/>
    <w:rsid w:val="0056112F"/>
    <w:rsid w:val="00561319"/>
    <w:rsid w:val="005617BD"/>
    <w:rsid w:val="00561D8B"/>
    <w:rsid w:val="00562262"/>
    <w:rsid w:val="00562AAA"/>
    <w:rsid w:val="00562D54"/>
    <w:rsid w:val="00562DF7"/>
    <w:rsid w:val="00562FD5"/>
    <w:rsid w:val="00563540"/>
    <w:rsid w:val="0056386B"/>
    <w:rsid w:val="00564CC8"/>
    <w:rsid w:val="00564D17"/>
    <w:rsid w:val="005652BC"/>
    <w:rsid w:val="005654A7"/>
    <w:rsid w:val="005654FA"/>
    <w:rsid w:val="0056560B"/>
    <w:rsid w:val="0056579B"/>
    <w:rsid w:val="00566033"/>
    <w:rsid w:val="0056639F"/>
    <w:rsid w:val="0056665C"/>
    <w:rsid w:val="00566A0A"/>
    <w:rsid w:val="00566E63"/>
    <w:rsid w:val="00567030"/>
    <w:rsid w:val="005677C7"/>
    <w:rsid w:val="00567FCB"/>
    <w:rsid w:val="0057053B"/>
    <w:rsid w:val="00570B0D"/>
    <w:rsid w:val="00570D82"/>
    <w:rsid w:val="00570F0F"/>
    <w:rsid w:val="00570F51"/>
    <w:rsid w:val="0057102B"/>
    <w:rsid w:val="005720BC"/>
    <w:rsid w:val="00572177"/>
    <w:rsid w:val="005725FE"/>
    <w:rsid w:val="0057277D"/>
    <w:rsid w:val="00572ACD"/>
    <w:rsid w:val="00572C52"/>
    <w:rsid w:val="00573244"/>
    <w:rsid w:val="0057342E"/>
    <w:rsid w:val="00574131"/>
    <w:rsid w:val="005750CE"/>
    <w:rsid w:val="005753AA"/>
    <w:rsid w:val="00575651"/>
    <w:rsid w:val="00575998"/>
    <w:rsid w:val="00575E9E"/>
    <w:rsid w:val="00575F54"/>
    <w:rsid w:val="00576009"/>
    <w:rsid w:val="0057622E"/>
    <w:rsid w:val="005762CA"/>
    <w:rsid w:val="005763F9"/>
    <w:rsid w:val="005767DD"/>
    <w:rsid w:val="0057688F"/>
    <w:rsid w:val="00576DF1"/>
    <w:rsid w:val="0057786F"/>
    <w:rsid w:val="00577A34"/>
    <w:rsid w:val="00577B13"/>
    <w:rsid w:val="0058070B"/>
    <w:rsid w:val="005807A5"/>
    <w:rsid w:val="00580995"/>
    <w:rsid w:val="00581174"/>
    <w:rsid w:val="005815E3"/>
    <w:rsid w:val="005818A8"/>
    <w:rsid w:val="00581A29"/>
    <w:rsid w:val="00581BE4"/>
    <w:rsid w:val="00582638"/>
    <w:rsid w:val="00583143"/>
    <w:rsid w:val="00583194"/>
    <w:rsid w:val="005831BE"/>
    <w:rsid w:val="005835EE"/>
    <w:rsid w:val="00583A0E"/>
    <w:rsid w:val="00584384"/>
    <w:rsid w:val="00584642"/>
    <w:rsid w:val="00584745"/>
    <w:rsid w:val="00584A36"/>
    <w:rsid w:val="00584D00"/>
    <w:rsid w:val="00584D78"/>
    <w:rsid w:val="00584EF8"/>
    <w:rsid w:val="00585DFF"/>
    <w:rsid w:val="00585F11"/>
    <w:rsid w:val="00585F78"/>
    <w:rsid w:val="005868B3"/>
    <w:rsid w:val="00586C86"/>
    <w:rsid w:val="00587497"/>
    <w:rsid w:val="0058798E"/>
    <w:rsid w:val="00587A52"/>
    <w:rsid w:val="00590FCC"/>
    <w:rsid w:val="00591135"/>
    <w:rsid w:val="005911E2"/>
    <w:rsid w:val="005913E3"/>
    <w:rsid w:val="00591442"/>
    <w:rsid w:val="005915BE"/>
    <w:rsid w:val="005918C8"/>
    <w:rsid w:val="00591C9C"/>
    <w:rsid w:val="00591F8C"/>
    <w:rsid w:val="00591FC8"/>
    <w:rsid w:val="0059293F"/>
    <w:rsid w:val="0059294B"/>
    <w:rsid w:val="00592B5E"/>
    <w:rsid w:val="00592C80"/>
    <w:rsid w:val="0059301B"/>
    <w:rsid w:val="00593502"/>
    <w:rsid w:val="00593D79"/>
    <w:rsid w:val="00593DB8"/>
    <w:rsid w:val="005940AB"/>
    <w:rsid w:val="005940EB"/>
    <w:rsid w:val="005942C1"/>
    <w:rsid w:val="0059484F"/>
    <w:rsid w:val="00595006"/>
    <w:rsid w:val="0059698A"/>
    <w:rsid w:val="00596FE0"/>
    <w:rsid w:val="005978D3"/>
    <w:rsid w:val="00597D75"/>
    <w:rsid w:val="00597DC8"/>
    <w:rsid w:val="00597EAA"/>
    <w:rsid w:val="005A049C"/>
    <w:rsid w:val="005A0AD4"/>
    <w:rsid w:val="005A1136"/>
    <w:rsid w:val="005A1498"/>
    <w:rsid w:val="005A1513"/>
    <w:rsid w:val="005A1B6B"/>
    <w:rsid w:val="005A1DF6"/>
    <w:rsid w:val="005A1E1D"/>
    <w:rsid w:val="005A2338"/>
    <w:rsid w:val="005A2B5B"/>
    <w:rsid w:val="005A2C7A"/>
    <w:rsid w:val="005A2F76"/>
    <w:rsid w:val="005A344E"/>
    <w:rsid w:val="005A39FD"/>
    <w:rsid w:val="005A3AF3"/>
    <w:rsid w:val="005A3B90"/>
    <w:rsid w:val="005A4C37"/>
    <w:rsid w:val="005A4D86"/>
    <w:rsid w:val="005A4DB2"/>
    <w:rsid w:val="005A4DDE"/>
    <w:rsid w:val="005A5217"/>
    <w:rsid w:val="005A599B"/>
    <w:rsid w:val="005A5AC3"/>
    <w:rsid w:val="005A687A"/>
    <w:rsid w:val="005A6A52"/>
    <w:rsid w:val="005A6D90"/>
    <w:rsid w:val="005B02BD"/>
    <w:rsid w:val="005B04AC"/>
    <w:rsid w:val="005B0CD0"/>
    <w:rsid w:val="005B0E1C"/>
    <w:rsid w:val="005B0E85"/>
    <w:rsid w:val="005B112F"/>
    <w:rsid w:val="005B120F"/>
    <w:rsid w:val="005B26D6"/>
    <w:rsid w:val="005B28CC"/>
    <w:rsid w:val="005B2F53"/>
    <w:rsid w:val="005B3350"/>
    <w:rsid w:val="005B37C5"/>
    <w:rsid w:val="005B39BE"/>
    <w:rsid w:val="005B3B12"/>
    <w:rsid w:val="005B3C77"/>
    <w:rsid w:val="005B3D43"/>
    <w:rsid w:val="005B4359"/>
    <w:rsid w:val="005B4402"/>
    <w:rsid w:val="005B47DB"/>
    <w:rsid w:val="005B48E1"/>
    <w:rsid w:val="005B4957"/>
    <w:rsid w:val="005B53C2"/>
    <w:rsid w:val="005B592B"/>
    <w:rsid w:val="005B5A8B"/>
    <w:rsid w:val="005B6324"/>
    <w:rsid w:val="005B6CC8"/>
    <w:rsid w:val="005B7457"/>
    <w:rsid w:val="005C00F3"/>
    <w:rsid w:val="005C0260"/>
    <w:rsid w:val="005C03A4"/>
    <w:rsid w:val="005C0624"/>
    <w:rsid w:val="005C19FF"/>
    <w:rsid w:val="005C1E6D"/>
    <w:rsid w:val="005C23D3"/>
    <w:rsid w:val="005C24F2"/>
    <w:rsid w:val="005C26D9"/>
    <w:rsid w:val="005C2ACC"/>
    <w:rsid w:val="005C32B4"/>
    <w:rsid w:val="005C375A"/>
    <w:rsid w:val="005C39E3"/>
    <w:rsid w:val="005C3BA8"/>
    <w:rsid w:val="005C410A"/>
    <w:rsid w:val="005C4288"/>
    <w:rsid w:val="005C4A1B"/>
    <w:rsid w:val="005C4E5C"/>
    <w:rsid w:val="005C4EA7"/>
    <w:rsid w:val="005C50B2"/>
    <w:rsid w:val="005C592E"/>
    <w:rsid w:val="005C5BE0"/>
    <w:rsid w:val="005C5BF8"/>
    <w:rsid w:val="005C5D02"/>
    <w:rsid w:val="005C5F6D"/>
    <w:rsid w:val="005C63E0"/>
    <w:rsid w:val="005C651B"/>
    <w:rsid w:val="005C667D"/>
    <w:rsid w:val="005C6756"/>
    <w:rsid w:val="005C6863"/>
    <w:rsid w:val="005C68D7"/>
    <w:rsid w:val="005C6AC4"/>
    <w:rsid w:val="005C6C63"/>
    <w:rsid w:val="005C72B3"/>
    <w:rsid w:val="005C735F"/>
    <w:rsid w:val="005C74D4"/>
    <w:rsid w:val="005C78D1"/>
    <w:rsid w:val="005C7925"/>
    <w:rsid w:val="005C7C50"/>
    <w:rsid w:val="005C7DBA"/>
    <w:rsid w:val="005D0D9C"/>
    <w:rsid w:val="005D0EAE"/>
    <w:rsid w:val="005D0EBA"/>
    <w:rsid w:val="005D146F"/>
    <w:rsid w:val="005D15C7"/>
    <w:rsid w:val="005D1707"/>
    <w:rsid w:val="005D18B9"/>
    <w:rsid w:val="005D1ADC"/>
    <w:rsid w:val="005D1D0C"/>
    <w:rsid w:val="005D1E66"/>
    <w:rsid w:val="005D23EF"/>
    <w:rsid w:val="005D2446"/>
    <w:rsid w:val="005D2C13"/>
    <w:rsid w:val="005D2C98"/>
    <w:rsid w:val="005D2EFE"/>
    <w:rsid w:val="005D327F"/>
    <w:rsid w:val="005D35D7"/>
    <w:rsid w:val="005D4AE1"/>
    <w:rsid w:val="005D4BA5"/>
    <w:rsid w:val="005D4F68"/>
    <w:rsid w:val="005D51C2"/>
    <w:rsid w:val="005D53CB"/>
    <w:rsid w:val="005D584F"/>
    <w:rsid w:val="005D5DA6"/>
    <w:rsid w:val="005D6C9E"/>
    <w:rsid w:val="005D7419"/>
    <w:rsid w:val="005D7967"/>
    <w:rsid w:val="005D79EB"/>
    <w:rsid w:val="005D7F36"/>
    <w:rsid w:val="005E05ED"/>
    <w:rsid w:val="005E06BA"/>
    <w:rsid w:val="005E07D4"/>
    <w:rsid w:val="005E0AEE"/>
    <w:rsid w:val="005E0B1F"/>
    <w:rsid w:val="005E0B83"/>
    <w:rsid w:val="005E1014"/>
    <w:rsid w:val="005E1802"/>
    <w:rsid w:val="005E1A2A"/>
    <w:rsid w:val="005E1D40"/>
    <w:rsid w:val="005E1DD8"/>
    <w:rsid w:val="005E1F98"/>
    <w:rsid w:val="005E2246"/>
    <w:rsid w:val="005E2504"/>
    <w:rsid w:val="005E2620"/>
    <w:rsid w:val="005E2F7E"/>
    <w:rsid w:val="005E317A"/>
    <w:rsid w:val="005E32D8"/>
    <w:rsid w:val="005E38A1"/>
    <w:rsid w:val="005E3CF9"/>
    <w:rsid w:val="005E3D65"/>
    <w:rsid w:val="005E4140"/>
    <w:rsid w:val="005E4284"/>
    <w:rsid w:val="005E43B8"/>
    <w:rsid w:val="005E50D7"/>
    <w:rsid w:val="005E512A"/>
    <w:rsid w:val="005E5650"/>
    <w:rsid w:val="005E59A9"/>
    <w:rsid w:val="005E5AF9"/>
    <w:rsid w:val="005E5DA1"/>
    <w:rsid w:val="005E6331"/>
    <w:rsid w:val="005E6424"/>
    <w:rsid w:val="005E66E4"/>
    <w:rsid w:val="005E6767"/>
    <w:rsid w:val="005E68FE"/>
    <w:rsid w:val="005E7624"/>
    <w:rsid w:val="005F026E"/>
    <w:rsid w:val="005F07AE"/>
    <w:rsid w:val="005F09A4"/>
    <w:rsid w:val="005F0C08"/>
    <w:rsid w:val="005F0C48"/>
    <w:rsid w:val="005F0E86"/>
    <w:rsid w:val="005F150A"/>
    <w:rsid w:val="005F1F9E"/>
    <w:rsid w:val="005F4366"/>
    <w:rsid w:val="005F43E7"/>
    <w:rsid w:val="005F482F"/>
    <w:rsid w:val="005F4F6B"/>
    <w:rsid w:val="005F516B"/>
    <w:rsid w:val="005F54E8"/>
    <w:rsid w:val="005F5AE4"/>
    <w:rsid w:val="005F5B9F"/>
    <w:rsid w:val="005F5DB9"/>
    <w:rsid w:val="005F6152"/>
    <w:rsid w:val="005F640C"/>
    <w:rsid w:val="005F664A"/>
    <w:rsid w:val="005F67E7"/>
    <w:rsid w:val="005F6A37"/>
    <w:rsid w:val="005F6B3E"/>
    <w:rsid w:val="005F6BB5"/>
    <w:rsid w:val="005F6DF2"/>
    <w:rsid w:val="005F703F"/>
    <w:rsid w:val="005F713B"/>
    <w:rsid w:val="005F77A8"/>
    <w:rsid w:val="005F7AB7"/>
    <w:rsid w:val="005F7D57"/>
    <w:rsid w:val="005F7D7E"/>
    <w:rsid w:val="00600192"/>
    <w:rsid w:val="0060188B"/>
    <w:rsid w:val="00601EEC"/>
    <w:rsid w:val="0060205B"/>
    <w:rsid w:val="00602360"/>
    <w:rsid w:val="00602709"/>
    <w:rsid w:val="00602890"/>
    <w:rsid w:val="00602A0B"/>
    <w:rsid w:val="00602A53"/>
    <w:rsid w:val="00602C60"/>
    <w:rsid w:val="0060339F"/>
    <w:rsid w:val="00603691"/>
    <w:rsid w:val="006037AD"/>
    <w:rsid w:val="00603A18"/>
    <w:rsid w:val="00603FCC"/>
    <w:rsid w:val="00603FFC"/>
    <w:rsid w:val="006043C1"/>
    <w:rsid w:val="0060442D"/>
    <w:rsid w:val="006045C8"/>
    <w:rsid w:val="006046EB"/>
    <w:rsid w:val="00604B17"/>
    <w:rsid w:val="00604B63"/>
    <w:rsid w:val="00604CA0"/>
    <w:rsid w:val="00604FD0"/>
    <w:rsid w:val="00605064"/>
    <w:rsid w:val="00605526"/>
    <w:rsid w:val="00605533"/>
    <w:rsid w:val="0060579A"/>
    <w:rsid w:val="00605994"/>
    <w:rsid w:val="00606221"/>
    <w:rsid w:val="00606B40"/>
    <w:rsid w:val="0060751D"/>
    <w:rsid w:val="00607524"/>
    <w:rsid w:val="00607964"/>
    <w:rsid w:val="00607D5C"/>
    <w:rsid w:val="00607F85"/>
    <w:rsid w:val="00610233"/>
    <w:rsid w:val="006102FE"/>
    <w:rsid w:val="00610A94"/>
    <w:rsid w:val="00611164"/>
    <w:rsid w:val="00611538"/>
    <w:rsid w:val="00612B57"/>
    <w:rsid w:val="00613028"/>
    <w:rsid w:val="006130B7"/>
    <w:rsid w:val="00613654"/>
    <w:rsid w:val="00613677"/>
    <w:rsid w:val="00613758"/>
    <w:rsid w:val="006138E6"/>
    <w:rsid w:val="00613E6C"/>
    <w:rsid w:val="00613FE2"/>
    <w:rsid w:val="006141BD"/>
    <w:rsid w:val="006142E4"/>
    <w:rsid w:val="006142FB"/>
    <w:rsid w:val="0061432C"/>
    <w:rsid w:val="0061480D"/>
    <w:rsid w:val="006148C2"/>
    <w:rsid w:val="00614AC3"/>
    <w:rsid w:val="00614C2E"/>
    <w:rsid w:val="00614F7C"/>
    <w:rsid w:val="00615FDF"/>
    <w:rsid w:val="00616366"/>
    <w:rsid w:val="00616574"/>
    <w:rsid w:val="0061678C"/>
    <w:rsid w:val="006167AC"/>
    <w:rsid w:val="00616839"/>
    <w:rsid w:val="00616C3A"/>
    <w:rsid w:val="0061705B"/>
    <w:rsid w:val="0061719E"/>
    <w:rsid w:val="00617313"/>
    <w:rsid w:val="00617752"/>
    <w:rsid w:val="006177CC"/>
    <w:rsid w:val="00617B55"/>
    <w:rsid w:val="00620874"/>
    <w:rsid w:val="00620B14"/>
    <w:rsid w:val="00620B64"/>
    <w:rsid w:val="00620DD3"/>
    <w:rsid w:val="00620E05"/>
    <w:rsid w:val="00621031"/>
    <w:rsid w:val="006210F1"/>
    <w:rsid w:val="006210FD"/>
    <w:rsid w:val="00621199"/>
    <w:rsid w:val="00621392"/>
    <w:rsid w:val="006213D8"/>
    <w:rsid w:val="00622188"/>
    <w:rsid w:val="0062235D"/>
    <w:rsid w:val="006235E1"/>
    <w:rsid w:val="00623A94"/>
    <w:rsid w:val="0062453B"/>
    <w:rsid w:val="006247B0"/>
    <w:rsid w:val="00625099"/>
    <w:rsid w:val="0062531C"/>
    <w:rsid w:val="0062568A"/>
    <w:rsid w:val="00625A9C"/>
    <w:rsid w:val="00625F75"/>
    <w:rsid w:val="00626508"/>
    <w:rsid w:val="00626570"/>
    <w:rsid w:val="0062660F"/>
    <w:rsid w:val="006269BD"/>
    <w:rsid w:val="00626C6C"/>
    <w:rsid w:val="00626E5A"/>
    <w:rsid w:val="0062766B"/>
    <w:rsid w:val="00627756"/>
    <w:rsid w:val="00627A2C"/>
    <w:rsid w:val="00627C15"/>
    <w:rsid w:val="00627C41"/>
    <w:rsid w:val="0063097E"/>
    <w:rsid w:val="00630B01"/>
    <w:rsid w:val="00630E66"/>
    <w:rsid w:val="00630ECA"/>
    <w:rsid w:val="006311B0"/>
    <w:rsid w:val="006313FD"/>
    <w:rsid w:val="00631521"/>
    <w:rsid w:val="006316A5"/>
    <w:rsid w:val="006318B4"/>
    <w:rsid w:val="00631992"/>
    <w:rsid w:val="00631C13"/>
    <w:rsid w:val="00631C97"/>
    <w:rsid w:val="00631CF4"/>
    <w:rsid w:val="00632458"/>
    <w:rsid w:val="00632632"/>
    <w:rsid w:val="006328A6"/>
    <w:rsid w:val="006329AA"/>
    <w:rsid w:val="00632A84"/>
    <w:rsid w:val="00633F63"/>
    <w:rsid w:val="006344B8"/>
    <w:rsid w:val="00634EC9"/>
    <w:rsid w:val="00635671"/>
    <w:rsid w:val="006359F7"/>
    <w:rsid w:val="00635BB8"/>
    <w:rsid w:val="00635F18"/>
    <w:rsid w:val="00635FC3"/>
    <w:rsid w:val="00636056"/>
    <w:rsid w:val="00636317"/>
    <w:rsid w:val="00636958"/>
    <w:rsid w:val="00636AE9"/>
    <w:rsid w:val="00636B92"/>
    <w:rsid w:val="00636FE1"/>
    <w:rsid w:val="0063787C"/>
    <w:rsid w:val="00640167"/>
    <w:rsid w:val="006402F4"/>
    <w:rsid w:val="00640705"/>
    <w:rsid w:val="00640C7F"/>
    <w:rsid w:val="00640D25"/>
    <w:rsid w:val="006417BB"/>
    <w:rsid w:val="00641F18"/>
    <w:rsid w:val="00642006"/>
    <w:rsid w:val="006427FA"/>
    <w:rsid w:val="00642A6F"/>
    <w:rsid w:val="00642BEF"/>
    <w:rsid w:val="00642C4E"/>
    <w:rsid w:val="00642ECF"/>
    <w:rsid w:val="00642F1D"/>
    <w:rsid w:val="00643701"/>
    <w:rsid w:val="00644525"/>
    <w:rsid w:val="006445A0"/>
    <w:rsid w:val="00644953"/>
    <w:rsid w:val="00644C13"/>
    <w:rsid w:val="00644D71"/>
    <w:rsid w:val="00644F0E"/>
    <w:rsid w:val="00645499"/>
    <w:rsid w:val="0064592A"/>
    <w:rsid w:val="00645BE6"/>
    <w:rsid w:val="0064652C"/>
    <w:rsid w:val="0064695E"/>
    <w:rsid w:val="00646A4C"/>
    <w:rsid w:val="00646C51"/>
    <w:rsid w:val="00646EDC"/>
    <w:rsid w:val="0064749C"/>
    <w:rsid w:val="00647B02"/>
    <w:rsid w:val="00650463"/>
    <w:rsid w:val="00650681"/>
    <w:rsid w:val="006506FE"/>
    <w:rsid w:val="00650771"/>
    <w:rsid w:val="0065086D"/>
    <w:rsid w:val="006509AB"/>
    <w:rsid w:val="00651070"/>
    <w:rsid w:val="006513BA"/>
    <w:rsid w:val="0065148F"/>
    <w:rsid w:val="0065173C"/>
    <w:rsid w:val="0065175B"/>
    <w:rsid w:val="00651CBA"/>
    <w:rsid w:val="00651E5D"/>
    <w:rsid w:val="0065216D"/>
    <w:rsid w:val="00652A99"/>
    <w:rsid w:val="00652DCE"/>
    <w:rsid w:val="00652F60"/>
    <w:rsid w:val="00652FB5"/>
    <w:rsid w:val="006530AF"/>
    <w:rsid w:val="0065337B"/>
    <w:rsid w:val="0065396A"/>
    <w:rsid w:val="00653E59"/>
    <w:rsid w:val="006543FF"/>
    <w:rsid w:val="00654615"/>
    <w:rsid w:val="00654B46"/>
    <w:rsid w:val="00654B83"/>
    <w:rsid w:val="00654E2B"/>
    <w:rsid w:val="0065500C"/>
    <w:rsid w:val="006551E5"/>
    <w:rsid w:val="00655514"/>
    <w:rsid w:val="00655991"/>
    <w:rsid w:val="00655B5A"/>
    <w:rsid w:val="006562B5"/>
    <w:rsid w:val="00656B54"/>
    <w:rsid w:val="00656DF5"/>
    <w:rsid w:val="00656FED"/>
    <w:rsid w:val="00657992"/>
    <w:rsid w:val="00657AC3"/>
    <w:rsid w:val="00657BE3"/>
    <w:rsid w:val="00660415"/>
    <w:rsid w:val="00660B6C"/>
    <w:rsid w:val="00660BD4"/>
    <w:rsid w:val="00660C2F"/>
    <w:rsid w:val="00660C31"/>
    <w:rsid w:val="00660E58"/>
    <w:rsid w:val="006615CD"/>
    <w:rsid w:val="006616E6"/>
    <w:rsid w:val="00661759"/>
    <w:rsid w:val="00661E62"/>
    <w:rsid w:val="006624C2"/>
    <w:rsid w:val="006625E3"/>
    <w:rsid w:val="00662C20"/>
    <w:rsid w:val="00662D0B"/>
    <w:rsid w:val="00663482"/>
    <w:rsid w:val="00663734"/>
    <w:rsid w:val="0066385B"/>
    <w:rsid w:val="00663B96"/>
    <w:rsid w:val="00663C43"/>
    <w:rsid w:val="00663D20"/>
    <w:rsid w:val="00663DA7"/>
    <w:rsid w:val="00663E11"/>
    <w:rsid w:val="00663EF8"/>
    <w:rsid w:val="00663F52"/>
    <w:rsid w:val="00663F8F"/>
    <w:rsid w:val="00665128"/>
    <w:rsid w:val="00665B5A"/>
    <w:rsid w:val="00665B81"/>
    <w:rsid w:val="00665CC4"/>
    <w:rsid w:val="00665F4A"/>
    <w:rsid w:val="00666029"/>
    <w:rsid w:val="006663E0"/>
    <w:rsid w:val="006666D2"/>
    <w:rsid w:val="0066676C"/>
    <w:rsid w:val="00666866"/>
    <w:rsid w:val="00666C1B"/>
    <w:rsid w:val="00667014"/>
    <w:rsid w:val="00667B6F"/>
    <w:rsid w:val="006700C5"/>
    <w:rsid w:val="00670115"/>
    <w:rsid w:val="006720BE"/>
    <w:rsid w:val="00672647"/>
    <w:rsid w:val="0067272C"/>
    <w:rsid w:val="00673449"/>
    <w:rsid w:val="00673AA4"/>
    <w:rsid w:val="00673B78"/>
    <w:rsid w:val="00673ED5"/>
    <w:rsid w:val="00673F99"/>
    <w:rsid w:val="006741B3"/>
    <w:rsid w:val="00674253"/>
    <w:rsid w:val="0067485D"/>
    <w:rsid w:val="006748A0"/>
    <w:rsid w:val="006748E3"/>
    <w:rsid w:val="0067509A"/>
    <w:rsid w:val="0067519E"/>
    <w:rsid w:val="006751DC"/>
    <w:rsid w:val="006752FF"/>
    <w:rsid w:val="0067531D"/>
    <w:rsid w:val="006759F3"/>
    <w:rsid w:val="00675FCB"/>
    <w:rsid w:val="00676063"/>
    <w:rsid w:val="006762E9"/>
    <w:rsid w:val="00676858"/>
    <w:rsid w:val="00676860"/>
    <w:rsid w:val="006768E0"/>
    <w:rsid w:val="00676C03"/>
    <w:rsid w:val="00676F92"/>
    <w:rsid w:val="006772B8"/>
    <w:rsid w:val="00677858"/>
    <w:rsid w:val="00677B91"/>
    <w:rsid w:val="00677D77"/>
    <w:rsid w:val="00677E86"/>
    <w:rsid w:val="00677FDB"/>
    <w:rsid w:val="006800F9"/>
    <w:rsid w:val="006801A4"/>
    <w:rsid w:val="00680490"/>
    <w:rsid w:val="00680A8B"/>
    <w:rsid w:val="00680FC6"/>
    <w:rsid w:val="0068140A"/>
    <w:rsid w:val="00681458"/>
    <w:rsid w:val="006819AB"/>
    <w:rsid w:val="00681B80"/>
    <w:rsid w:val="00681BBA"/>
    <w:rsid w:val="00681D76"/>
    <w:rsid w:val="00682534"/>
    <w:rsid w:val="006826B9"/>
    <w:rsid w:val="0068293A"/>
    <w:rsid w:val="006829E5"/>
    <w:rsid w:val="00682A56"/>
    <w:rsid w:val="00682B0B"/>
    <w:rsid w:val="00682CDB"/>
    <w:rsid w:val="00682E7D"/>
    <w:rsid w:val="00682F0C"/>
    <w:rsid w:val="0068344F"/>
    <w:rsid w:val="00683468"/>
    <w:rsid w:val="00683838"/>
    <w:rsid w:val="00683A2F"/>
    <w:rsid w:val="00683A83"/>
    <w:rsid w:val="00683C3D"/>
    <w:rsid w:val="00684053"/>
    <w:rsid w:val="00684481"/>
    <w:rsid w:val="00684789"/>
    <w:rsid w:val="00684809"/>
    <w:rsid w:val="00684881"/>
    <w:rsid w:val="00684D9E"/>
    <w:rsid w:val="006852EE"/>
    <w:rsid w:val="00685514"/>
    <w:rsid w:val="006855DD"/>
    <w:rsid w:val="00685666"/>
    <w:rsid w:val="00685B34"/>
    <w:rsid w:val="00685CB1"/>
    <w:rsid w:val="00685E14"/>
    <w:rsid w:val="0068641A"/>
    <w:rsid w:val="00686A74"/>
    <w:rsid w:val="00686AD5"/>
    <w:rsid w:val="00687994"/>
    <w:rsid w:val="00687D90"/>
    <w:rsid w:val="00687F21"/>
    <w:rsid w:val="00690A72"/>
    <w:rsid w:val="00690C29"/>
    <w:rsid w:val="00690C73"/>
    <w:rsid w:val="00690F9F"/>
    <w:rsid w:val="00691708"/>
    <w:rsid w:val="00691720"/>
    <w:rsid w:val="00691C8B"/>
    <w:rsid w:val="00692099"/>
    <w:rsid w:val="00692E72"/>
    <w:rsid w:val="00692E99"/>
    <w:rsid w:val="00692FFE"/>
    <w:rsid w:val="00693289"/>
    <w:rsid w:val="006932B4"/>
    <w:rsid w:val="006933E8"/>
    <w:rsid w:val="006934A6"/>
    <w:rsid w:val="00693A96"/>
    <w:rsid w:val="006942A5"/>
    <w:rsid w:val="00694D25"/>
    <w:rsid w:val="00694E6F"/>
    <w:rsid w:val="00694E9B"/>
    <w:rsid w:val="006951AB"/>
    <w:rsid w:val="0069526B"/>
    <w:rsid w:val="00695402"/>
    <w:rsid w:val="006962AE"/>
    <w:rsid w:val="00696452"/>
    <w:rsid w:val="00696947"/>
    <w:rsid w:val="00696989"/>
    <w:rsid w:val="006973BD"/>
    <w:rsid w:val="00697406"/>
    <w:rsid w:val="006A01C6"/>
    <w:rsid w:val="006A02E6"/>
    <w:rsid w:val="006A0334"/>
    <w:rsid w:val="006A0434"/>
    <w:rsid w:val="006A063D"/>
    <w:rsid w:val="006A074F"/>
    <w:rsid w:val="006A07F8"/>
    <w:rsid w:val="006A0C55"/>
    <w:rsid w:val="006A0D6D"/>
    <w:rsid w:val="006A0DBE"/>
    <w:rsid w:val="006A16E4"/>
    <w:rsid w:val="006A1829"/>
    <w:rsid w:val="006A1D90"/>
    <w:rsid w:val="006A1DF3"/>
    <w:rsid w:val="006A2275"/>
    <w:rsid w:val="006A2D8E"/>
    <w:rsid w:val="006A2EF6"/>
    <w:rsid w:val="006A35AD"/>
    <w:rsid w:val="006A37BA"/>
    <w:rsid w:val="006A3957"/>
    <w:rsid w:val="006A3F07"/>
    <w:rsid w:val="006A4802"/>
    <w:rsid w:val="006A4967"/>
    <w:rsid w:val="006A5048"/>
    <w:rsid w:val="006A50EE"/>
    <w:rsid w:val="006A525E"/>
    <w:rsid w:val="006A539A"/>
    <w:rsid w:val="006A5B51"/>
    <w:rsid w:val="006A5BE8"/>
    <w:rsid w:val="006A5C3D"/>
    <w:rsid w:val="006A6141"/>
    <w:rsid w:val="006A6A12"/>
    <w:rsid w:val="006A6EFC"/>
    <w:rsid w:val="006A705F"/>
    <w:rsid w:val="006A723A"/>
    <w:rsid w:val="006A7677"/>
    <w:rsid w:val="006A7904"/>
    <w:rsid w:val="006A7CAE"/>
    <w:rsid w:val="006A7E3D"/>
    <w:rsid w:val="006A7F47"/>
    <w:rsid w:val="006B04F1"/>
    <w:rsid w:val="006B0722"/>
    <w:rsid w:val="006B0D28"/>
    <w:rsid w:val="006B0D49"/>
    <w:rsid w:val="006B0F35"/>
    <w:rsid w:val="006B115D"/>
    <w:rsid w:val="006B164C"/>
    <w:rsid w:val="006B17CA"/>
    <w:rsid w:val="006B202A"/>
    <w:rsid w:val="006B2109"/>
    <w:rsid w:val="006B224A"/>
    <w:rsid w:val="006B2731"/>
    <w:rsid w:val="006B2A21"/>
    <w:rsid w:val="006B2A56"/>
    <w:rsid w:val="006B2AF0"/>
    <w:rsid w:val="006B2D19"/>
    <w:rsid w:val="006B2EE8"/>
    <w:rsid w:val="006B2F7A"/>
    <w:rsid w:val="006B2F8D"/>
    <w:rsid w:val="006B2FFB"/>
    <w:rsid w:val="006B30E7"/>
    <w:rsid w:val="006B34B1"/>
    <w:rsid w:val="006B3666"/>
    <w:rsid w:val="006B3699"/>
    <w:rsid w:val="006B3A99"/>
    <w:rsid w:val="006B4047"/>
    <w:rsid w:val="006B41A6"/>
    <w:rsid w:val="006B45DB"/>
    <w:rsid w:val="006B4EEB"/>
    <w:rsid w:val="006B4F41"/>
    <w:rsid w:val="006B5499"/>
    <w:rsid w:val="006B5F3F"/>
    <w:rsid w:val="006B5F73"/>
    <w:rsid w:val="006B60D3"/>
    <w:rsid w:val="006B6151"/>
    <w:rsid w:val="006B63DD"/>
    <w:rsid w:val="006B68F4"/>
    <w:rsid w:val="006B6ABB"/>
    <w:rsid w:val="006B6C6E"/>
    <w:rsid w:val="006B6D46"/>
    <w:rsid w:val="006B70CB"/>
    <w:rsid w:val="006B74D7"/>
    <w:rsid w:val="006B7D78"/>
    <w:rsid w:val="006C0107"/>
    <w:rsid w:val="006C0AE0"/>
    <w:rsid w:val="006C0B60"/>
    <w:rsid w:val="006C0F55"/>
    <w:rsid w:val="006C14D1"/>
    <w:rsid w:val="006C1B80"/>
    <w:rsid w:val="006C1D1B"/>
    <w:rsid w:val="006C215D"/>
    <w:rsid w:val="006C24FC"/>
    <w:rsid w:val="006C271A"/>
    <w:rsid w:val="006C27F8"/>
    <w:rsid w:val="006C2CC2"/>
    <w:rsid w:val="006C2DE9"/>
    <w:rsid w:val="006C2EBB"/>
    <w:rsid w:val="006C3059"/>
    <w:rsid w:val="006C34C4"/>
    <w:rsid w:val="006C39C5"/>
    <w:rsid w:val="006C39CA"/>
    <w:rsid w:val="006C3C19"/>
    <w:rsid w:val="006C3FE2"/>
    <w:rsid w:val="006C5020"/>
    <w:rsid w:val="006C543B"/>
    <w:rsid w:val="006C5C0B"/>
    <w:rsid w:val="006C5DF0"/>
    <w:rsid w:val="006C5F58"/>
    <w:rsid w:val="006C6175"/>
    <w:rsid w:val="006C6222"/>
    <w:rsid w:val="006C69E2"/>
    <w:rsid w:val="006C6BE7"/>
    <w:rsid w:val="006C6C9C"/>
    <w:rsid w:val="006C7ABF"/>
    <w:rsid w:val="006D00EB"/>
    <w:rsid w:val="006D0126"/>
    <w:rsid w:val="006D0148"/>
    <w:rsid w:val="006D039B"/>
    <w:rsid w:val="006D06CD"/>
    <w:rsid w:val="006D07BA"/>
    <w:rsid w:val="006D0842"/>
    <w:rsid w:val="006D0901"/>
    <w:rsid w:val="006D0A4A"/>
    <w:rsid w:val="006D0CA2"/>
    <w:rsid w:val="006D0E97"/>
    <w:rsid w:val="006D11A3"/>
    <w:rsid w:val="006D11AF"/>
    <w:rsid w:val="006D11B2"/>
    <w:rsid w:val="006D1661"/>
    <w:rsid w:val="006D1853"/>
    <w:rsid w:val="006D2389"/>
    <w:rsid w:val="006D2711"/>
    <w:rsid w:val="006D29C9"/>
    <w:rsid w:val="006D34FD"/>
    <w:rsid w:val="006D38E8"/>
    <w:rsid w:val="006D391A"/>
    <w:rsid w:val="006D410F"/>
    <w:rsid w:val="006D41E7"/>
    <w:rsid w:val="006D45AF"/>
    <w:rsid w:val="006D46CD"/>
    <w:rsid w:val="006D49A1"/>
    <w:rsid w:val="006D572D"/>
    <w:rsid w:val="006D5B93"/>
    <w:rsid w:val="006D5C0C"/>
    <w:rsid w:val="006D5FB7"/>
    <w:rsid w:val="006D60CB"/>
    <w:rsid w:val="006D6271"/>
    <w:rsid w:val="006D6B25"/>
    <w:rsid w:val="006D70A3"/>
    <w:rsid w:val="006D7212"/>
    <w:rsid w:val="006D72E1"/>
    <w:rsid w:val="006D7920"/>
    <w:rsid w:val="006D7D8B"/>
    <w:rsid w:val="006D7ED2"/>
    <w:rsid w:val="006D7FC4"/>
    <w:rsid w:val="006E04FC"/>
    <w:rsid w:val="006E0AB9"/>
    <w:rsid w:val="006E107C"/>
    <w:rsid w:val="006E1290"/>
    <w:rsid w:val="006E12F1"/>
    <w:rsid w:val="006E142B"/>
    <w:rsid w:val="006E19A5"/>
    <w:rsid w:val="006E19AC"/>
    <w:rsid w:val="006E279F"/>
    <w:rsid w:val="006E286C"/>
    <w:rsid w:val="006E2943"/>
    <w:rsid w:val="006E2D4E"/>
    <w:rsid w:val="006E3011"/>
    <w:rsid w:val="006E30E6"/>
    <w:rsid w:val="006E36D2"/>
    <w:rsid w:val="006E37AA"/>
    <w:rsid w:val="006E3968"/>
    <w:rsid w:val="006E3B35"/>
    <w:rsid w:val="006E41EC"/>
    <w:rsid w:val="006E4268"/>
    <w:rsid w:val="006E4A0B"/>
    <w:rsid w:val="006E4B1E"/>
    <w:rsid w:val="006E56F9"/>
    <w:rsid w:val="006E57AD"/>
    <w:rsid w:val="006E598F"/>
    <w:rsid w:val="006E5DDC"/>
    <w:rsid w:val="006E62D0"/>
    <w:rsid w:val="006E680C"/>
    <w:rsid w:val="006E6E70"/>
    <w:rsid w:val="006E78E2"/>
    <w:rsid w:val="006E7A7A"/>
    <w:rsid w:val="006E7C76"/>
    <w:rsid w:val="006E7D33"/>
    <w:rsid w:val="006F01D3"/>
    <w:rsid w:val="006F0534"/>
    <w:rsid w:val="006F0649"/>
    <w:rsid w:val="006F08FC"/>
    <w:rsid w:val="006F0A6D"/>
    <w:rsid w:val="006F0EDD"/>
    <w:rsid w:val="006F1096"/>
    <w:rsid w:val="006F16D8"/>
    <w:rsid w:val="006F1F2A"/>
    <w:rsid w:val="006F205C"/>
    <w:rsid w:val="006F2244"/>
    <w:rsid w:val="006F2A56"/>
    <w:rsid w:val="006F2C6F"/>
    <w:rsid w:val="006F2CB5"/>
    <w:rsid w:val="006F2E27"/>
    <w:rsid w:val="006F3507"/>
    <w:rsid w:val="006F37A9"/>
    <w:rsid w:val="006F3BDD"/>
    <w:rsid w:val="006F4A92"/>
    <w:rsid w:val="006F4CD8"/>
    <w:rsid w:val="006F580E"/>
    <w:rsid w:val="006F5D00"/>
    <w:rsid w:val="006F629E"/>
    <w:rsid w:val="006F6315"/>
    <w:rsid w:val="006F655D"/>
    <w:rsid w:val="006F6857"/>
    <w:rsid w:val="006F6F02"/>
    <w:rsid w:val="006F707C"/>
    <w:rsid w:val="006F7A14"/>
    <w:rsid w:val="006F7D03"/>
    <w:rsid w:val="006F7FEB"/>
    <w:rsid w:val="00700245"/>
    <w:rsid w:val="0070067C"/>
    <w:rsid w:val="00700687"/>
    <w:rsid w:val="0070076A"/>
    <w:rsid w:val="00700822"/>
    <w:rsid w:val="00700CBF"/>
    <w:rsid w:val="00700EA6"/>
    <w:rsid w:val="0070101F"/>
    <w:rsid w:val="0070112C"/>
    <w:rsid w:val="0070179C"/>
    <w:rsid w:val="00701AED"/>
    <w:rsid w:val="00701FFA"/>
    <w:rsid w:val="0070221B"/>
    <w:rsid w:val="007022B7"/>
    <w:rsid w:val="00702F8C"/>
    <w:rsid w:val="00704439"/>
    <w:rsid w:val="00704440"/>
    <w:rsid w:val="00704566"/>
    <w:rsid w:val="007049B4"/>
    <w:rsid w:val="00704B47"/>
    <w:rsid w:val="00704BF0"/>
    <w:rsid w:val="00705920"/>
    <w:rsid w:val="00705CB1"/>
    <w:rsid w:val="0070612F"/>
    <w:rsid w:val="007061E6"/>
    <w:rsid w:val="007068EE"/>
    <w:rsid w:val="00706BA6"/>
    <w:rsid w:val="00706D36"/>
    <w:rsid w:val="007071C4"/>
    <w:rsid w:val="007074EB"/>
    <w:rsid w:val="007075E3"/>
    <w:rsid w:val="00707BFB"/>
    <w:rsid w:val="00707D0E"/>
    <w:rsid w:val="007100C9"/>
    <w:rsid w:val="00710B64"/>
    <w:rsid w:val="00710D88"/>
    <w:rsid w:val="00710DDA"/>
    <w:rsid w:val="00711472"/>
    <w:rsid w:val="007114EE"/>
    <w:rsid w:val="0071160D"/>
    <w:rsid w:val="007116A7"/>
    <w:rsid w:val="007116E6"/>
    <w:rsid w:val="00711DB2"/>
    <w:rsid w:val="00711F8F"/>
    <w:rsid w:val="007124D5"/>
    <w:rsid w:val="0071274A"/>
    <w:rsid w:val="007134A9"/>
    <w:rsid w:val="007135C9"/>
    <w:rsid w:val="00713E6D"/>
    <w:rsid w:val="00713EBE"/>
    <w:rsid w:val="0071418C"/>
    <w:rsid w:val="007141F8"/>
    <w:rsid w:val="0071437D"/>
    <w:rsid w:val="00714799"/>
    <w:rsid w:val="00714A7B"/>
    <w:rsid w:val="00714B8D"/>
    <w:rsid w:val="00714D8D"/>
    <w:rsid w:val="00714F32"/>
    <w:rsid w:val="007150F8"/>
    <w:rsid w:val="00715385"/>
    <w:rsid w:val="0071543C"/>
    <w:rsid w:val="007154D4"/>
    <w:rsid w:val="00716935"/>
    <w:rsid w:val="00716F11"/>
    <w:rsid w:val="00716F3B"/>
    <w:rsid w:val="0071743A"/>
    <w:rsid w:val="0071763F"/>
    <w:rsid w:val="007176C3"/>
    <w:rsid w:val="00717EE7"/>
    <w:rsid w:val="0072015B"/>
    <w:rsid w:val="007212A4"/>
    <w:rsid w:val="0072147B"/>
    <w:rsid w:val="007214EA"/>
    <w:rsid w:val="007216C0"/>
    <w:rsid w:val="007219EA"/>
    <w:rsid w:val="00721B35"/>
    <w:rsid w:val="00721BB7"/>
    <w:rsid w:val="00721D6B"/>
    <w:rsid w:val="007220A6"/>
    <w:rsid w:val="007220D6"/>
    <w:rsid w:val="00722713"/>
    <w:rsid w:val="00722A55"/>
    <w:rsid w:val="00722A60"/>
    <w:rsid w:val="00722B08"/>
    <w:rsid w:val="00723140"/>
    <w:rsid w:val="00723875"/>
    <w:rsid w:val="0072403D"/>
    <w:rsid w:val="00724EE2"/>
    <w:rsid w:val="00724F6E"/>
    <w:rsid w:val="00727095"/>
    <w:rsid w:val="007271B4"/>
    <w:rsid w:val="007274B8"/>
    <w:rsid w:val="00727686"/>
    <w:rsid w:val="0072780F"/>
    <w:rsid w:val="00727896"/>
    <w:rsid w:val="00727E0A"/>
    <w:rsid w:val="00727FD4"/>
    <w:rsid w:val="0073050A"/>
    <w:rsid w:val="00730598"/>
    <w:rsid w:val="007306B6"/>
    <w:rsid w:val="00730CF9"/>
    <w:rsid w:val="00731424"/>
    <w:rsid w:val="00731795"/>
    <w:rsid w:val="00731D2B"/>
    <w:rsid w:val="00731D76"/>
    <w:rsid w:val="00731DCF"/>
    <w:rsid w:val="00732105"/>
    <w:rsid w:val="0073231A"/>
    <w:rsid w:val="00732948"/>
    <w:rsid w:val="00732D13"/>
    <w:rsid w:val="00732D23"/>
    <w:rsid w:val="0073353C"/>
    <w:rsid w:val="0073361F"/>
    <w:rsid w:val="0073372E"/>
    <w:rsid w:val="0073392D"/>
    <w:rsid w:val="0073442E"/>
    <w:rsid w:val="00734D24"/>
    <w:rsid w:val="0073508B"/>
    <w:rsid w:val="007355F9"/>
    <w:rsid w:val="00735677"/>
    <w:rsid w:val="00735D30"/>
    <w:rsid w:val="00735E56"/>
    <w:rsid w:val="00735EF7"/>
    <w:rsid w:val="00736ACF"/>
    <w:rsid w:val="00737171"/>
    <w:rsid w:val="00737550"/>
    <w:rsid w:val="00737739"/>
    <w:rsid w:val="00737A55"/>
    <w:rsid w:val="00737BF9"/>
    <w:rsid w:val="00740906"/>
    <w:rsid w:val="00740A51"/>
    <w:rsid w:val="00740CAC"/>
    <w:rsid w:val="00740E22"/>
    <w:rsid w:val="00740F38"/>
    <w:rsid w:val="0074111A"/>
    <w:rsid w:val="0074119C"/>
    <w:rsid w:val="00741597"/>
    <w:rsid w:val="00741729"/>
    <w:rsid w:val="007417B4"/>
    <w:rsid w:val="007418D7"/>
    <w:rsid w:val="007419DB"/>
    <w:rsid w:val="007423BC"/>
    <w:rsid w:val="00742F5A"/>
    <w:rsid w:val="00743052"/>
    <w:rsid w:val="00743533"/>
    <w:rsid w:val="007436B4"/>
    <w:rsid w:val="00743B50"/>
    <w:rsid w:val="00743C00"/>
    <w:rsid w:val="00744300"/>
    <w:rsid w:val="00744A3A"/>
    <w:rsid w:val="00745648"/>
    <w:rsid w:val="00745B1C"/>
    <w:rsid w:val="00746305"/>
    <w:rsid w:val="0074644F"/>
    <w:rsid w:val="007465A1"/>
    <w:rsid w:val="00746910"/>
    <w:rsid w:val="00746B24"/>
    <w:rsid w:val="00746F1C"/>
    <w:rsid w:val="0074725F"/>
    <w:rsid w:val="007472AA"/>
    <w:rsid w:val="0074734D"/>
    <w:rsid w:val="00747690"/>
    <w:rsid w:val="00750108"/>
    <w:rsid w:val="007501DF"/>
    <w:rsid w:val="007503D9"/>
    <w:rsid w:val="007509FD"/>
    <w:rsid w:val="007519E5"/>
    <w:rsid w:val="00751ADD"/>
    <w:rsid w:val="00751C43"/>
    <w:rsid w:val="00752087"/>
    <w:rsid w:val="00752523"/>
    <w:rsid w:val="00752777"/>
    <w:rsid w:val="00752A5D"/>
    <w:rsid w:val="00752B1F"/>
    <w:rsid w:val="00752CA8"/>
    <w:rsid w:val="00753022"/>
    <w:rsid w:val="0075325C"/>
    <w:rsid w:val="007532D1"/>
    <w:rsid w:val="00753392"/>
    <w:rsid w:val="007539F5"/>
    <w:rsid w:val="00755025"/>
    <w:rsid w:val="0075527D"/>
    <w:rsid w:val="00755432"/>
    <w:rsid w:val="00756765"/>
    <w:rsid w:val="00756ACA"/>
    <w:rsid w:val="00756CAD"/>
    <w:rsid w:val="00756E90"/>
    <w:rsid w:val="00757125"/>
    <w:rsid w:val="007578B0"/>
    <w:rsid w:val="007578FE"/>
    <w:rsid w:val="00757BC3"/>
    <w:rsid w:val="00757CA0"/>
    <w:rsid w:val="007602B1"/>
    <w:rsid w:val="00760372"/>
    <w:rsid w:val="00760AD6"/>
    <w:rsid w:val="00760DB7"/>
    <w:rsid w:val="00760E25"/>
    <w:rsid w:val="00760F84"/>
    <w:rsid w:val="00761307"/>
    <w:rsid w:val="00761709"/>
    <w:rsid w:val="00761A7F"/>
    <w:rsid w:val="00761C18"/>
    <w:rsid w:val="00761E3D"/>
    <w:rsid w:val="007621B9"/>
    <w:rsid w:val="00762412"/>
    <w:rsid w:val="007625E0"/>
    <w:rsid w:val="007627F3"/>
    <w:rsid w:val="0076291C"/>
    <w:rsid w:val="00762B21"/>
    <w:rsid w:val="0076315E"/>
    <w:rsid w:val="007631D9"/>
    <w:rsid w:val="007635E7"/>
    <w:rsid w:val="007638F6"/>
    <w:rsid w:val="007639CE"/>
    <w:rsid w:val="00763A49"/>
    <w:rsid w:val="00763A4D"/>
    <w:rsid w:val="00763AD9"/>
    <w:rsid w:val="00763F1B"/>
    <w:rsid w:val="0076421E"/>
    <w:rsid w:val="00764713"/>
    <w:rsid w:val="00764BC4"/>
    <w:rsid w:val="00764CCE"/>
    <w:rsid w:val="00765278"/>
    <w:rsid w:val="0076581D"/>
    <w:rsid w:val="00765968"/>
    <w:rsid w:val="00765F9F"/>
    <w:rsid w:val="00765FB3"/>
    <w:rsid w:val="00766B0A"/>
    <w:rsid w:val="0076728D"/>
    <w:rsid w:val="00767787"/>
    <w:rsid w:val="007678A0"/>
    <w:rsid w:val="00767AB3"/>
    <w:rsid w:val="00767B33"/>
    <w:rsid w:val="00767E0D"/>
    <w:rsid w:val="00770099"/>
    <w:rsid w:val="007701E4"/>
    <w:rsid w:val="00770286"/>
    <w:rsid w:val="007702C8"/>
    <w:rsid w:val="007705A6"/>
    <w:rsid w:val="0077067B"/>
    <w:rsid w:val="00770796"/>
    <w:rsid w:val="00770D7D"/>
    <w:rsid w:val="00770E4E"/>
    <w:rsid w:val="00770F2D"/>
    <w:rsid w:val="007712F5"/>
    <w:rsid w:val="00771826"/>
    <w:rsid w:val="00771C71"/>
    <w:rsid w:val="00771E3E"/>
    <w:rsid w:val="00772080"/>
    <w:rsid w:val="00772239"/>
    <w:rsid w:val="007722D6"/>
    <w:rsid w:val="007724A7"/>
    <w:rsid w:val="00772B82"/>
    <w:rsid w:val="00772DE5"/>
    <w:rsid w:val="00772FB5"/>
    <w:rsid w:val="00773174"/>
    <w:rsid w:val="0077339A"/>
    <w:rsid w:val="007734F5"/>
    <w:rsid w:val="00773DA4"/>
    <w:rsid w:val="00773ED0"/>
    <w:rsid w:val="007742AE"/>
    <w:rsid w:val="007746FD"/>
    <w:rsid w:val="0077564C"/>
    <w:rsid w:val="00775D18"/>
    <w:rsid w:val="0077600D"/>
    <w:rsid w:val="0077626D"/>
    <w:rsid w:val="00776722"/>
    <w:rsid w:val="007769EC"/>
    <w:rsid w:val="00776C67"/>
    <w:rsid w:val="00776F38"/>
    <w:rsid w:val="00777183"/>
    <w:rsid w:val="007776C0"/>
    <w:rsid w:val="007803F0"/>
    <w:rsid w:val="00780A5D"/>
    <w:rsid w:val="0078121B"/>
    <w:rsid w:val="0078126D"/>
    <w:rsid w:val="007816B7"/>
    <w:rsid w:val="00781A23"/>
    <w:rsid w:val="00781FE6"/>
    <w:rsid w:val="00782442"/>
    <w:rsid w:val="0078285C"/>
    <w:rsid w:val="00782F94"/>
    <w:rsid w:val="00783721"/>
    <w:rsid w:val="00783B7F"/>
    <w:rsid w:val="00783D87"/>
    <w:rsid w:val="007844FE"/>
    <w:rsid w:val="00784AEA"/>
    <w:rsid w:val="00784CC1"/>
    <w:rsid w:val="00785650"/>
    <w:rsid w:val="007857BC"/>
    <w:rsid w:val="0078605B"/>
    <w:rsid w:val="0078675F"/>
    <w:rsid w:val="00786B6C"/>
    <w:rsid w:val="00787238"/>
    <w:rsid w:val="0078764D"/>
    <w:rsid w:val="00787974"/>
    <w:rsid w:val="00787B19"/>
    <w:rsid w:val="00790268"/>
    <w:rsid w:val="0079026B"/>
    <w:rsid w:val="0079062B"/>
    <w:rsid w:val="00790E6E"/>
    <w:rsid w:val="00790FF2"/>
    <w:rsid w:val="00791490"/>
    <w:rsid w:val="00791599"/>
    <w:rsid w:val="0079202B"/>
    <w:rsid w:val="0079212C"/>
    <w:rsid w:val="0079221C"/>
    <w:rsid w:val="00792C35"/>
    <w:rsid w:val="00792E2A"/>
    <w:rsid w:val="00793142"/>
    <w:rsid w:val="0079346D"/>
    <w:rsid w:val="0079356D"/>
    <w:rsid w:val="007937FA"/>
    <w:rsid w:val="0079401A"/>
    <w:rsid w:val="00794F60"/>
    <w:rsid w:val="007953AD"/>
    <w:rsid w:val="007957B6"/>
    <w:rsid w:val="0079595D"/>
    <w:rsid w:val="007959E7"/>
    <w:rsid w:val="00795CD9"/>
    <w:rsid w:val="007960D8"/>
    <w:rsid w:val="007960F7"/>
    <w:rsid w:val="0079611C"/>
    <w:rsid w:val="007962A0"/>
    <w:rsid w:val="007962BD"/>
    <w:rsid w:val="007963D3"/>
    <w:rsid w:val="0079684A"/>
    <w:rsid w:val="00796C06"/>
    <w:rsid w:val="0079783F"/>
    <w:rsid w:val="00797C94"/>
    <w:rsid w:val="007A04F8"/>
    <w:rsid w:val="007A0832"/>
    <w:rsid w:val="007A09BE"/>
    <w:rsid w:val="007A137B"/>
    <w:rsid w:val="007A1F99"/>
    <w:rsid w:val="007A34CA"/>
    <w:rsid w:val="007A3530"/>
    <w:rsid w:val="007A4207"/>
    <w:rsid w:val="007A448B"/>
    <w:rsid w:val="007A48A1"/>
    <w:rsid w:val="007A4A38"/>
    <w:rsid w:val="007A4B96"/>
    <w:rsid w:val="007A52AF"/>
    <w:rsid w:val="007A52F5"/>
    <w:rsid w:val="007A58F4"/>
    <w:rsid w:val="007A5D1D"/>
    <w:rsid w:val="007A5F1B"/>
    <w:rsid w:val="007A61AE"/>
    <w:rsid w:val="007A61C5"/>
    <w:rsid w:val="007A632A"/>
    <w:rsid w:val="007A6B13"/>
    <w:rsid w:val="007A6DE1"/>
    <w:rsid w:val="007A6EE6"/>
    <w:rsid w:val="007A739C"/>
    <w:rsid w:val="007A781E"/>
    <w:rsid w:val="007A793C"/>
    <w:rsid w:val="007A7C77"/>
    <w:rsid w:val="007A7D4D"/>
    <w:rsid w:val="007B0158"/>
    <w:rsid w:val="007B022D"/>
    <w:rsid w:val="007B0625"/>
    <w:rsid w:val="007B0C11"/>
    <w:rsid w:val="007B0C62"/>
    <w:rsid w:val="007B0F4C"/>
    <w:rsid w:val="007B126E"/>
    <w:rsid w:val="007B132D"/>
    <w:rsid w:val="007B1330"/>
    <w:rsid w:val="007B166B"/>
    <w:rsid w:val="007B1B39"/>
    <w:rsid w:val="007B1B91"/>
    <w:rsid w:val="007B1C82"/>
    <w:rsid w:val="007B2151"/>
    <w:rsid w:val="007B272B"/>
    <w:rsid w:val="007B2D54"/>
    <w:rsid w:val="007B2D85"/>
    <w:rsid w:val="007B2F4B"/>
    <w:rsid w:val="007B2F8B"/>
    <w:rsid w:val="007B3063"/>
    <w:rsid w:val="007B3134"/>
    <w:rsid w:val="007B355A"/>
    <w:rsid w:val="007B3639"/>
    <w:rsid w:val="007B3DAE"/>
    <w:rsid w:val="007B4295"/>
    <w:rsid w:val="007B42A1"/>
    <w:rsid w:val="007B48E0"/>
    <w:rsid w:val="007B4904"/>
    <w:rsid w:val="007B5385"/>
    <w:rsid w:val="007B5A22"/>
    <w:rsid w:val="007B5B53"/>
    <w:rsid w:val="007B5CF5"/>
    <w:rsid w:val="007B5ED4"/>
    <w:rsid w:val="007B633A"/>
    <w:rsid w:val="007B6585"/>
    <w:rsid w:val="007B6701"/>
    <w:rsid w:val="007B693D"/>
    <w:rsid w:val="007B6972"/>
    <w:rsid w:val="007B69E6"/>
    <w:rsid w:val="007B6C67"/>
    <w:rsid w:val="007B6EE2"/>
    <w:rsid w:val="007B7840"/>
    <w:rsid w:val="007B7DD6"/>
    <w:rsid w:val="007B7E6D"/>
    <w:rsid w:val="007B7F1F"/>
    <w:rsid w:val="007C01DE"/>
    <w:rsid w:val="007C02D9"/>
    <w:rsid w:val="007C07AD"/>
    <w:rsid w:val="007C07F6"/>
    <w:rsid w:val="007C0B96"/>
    <w:rsid w:val="007C0D17"/>
    <w:rsid w:val="007C0E70"/>
    <w:rsid w:val="007C11F6"/>
    <w:rsid w:val="007C17C9"/>
    <w:rsid w:val="007C1CFB"/>
    <w:rsid w:val="007C1D55"/>
    <w:rsid w:val="007C1D8A"/>
    <w:rsid w:val="007C3348"/>
    <w:rsid w:val="007C395A"/>
    <w:rsid w:val="007C4000"/>
    <w:rsid w:val="007C40C0"/>
    <w:rsid w:val="007C4805"/>
    <w:rsid w:val="007C4B4B"/>
    <w:rsid w:val="007C4D16"/>
    <w:rsid w:val="007C4FE7"/>
    <w:rsid w:val="007C5511"/>
    <w:rsid w:val="007C6DF9"/>
    <w:rsid w:val="007C7080"/>
    <w:rsid w:val="007C7660"/>
    <w:rsid w:val="007C7AA7"/>
    <w:rsid w:val="007C7AAB"/>
    <w:rsid w:val="007C7B09"/>
    <w:rsid w:val="007C7C14"/>
    <w:rsid w:val="007D02AD"/>
    <w:rsid w:val="007D09AA"/>
    <w:rsid w:val="007D0B5F"/>
    <w:rsid w:val="007D1435"/>
    <w:rsid w:val="007D154F"/>
    <w:rsid w:val="007D1B6F"/>
    <w:rsid w:val="007D20FE"/>
    <w:rsid w:val="007D2187"/>
    <w:rsid w:val="007D2264"/>
    <w:rsid w:val="007D27DE"/>
    <w:rsid w:val="007D2A25"/>
    <w:rsid w:val="007D2A69"/>
    <w:rsid w:val="007D2B8D"/>
    <w:rsid w:val="007D2ED4"/>
    <w:rsid w:val="007D384B"/>
    <w:rsid w:val="007D3A31"/>
    <w:rsid w:val="007D3FFF"/>
    <w:rsid w:val="007D4C81"/>
    <w:rsid w:val="007D4DB3"/>
    <w:rsid w:val="007D4F3D"/>
    <w:rsid w:val="007D51B1"/>
    <w:rsid w:val="007D531A"/>
    <w:rsid w:val="007D53FF"/>
    <w:rsid w:val="007D540F"/>
    <w:rsid w:val="007D56D0"/>
    <w:rsid w:val="007D575E"/>
    <w:rsid w:val="007D5D72"/>
    <w:rsid w:val="007D62E2"/>
    <w:rsid w:val="007D780B"/>
    <w:rsid w:val="007D7BA7"/>
    <w:rsid w:val="007E0423"/>
    <w:rsid w:val="007E044A"/>
    <w:rsid w:val="007E1287"/>
    <w:rsid w:val="007E16F6"/>
    <w:rsid w:val="007E1AE5"/>
    <w:rsid w:val="007E1E38"/>
    <w:rsid w:val="007E2545"/>
    <w:rsid w:val="007E2875"/>
    <w:rsid w:val="007E297B"/>
    <w:rsid w:val="007E2A38"/>
    <w:rsid w:val="007E2DD4"/>
    <w:rsid w:val="007E3011"/>
    <w:rsid w:val="007E3F9E"/>
    <w:rsid w:val="007E432B"/>
    <w:rsid w:val="007E45A9"/>
    <w:rsid w:val="007E4AA7"/>
    <w:rsid w:val="007E5161"/>
    <w:rsid w:val="007E5171"/>
    <w:rsid w:val="007E5677"/>
    <w:rsid w:val="007E56AB"/>
    <w:rsid w:val="007E5B38"/>
    <w:rsid w:val="007E613E"/>
    <w:rsid w:val="007E66D6"/>
    <w:rsid w:val="007E7293"/>
    <w:rsid w:val="007E7A17"/>
    <w:rsid w:val="007E7D83"/>
    <w:rsid w:val="007E7F30"/>
    <w:rsid w:val="007F005A"/>
    <w:rsid w:val="007F0C20"/>
    <w:rsid w:val="007F0CC1"/>
    <w:rsid w:val="007F0FEB"/>
    <w:rsid w:val="007F10BB"/>
    <w:rsid w:val="007F1153"/>
    <w:rsid w:val="007F1278"/>
    <w:rsid w:val="007F131E"/>
    <w:rsid w:val="007F137C"/>
    <w:rsid w:val="007F17B6"/>
    <w:rsid w:val="007F1A6F"/>
    <w:rsid w:val="007F2314"/>
    <w:rsid w:val="007F236C"/>
    <w:rsid w:val="007F238A"/>
    <w:rsid w:val="007F241F"/>
    <w:rsid w:val="007F2490"/>
    <w:rsid w:val="007F2CAF"/>
    <w:rsid w:val="007F3386"/>
    <w:rsid w:val="007F37B3"/>
    <w:rsid w:val="007F46F9"/>
    <w:rsid w:val="007F4800"/>
    <w:rsid w:val="007F5237"/>
    <w:rsid w:val="007F529B"/>
    <w:rsid w:val="007F5D20"/>
    <w:rsid w:val="007F5D7B"/>
    <w:rsid w:val="007F6DAD"/>
    <w:rsid w:val="007F6E89"/>
    <w:rsid w:val="007F6F4C"/>
    <w:rsid w:val="007F7386"/>
    <w:rsid w:val="007F74D8"/>
    <w:rsid w:val="007F764D"/>
    <w:rsid w:val="007F7650"/>
    <w:rsid w:val="007F78BE"/>
    <w:rsid w:val="007F7CDB"/>
    <w:rsid w:val="007F7F6A"/>
    <w:rsid w:val="008020A9"/>
    <w:rsid w:val="008025B9"/>
    <w:rsid w:val="00802625"/>
    <w:rsid w:val="0080262B"/>
    <w:rsid w:val="00802694"/>
    <w:rsid w:val="00802B0E"/>
    <w:rsid w:val="00802B30"/>
    <w:rsid w:val="00802C2C"/>
    <w:rsid w:val="00802D31"/>
    <w:rsid w:val="008030D7"/>
    <w:rsid w:val="0080350A"/>
    <w:rsid w:val="008035FF"/>
    <w:rsid w:val="00803955"/>
    <w:rsid w:val="00803E8B"/>
    <w:rsid w:val="00803F18"/>
    <w:rsid w:val="00803F80"/>
    <w:rsid w:val="0080424E"/>
    <w:rsid w:val="00804544"/>
    <w:rsid w:val="00804B52"/>
    <w:rsid w:val="00804B8A"/>
    <w:rsid w:val="00804BD8"/>
    <w:rsid w:val="00804EB1"/>
    <w:rsid w:val="00804FEC"/>
    <w:rsid w:val="008053E5"/>
    <w:rsid w:val="00805544"/>
    <w:rsid w:val="00805C1E"/>
    <w:rsid w:val="00805F02"/>
    <w:rsid w:val="008064F9"/>
    <w:rsid w:val="0080662B"/>
    <w:rsid w:val="008068E6"/>
    <w:rsid w:val="00806D8B"/>
    <w:rsid w:val="00806DAF"/>
    <w:rsid w:val="008079E6"/>
    <w:rsid w:val="00807F4D"/>
    <w:rsid w:val="008101BA"/>
    <w:rsid w:val="00810421"/>
    <w:rsid w:val="0081059B"/>
    <w:rsid w:val="00810E9A"/>
    <w:rsid w:val="0081123C"/>
    <w:rsid w:val="00811340"/>
    <w:rsid w:val="008117AA"/>
    <w:rsid w:val="00811C7B"/>
    <w:rsid w:val="008120CF"/>
    <w:rsid w:val="00812419"/>
    <w:rsid w:val="008125B4"/>
    <w:rsid w:val="008125C5"/>
    <w:rsid w:val="0081348E"/>
    <w:rsid w:val="008138BD"/>
    <w:rsid w:val="008139D3"/>
    <w:rsid w:val="00813D28"/>
    <w:rsid w:val="00813E86"/>
    <w:rsid w:val="0081448D"/>
    <w:rsid w:val="008145D8"/>
    <w:rsid w:val="008148D4"/>
    <w:rsid w:val="0081543F"/>
    <w:rsid w:val="00815506"/>
    <w:rsid w:val="00815848"/>
    <w:rsid w:val="00815991"/>
    <w:rsid w:val="00815A46"/>
    <w:rsid w:val="008162BB"/>
    <w:rsid w:val="008165EE"/>
    <w:rsid w:val="00816702"/>
    <w:rsid w:val="008170DD"/>
    <w:rsid w:val="008173DC"/>
    <w:rsid w:val="00817C6A"/>
    <w:rsid w:val="00820042"/>
    <w:rsid w:val="008206A5"/>
    <w:rsid w:val="00820990"/>
    <w:rsid w:val="008209F1"/>
    <w:rsid w:val="00821522"/>
    <w:rsid w:val="008218D4"/>
    <w:rsid w:val="00821DF0"/>
    <w:rsid w:val="00821E09"/>
    <w:rsid w:val="00821FBB"/>
    <w:rsid w:val="008223DE"/>
    <w:rsid w:val="00822A0C"/>
    <w:rsid w:val="00822A82"/>
    <w:rsid w:val="00822B7E"/>
    <w:rsid w:val="00822BDA"/>
    <w:rsid w:val="00823736"/>
    <w:rsid w:val="0082390A"/>
    <w:rsid w:val="00823BCB"/>
    <w:rsid w:val="008240FE"/>
    <w:rsid w:val="008241DD"/>
    <w:rsid w:val="008242D9"/>
    <w:rsid w:val="0082441D"/>
    <w:rsid w:val="00824963"/>
    <w:rsid w:val="00824AC6"/>
    <w:rsid w:val="00824BB9"/>
    <w:rsid w:val="00825955"/>
    <w:rsid w:val="00825FD2"/>
    <w:rsid w:val="00826503"/>
    <w:rsid w:val="008274DC"/>
    <w:rsid w:val="00827903"/>
    <w:rsid w:val="008301C3"/>
    <w:rsid w:val="008303BC"/>
    <w:rsid w:val="008303E6"/>
    <w:rsid w:val="008307C9"/>
    <w:rsid w:val="008309B8"/>
    <w:rsid w:val="00831255"/>
    <w:rsid w:val="008316C8"/>
    <w:rsid w:val="00831984"/>
    <w:rsid w:val="00832695"/>
    <w:rsid w:val="0083278F"/>
    <w:rsid w:val="00832956"/>
    <w:rsid w:val="0083303F"/>
    <w:rsid w:val="008330FF"/>
    <w:rsid w:val="0083325B"/>
    <w:rsid w:val="008332B1"/>
    <w:rsid w:val="008340FD"/>
    <w:rsid w:val="00834295"/>
    <w:rsid w:val="00834570"/>
    <w:rsid w:val="00834762"/>
    <w:rsid w:val="008348EE"/>
    <w:rsid w:val="00834C83"/>
    <w:rsid w:val="00835281"/>
    <w:rsid w:val="00835375"/>
    <w:rsid w:val="00836003"/>
    <w:rsid w:val="008361A7"/>
    <w:rsid w:val="008363EC"/>
    <w:rsid w:val="00836557"/>
    <w:rsid w:val="008365E0"/>
    <w:rsid w:val="0083706C"/>
    <w:rsid w:val="008372BF"/>
    <w:rsid w:val="00837403"/>
    <w:rsid w:val="008378AB"/>
    <w:rsid w:val="00837A4C"/>
    <w:rsid w:val="00837C1E"/>
    <w:rsid w:val="008400CD"/>
    <w:rsid w:val="008409F0"/>
    <w:rsid w:val="00840C49"/>
    <w:rsid w:val="00840C97"/>
    <w:rsid w:val="00840DEB"/>
    <w:rsid w:val="00840FEE"/>
    <w:rsid w:val="00841115"/>
    <w:rsid w:val="00841C81"/>
    <w:rsid w:val="0084264F"/>
    <w:rsid w:val="00842E09"/>
    <w:rsid w:val="00842F73"/>
    <w:rsid w:val="0084391B"/>
    <w:rsid w:val="0084392D"/>
    <w:rsid w:val="00843AED"/>
    <w:rsid w:val="00843C5A"/>
    <w:rsid w:val="00843D44"/>
    <w:rsid w:val="00843E50"/>
    <w:rsid w:val="0084404E"/>
    <w:rsid w:val="00844196"/>
    <w:rsid w:val="00844D88"/>
    <w:rsid w:val="00844EF2"/>
    <w:rsid w:val="008456B3"/>
    <w:rsid w:val="0084592D"/>
    <w:rsid w:val="00845ED7"/>
    <w:rsid w:val="008466D0"/>
    <w:rsid w:val="00846C93"/>
    <w:rsid w:val="00846D1A"/>
    <w:rsid w:val="0084703A"/>
    <w:rsid w:val="00847628"/>
    <w:rsid w:val="0084775F"/>
    <w:rsid w:val="008478DE"/>
    <w:rsid w:val="00847BB4"/>
    <w:rsid w:val="00847C65"/>
    <w:rsid w:val="0085019B"/>
    <w:rsid w:val="008502C1"/>
    <w:rsid w:val="00850795"/>
    <w:rsid w:val="00850C91"/>
    <w:rsid w:val="0085126D"/>
    <w:rsid w:val="008512E5"/>
    <w:rsid w:val="0085148A"/>
    <w:rsid w:val="0085177B"/>
    <w:rsid w:val="008517DA"/>
    <w:rsid w:val="008519D9"/>
    <w:rsid w:val="00851BE2"/>
    <w:rsid w:val="00851EEB"/>
    <w:rsid w:val="008521F9"/>
    <w:rsid w:val="008529A4"/>
    <w:rsid w:val="008529CE"/>
    <w:rsid w:val="00853621"/>
    <w:rsid w:val="00853866"/>
    <w:rsid w:val="008538FD"/>
    <w:rsid w:val="00854334"/>
    <w:rsid w:val="00854336"/>
    <w:rsid w:val="00854342"/>
    <w:rsid w:val="00854B98"/>
    <w:rsid w:val="00854BB5"/>
    <w:rsid w:val="00854BD1"/>
    <w:rsid w:val="0085524A"/>
    <w:rsid w:val="00855387"/>
    <w:rsid w:val="008555EB"/>
    <w:rsid w:val="0085564C"/>
    <w:rsid w:val="008556E5"/>
    <w:rsid w:val="00855A51"/>
    <w:rsid w:val="00856F24"/>
    <w:rsid w:val="00857527"/>
    <w:rsid w:val="008577E7"/>
    <w:rsid w:val="00857FA4"/>
    <w:rsid w:val="0086062B"/>
    <w:rsid w:val="00860691"/>
    <w:rsid w:val="008608A5"/>
    <w:rsid w:val="00860996"/>
    <w:rsid w:val="00861495"/>
    <w:rsid w:val="008614DF"/>
    <w:rsid w:val="008619EB"/>
    <w:rsid w:val="00861C9B"/>
    <w:rsid w:val="00861F3B"/>
    <w:rsid w:val="00862A25"/>
    <w:rsid w:val="00862DC0"/>
    <w:rsid w:val="00862ED2"/>
    <w:rsid w:val="00863750"/>
    <w:rsid w:val="008637CA"/>
    <w:rsid w:val="00863DAA"/>
    <w:rsid w:val="0086404A"/>
    <w:rsid w:val="0086409F"/>
    <w:rsid w:val="008641D0"/>
    <w:rsid w:val="0086504F"/>
    <w:rsid w:val="008653BC"/>
    <w:rsid w:val="00865731"/>
    <w:rsid w:val="00865829"/>
    <w:rsid w:val="0086589D"/>
    <w:rsid w:val="00865989"/>
    <w:rsid w:val="00865C54"/>
    <w:rsid w:val="00867458"/>
    <w:rsid w:val="00867602"/>
    <w:rsid w:val="00867B79"/>
    <w:rsid w:val="00867E94"/>
    <w:rsid w:val="0086CA02"/>
    <w:rsid w:val="0087008A"/>
    <w:rsid w:val="00870661"/>
    <w:rsid w:val="00870AC1"/>
    <w:rsid w:val="00870B62"/>
    <w:rsid w:val="00870BA5"/>
    <w:rsid w:val="0087156B"/>
    <w:rsid w:val="008718C7"/>
    <w:rsid w:val="00871AF4"/>
    <w:rsid w:val="008720CD"/>
    <w:rsid w:val="00872250"/>
    <w:rsid w:val="00872281"/>
    <w:rsid w:val="00872514"/>
    <w:rsid w:val="00872926"/>
    <w:rsid w:val="008729BE"/>
    <w:rsid w:val="00872C45"/>
    <w:rsid w:val="00872EBD"/>
    <w:rsid w:val="00873131"/>
    <w:rsid w:val="0087334D"/>
    <w:rsid w:val="00873903"/>
    <w:rsid w:val="00873BDF"/>
    <w:rsid w:val="00874066"/>
    <w:rsid w:val="00874092"/>
    <w:rsid w:val="008741C9"/>
    <w:rsid w:val="0087441B"/>
    <w:rsid w:val="0087485F"/>
    <w:rsid w:val="008751F9"/>
    <w:rsid w:val="008753C6"/>
    <w:rsid w:val="008754AD"/>
    <w:rsid w:val="00875B0A"/>
    <w:rsid w:val="00876538"/>
    <w:rsid w:val="008767EB"/>
    <w:rsid w:val="00876ADA"/>
    <w:rsid w:val="00876F77"/>
    <w:rsid w:val="0087707C"/>
    <w:rsid w:val="008771D5"/>
    <w:rsid w:val="00877467"/>
    <w:rsid w:val="0087746F"/>
    <w:rsid w:val="008778A6"/>
    <w:rsid w:val="00877AFE"/>
    <w:rsid w:val="00877CDF"/>
    <w:rsid w:val="00877E9D"/>
    <w:rsid w:val="00877F0D"/>
    <w:rsid w:val="008802F3"/>
    <w:rsid w:val="008807E7"/>
    <w:rsid w:val="00880CA2"/>
    <w:rsid w:val="00880D0F"/>
    <w:rsid w:val="008819A7"/>
    <w:rsid w:val="00881B01"/>
    <w:rsid w:val="0088216C"/>
    <w:rsid w:val="008823DF"/>
    <w:rsid w:val="00882940"/>
    <w:rsid w:val="00882D53"/>
    <w:rsid w:val="00882FD5"/>
    <w:rsid w:val="00883285"/>
    <w:rsid w:val="0088328A"/>
    <w:rsid w:val="0088373E"/>
    <w:rsid w:val="008838AE"/>
    <w:rsid w:val="00884603"/>
    <w:rsid w:val="008850CE"/>
    <w:rsid w:val="0088539B"/>
    <w:rsid w:val="00885520"/>
    <w:rsid w:val="00885AC7"/>
    <w:rsid w:val="00885B5A"/>
    <w:rsid w:val="00885D45"/>
    <w:rsid w:val="00885FC3"/>
    <w:rsid w:val="00886272"/>
    <w:rsid w:val="008867D5"/>
    <w:rsid w:val="00886C2F"/>
    <w:rsid w:val="00886D9D"/>
    <w:rsid w:val="00887176"/>
    <w:rsid w:val="008874E2"/>
    <w:rsid w:val="00887BCC"/>
    <w:rsid w:val="00887C01"/>
    <w:rsid w:val="0089022B"/>
    <w:rsid w:val="008917F7"/>
    <w:rsid w:val="00891AEE"/>
    <w:rsid w:val="00892037"/>
    <w:rsid w:val="0089229A"/>
    <w:rsid w:val="00892496"/>
    <w:rsid w:val="008924A5"/>
    <w:rsid w:val="00892883"/>
    <w:rsid w:val="00892C55"/>
    <w:rsid w:val="00892E3F"/>
    <w:rsid w:val="00893010"/>
    <w:rsid w:val="0089342D"/>
    <w:rsid w:val="00893A67"/>
    <w:rsid w:val="00893BE6"/>
    <w:rsid w:val="008941EE"/>
    <w:rsid w:val="00894843"/>
    <w:rsid w:val="00894B3D"/>
    <w:rsid w:val="00894B5B"/>
    <w:rsid w:val="0089505E"/>
    <w:rsid w:val="008950DF"/>
    <w:rsid w:val="00895110"/>
    <w:rsid w:val="008953AD"/>
    <w:rsid w:val="008953BB"/>
    <w:rsid w:val="008956DE"/>
    <w:rsid w:val="008959F1"/>
    <w:rsid w:val="00895B30"/>
    <w:rsid w:val="00895D1E"/>
    <w:rsid w:val="008964A2"/>
    <w:rsid w:val="00896BD9"/>
    <w:rsid w:val="0089783A"/>
    <w:rsid w:val="00897973"/>
    <w:rsid w:val="00897F01"/>
    <w:rsid w:val="008A02F4"/>
    <w:rsid w:val="008A0788"/>
    <w:rsid w:val="008A1078"/>
    <w:rsid w:val="008A1394"/>
    <w:rsid w:val="008A14DD"/>
    <w:rsid w:val="008A17C3"/>
    <w:rsid w:val="008A1947"/>
    <w:rsid w:val="008A2120"/>
    <w:rsid w:val="008A256C"/>
    <w:rsid w:val="008A26F7"/>
    <w:rsid w:val="008A2977"/>
    <w:rsid w:val="008A2D08"/>
    <w:rsid w:val="008A2E3C"/>
    <w:rsid w:val="008A2F36"/>
    <w:rsid w:val="008A4B9F"/>
    <w:rsid w:val="008A4D86"/>
    <w:rsid w:val="008A53FE"/>
    <w:rsid w:val="008A55D1"/>
    <w:rsid w:val="008A5D02"/>
    <w:rsid w:val="008A5FF9"/>
    <w:rsid w:val="008A63A2"/>
    <w:rsid w:val="008A6675"/>
    <w:rsid w:val="008A670F"/>
    <w:rsid w:val="008A6A6F"/>
    <w:rsid w:val="008A6E01"/>
    <w:rsid w:val="008A78AC"/>
    <w:rsid w:val="008A7920"/>
    <w:rsid w:val="008A7BAA"/>
    <w:rsid w:val="008A7D07"/>
    <w:rsid w:val="008B005D"/>
    <w:rsid w:val="008B01BC"/>
    <w:rsid w:val="008B070B"/>
    <w:rsid w:val="008B0B69"/>
    <w:rsid w:val="008B12C4"/>
    <w:rsid w:val="008B14A1"/>
    <w:rsid w:val="008B15D0"/>
    <w:rsid w:val="008B1913"/>
    <w:rsid w:val="008B1B87"/>
    <w:rsid w:val="008B1D33"/>
    <w:rsid w:val="008B201C"/>
    <w:rsid w:val="008B2F5F"/>
    <w:rsid w:val="008B34B8"/>
    <w:rsid w:val="008B3551"/>
    <w:rsid w:val="008B3B60"/>
    <w:rsid w:val="008B3BC4"/>
    <w:rsid w:val="008B3CCD"/>
    <w:rsid w:val="008B40EA"/>
    <w:rsid w:val="008B44CD"/>
    <w:rsid w:val="008B45FE"/>
    <w:rsid w:val="008B465C"/>
    <w:rsid w:val="008B4B1E"/>
    <w:rsid w:val="008B4E5A"/>
    <w:rsid w:val="008B4EB1"/>
    <w:rsid w:val="008B5181"/>
    <w:rsid w:val="008B554C"/>
    <w:rsid w:val="008B5751"/>
    <w:rsid w:val="008B59D1"/>
    <w:rsid w:val="008B59D7"/>
    <w:rsid w:val="008B5A31"/>
    <w:rsid w:val="008B5BBE"/>
    <w:rsid w:val="008B5BE6"/>
    <w:rsid w:val="008B5E80"/>
    <w:rsid w:val="008B5FBD"/>
    <w:rsid w:val="008B6472"/>
    <w:rsid w:val="008B6799"/>
    <w:rsid w:val="008B6901"/>
    <w:rsid w:val="008B6E3D"/>
    <w:rsid w:val="008B7341"/>
    <w:rsid w:val="008B7417"/>
    <w:rsid w:val="008B78E2"/>
    <w:rsid w:val="008B798B"/>
    <w:rsid w:val="008B7A34"/>
    <w:rsid w:val="008B7E13"/>
    <w:rsid w:val="008C01AE"/>
    <w:rsid w:val="008C09FE"/>
    <w:rsid w:val="008C1023"/>
    <w:rsid w:val="008C1427"/>
    <w:rsid w:val="008C19E0"/>
    <w:rsid w:val="008C207B"/>
    <w:rsid w:val="008C2090"/>
    <w:rsid w:val="008C2552"/>
    <w:rsid w:val="008C2841"/>
    <w:rsid w:val="008C2C5D"/>
    <w:rsid w:val="008C2F1D"/>
    <w:rsid w:val="008C306F"/>
    <w:rsid w:val="008C3763"/>
    <w:rsid w:val="008C3933"/>
    <w:rsid w:val="008C4069"/>
    <w:rsid w:val="008C4C67"/>
    <w:rsid w:val="008C4F17"/>
    <w:rsid w:val="008C533F"/>
    <w:rsid w:val="008C53C4"/>
    <w:rsid w:val="008C559B"/>
    <w:rsid w:val="008C572D"/>
    <w:rsid w:val="008C58A7"/>
    <w:rsid w:val="008C5A5A"/>
    <w:rsid w:val="008C5A71"/>
    <w:rsid w:val="008C5D5C"/>
    <w:rsid w:val="008C5E97"/>
    <w:rsid w:val="008C634A"/>
    <w:rsid w:val="008C66FB"/>
    <w:rsid w:val="008C6C58"/>
    <w:rsid w:val="008C7745"/>
    <w:rsid w:val="008C778A"/>
    <w:rsid w:val="008D0065"/>
    <w:rsid w:val="008D00D4"/>
    <w:rsid w:val="008D0303"/>
    <w:rsid w:val="008D041B"/>
    <w:rsid w:val="008D0A4F"/>
    <w:rsid w:val="008D0D4D"/>
    <w:rsid w:val="008D0DA6"/>
    <w:rsid w:val="008D0E12"/>
    <w:rsid w:val="008D12BC"/>
    <w:rsid w:val="008D13FC"/>
    <w:rsid w:val="008D14C8"/>
    <w:rsid w:val="008D159F"/>
    <w:rsid w:val="008D164B"/>
    <w:rsid w:val="008D1684"/>
    <w:rsid w:val="008D1A84"/>
    <w:rsid w:val="008D1B34"/>
    <w:rsid w:val="008D1CE6"/>
    <w:rsid w:val="008D1ECE"/>
    <w:rsid w:val="008D2663"/>
    <w:rsid w:val="008D28E3"/>
    <w:rsid w:val="008D297B"/>
    <w:rsid w:val="008D2EC7"/>
    <w:rsid w:val="008D2FD1"/>
    <w:rsid w:val="008D30B6"/>
    <w:rsid w:val="008D3509"/>
    <w:rsid w:val="008D3732"/>
    <w:rsid w:val="008D3744"/>
    <w:rsid w:val="008D3769"/>
    <w:rsid w:val="008D406E"/>
    <w:rsid w:val="008D4366"/>
    <w:rsid w:val="008D49ED"/>
    <w:rsid w:val="008D509A"/>
    <w:rsid w:val="008D5926"/>
    <w:rsid w:val="008D59D2"/>
    <w:rsid w:val="008D5D1D"/>
    <w:rsid w:val="008D5DF1"/>
    <w:rsid w:val="008D6092"/>
    <w:rsid w:val="008D61DB"/>
    <w:rsid w:val="008D65EE"/>
    <w:rsid w:val="008D67C2"/>
    <w:rsid w:val="008D6EBC"/>
    <w:rsid w:val="008D7327"/>
    <w:rsid w:val="008D7748"/>
    <w:rsid w:val="008D7802"/>
    <w:rsid w:val="008D7C89"/>
    <w:rsid w:val="008E029E"/>
    <w:rsid w:val="008E03C5"/>
    <w:rsid w:val="008E0800"/>
    <w:rsid w:val="008E0A16"/>
    <w:rsid w:val="008E0E96"/>
    <w:rsid w:val="008E1094"/>
    <w:rsid w:val="008E12A2"/>
    <w:rsid w:val="008E1457"/>
    <w:rsid w:val="008E15C1"/>
    <w:rsid w:val="008E19A8"/>
    <w:rsid w:val="008E240F"/>
    <w:rsid w:val="008E29C4"/>
    <w:rsid w:val="008E2B00"/>
    <w:rsid w:val="008E2C94"/>
    <w:rsid w:val="008E2D33"/>
    <w:rsid w:val="008E3148"/>
    <w:rsid w:val="008E32D5"/>
    <w:rsid w:val="008E345B"/>
    <w:rsid w:val="008E45F5"/>
    <w:rsid w:val="008E48F6"/>
    <w:rsid w:val="008E4BB1"/>
    <w:rsid w:val="008E4C6C"/>
    <w:rsid w:val="008E5CBE"/>
    <w:rsid w:val="008E69DA"/>
    <w:rsid w:val="008E734B"/>
    <w:rsid w:val="008E75A8"/>
    <w:rsid w:val="008E78CE"/>
    <w:rsid w:val="008E7990"/>
    <w:rsid w:val="008E79F8"/>
    <w:rsid w:val="008E7C27"/>
    <w:rsid w:val="008E7FA0"/>
    <w:rsid w:val="008F0204"/>
    <w:rsid w:val="008F0586"/>
    <w:rsid w:val="008F07A9"/>
    <w:rsid w:val="008F0FF8"/>
    <w:rsid w:val="008F15B5"/>
    <w:rsid w:val="008F1714"/>
    <w:rsid w:val="008F17C8"/>
    <w:rsid w:val="008F1CA3"/>
    <w:rsid w:val="008F1DAD"/>
    <w:rsid w:val="008F1DB7"/>
    <w:rsid w:val="008F210A"/>
    <w:rsid w:val="008F235C"/>
    <w:rsid w:val="008F3455"/>
    <w:rsid w:val="008F38CE"/>
    <w:rsid w:val="008F3E5D"/>
    <w:rsid w:val="008F4195"/>
    <w:rsid w:val="008F4476"/>
    <w:rsid w:val="008F48F6"/>
    <w:rsid w:val="008F49B7"/>
    <w:rsid w:val="008F4C92"/>
    <w:rsid w:val="008F4D00"/>
    <w:rsid w:val="008F5320"/>
    <w:rsid w:val="008F590C"/>
    <w:rsid w:val="008F5CF4"/>
    <w:rsid w:val="008F6B49"/>
    <w:rsid w:val="008F6E10"/>
    <w:rsid w:val="008F7121"/>
    <w:rsid w:val="008F7676"/>
    <w:rsid w:val="008F78F4"/>
    <w:rsid w:val="009005E9"/>
    <w:rsid w:val="00900732"/>
    <w:rsid w:val="00900BDB"/>
    <w:rsid w:val="00901162"/>
    <w:rsid w:val="00901B4A"/>
    <w:rsid w:val="00901CB8"/>
    <w:rsid w:val="009021C1"/>
    <w:rsid w:val="0090220E"/>
    <w:rsid w:val="00902419"/>
    <w:rsid w:val="009027BC"/>
    <w:rsid w:val="00902876"/>
    <w:rsid w:val="00902C5D"/>
    <w:rsid w:val="009030B4"/>
    <w:rsid w:val="0090313D"/>
    <w:rsid w:val="00903460"/>
    <w:rsid w:val="00904045"/>
    <w:rsid w:val="0090426C"/>
    <w:rsid w:val="0090443D"/>
    <w:rsid w:val="00904827"/>
    <w:rsid w:val="00904B7F"/>
    <w:rsid w:val="00905130"/>
    <w:rsid w:val="009056DF"/>
    <w:rsid w:val="00906056"/>
    <w:rsid w:val="00906C9C"/>
    <w:rsid w:val="00906CE2"/>
    <w:rsid w:val="00906E0F"/>
    <w:rsid w:val="0090704F"/>
    <w:rsid w:val="00907102"/>
    <w:rsid w:val="0090735E"/>
    <w:rsid w:val="0090739F"/>
    <w:rsid w:val="009073F0"/>
    <w:rsid w:val="00907691"/>
    <w:rsid w:val="00907A5A"/>
    <w:rsid w:val="00907BF1"/>
    <w:rsid w:val="009102AC"/>
    <w:rsid w:val="00910B04"/>
    <w:rsid w:val="00911091"/>
    <w:rsid w:val="00911771"/>
    <w:rsid w:val="00912015"/>
    <w:rsid w:val="00912C1D"/>
    <w:rsid w:val="00912DEF"/>
    <w:rsid w:val="0091322B"/>
    <w:rsid w:val="00913459"/>
    <w:rsid w:val="00913810"/>
    <w:rsid w:val="00913AAD"/>
    <w:rsid w:val="00913D26"/>
    <w:rsid w:val="00913D6A"/>
    <w:rsid w:val="00914169"/>
    <w:rsid w:val="0091464F"/>
    <w:rsid w:val="00914934"/>
    <w:rsid w:val="00914BF4"/>
    <w:rsid w:val="00914EE8"/>
    <w:rsid w:val="009152DC"/>
    <w:rsid w:val="00915385"/>
    <w:rsid w:val="00915582"/>
    <w:rsid w:val="0091609C"/>
    <w:rsid w:val="00916325"/>
    <w:rsid w:val="00916462"/>
    <w:rsid w:val="00916530"/>
    <w:rsid w:val="0091668B"/>
    <w:rsid w:val="00917F3B"/>
    <w:rsid w:val="009209D8"/>
    <w:rsid w:val="00920B04"/>
    <w:rsid w:val="009211CA"/>
    <w:rsid w:val="00921A60"/>
    <w:rsid w:val="00921ADE"/>
    <w:rsid w:val="00921B52"/>
    <w:rsid w:val="00921CEC"/>
    <w:rsid w:val="009224BC"/>
    <w:rsid w:val="009226FE"/>
    <w:rsid w:val="009231E8"/>
    <w:rsid w:val="00923E5F"/>
    <w:rsid w:val="0092428D"/>
    <w:rsid w:val="0092455D"/>
    <w:rsid w:val="00924596"/>
    <w:rsid w:val="0092467D"/>
    <w:rsid w:val="0092474A"/>
    <w:rsid w:val="00924993"/>
    <w:rsid w:val="00925163"/>
    <w:rsid w:val="009259E8"/>
    <w:rsid w:val="00926D0A"/>
    <w:rsid w:val="00926F59"/>
    <w:rsid w:val="00927714"/>
    <w:rsid w:val="00927B6D"/>
    <w:rsid w:val="00927D8A"/>
    <w:rsid w:val="00927DB9"/>
    <w:rsid w:val="009302BE"/>
    <w:rsid w:val="0093053F"/>
    <w:rsid w:val="0093064B"/>
    <w:rsid w:val="00930C97"/>
    <w:rsid w:val="00930E88"/>
    <w:rsid w:val="009311E3"/>
    <w:rsid w:val="00931644"/>
    <w:rsid w:val="00931693"/>
    <w:rsid w:val="00931DE4"/>
    <w:rsid w:val="0093236B"/>
    <w:rsid w:val="00932641"/>
    <w:rsid w:val="009326C6"/>
    <w:rsid w:val="00932798"/>
    <w:rsid w:val="00932A55"/>
    <w:rsid w:val="00932C75"/>
    <w:rsid w:val="009330FF"/>
    <w:rsid w:val="00933C21"/>
    <w:rsid w:val="00933CB7"/>
    <w:rsid w:val="00934263"/>
    <w:rsid w:val="00934271"/>
    <w:rsid w:val="00934381"/>
    <w:rsid w:val="009343BE"/>
    <w:rsid w:val="009347B5"/>
    <w:rsid w:val="00934A69"/>
    <w:rsid w:val="00934DDC"/>
    <w:rsid w:val="0093500A"/>
    <w:rsid w:val="0093581C"/>
    <w:rsid w:val="00935CCC"/>
    <w:rsid w:val="00935FE1"/>
    <w:rsid w:val="009366FA"/>
    <w:rsid w:val="009367F3"/>
    <w:rsid w:val="00936C1A"/>
    <w:rsid w:val="00936CE7"/>
    <w:rsid w:val="009376AA"/>
    <w:rsid w:val="00937B1E"/>
    <w:rsid w:val="00940B67"/>
    <w:rsid w:val="00940C55"/>
    <w:rsid w:val="00940EAA"/>
    <w:rsid w:val="00941178"/>
    <w:rsid w:val="009416E9"/>
    <w:rsid w:val="00941B7A"/>
    <w:rsid w:val="00941D3F"/>
    <w:rsid w:val="00941E1C"/>
    <w:rsid w:val="0094225A"/>
    <w:rsid w:val="0094278C"/>
    <w:rsid w:val="009429D6"/>
    <w:rsid w:val="009429F6"/>
    <w:rsid w:val="00942AC2"/>
    <w:rsid w:val="00942CC9"/>
    <w:rsid w:val="00942DE2"/>
    <w:rsid w:val="0094339C"/>
    <w:rsid w:val="009434A7"/>
    <w:rsid w:val="00943582"/>
    <w:rsid w:val="0094410A"/>
    <w:rsid w:val="009447A1"/>
    <w:rsid w:val="0094488E"/>
    <w:rsid w:val="00945D6B"/>
    <w:rsid w:val="00945D89"/>
    <w:rsid w:val="00945DDF"/>
    <w:rsid w:val="00945FD6"/>
    <w:rsid w:val="009476D4"/>
    <w:rsid w:val="009477FC"/>
    <w:rsid w:val="0094792B"/>
    <w:rsid w:val="00947A78"/>
    <w:rsid w:val="00947F7B"/>
    <w:rsid w:val="009500D9"/>
    <w:rsid w:val="00950642"/>
    <w:rsid w:val="009508AF"/>
    <w:rsid w:val="00950B3C"/>
    <w:rsid w:val="00951123"/>
    <w:rsid w:val="00951266"/>
    <w:rsid w:val="00951501"/>
    <w:rsid w:val="009521A0"/>
    <w:rsid w:val="00952564"/>
    <w:rsid w:val="00952618"/>
    <w:rsid w:val="0095264B"/>
    <w:rsid w:val="00952974"/>
    <w:rsid w:val="00952B96"/>
    <w:rsid w:val="00952F80"/>
    <w:rsid w:val="00953190"/>
    <w:rsid w:val="0095330C"/>
    <w:rsid w:val="00953782"/>
    <w:rsid w:val="00954F8B"/>
    <w:rsid w:val="00955168"/>
    <w:rsid w:val="00955DC7"/>
    <w:rsid w:val="0095617B"/>
    <w:rsid w:val="0095684D"/>
    <w:rsid w:val="009568AE"/>
    <w:rsid w:val="00956A45"/>
    <w:rsid w:val="00956DCD"/>
    <w:rsid w:val="00956F10"/>
    <w:rsid w:val="00957101"/>
    <w:rsid w:val="009573E2"/>
    <w:rsid w:val="00960408"/>
    <w:rsid w:val="00960457"/>
    <w:rsid w:val="00960839"/>
    <w:rsid w:val="0096125C"/>
    <w:rsid w:val="00961AA0"/>
    <w:rsid w:val="009620BB"/>
    <w:rsid w:val="0096245F"/>
    <w:rsid w:val="0096289F"/>
    <w:rsid w:val="00962A86"/>
    <w:rsid w:val="00962AA7"/>
    <w:rsid w:val="00962C39"/>
    <w:rsid w:val="00962D03"/>
    <w:rsid w:val="009635EB"/>
    <w:rsid w:val="00963A86"/>
    <w:rsid w:val="00963D34"/>
    <w:rsid w:val="0096413E"/>
    <w:rsid w:val="009645E6"/>
    <w:rsid w:val="0096477B"/>
    <w:rsid w:val="00964AFE"/>
    <w:rsid w:val="00964D25"/>
    <w:rsid w:val="00965995"/>
    <w:rsid w:val="00965F7F"/>
    <w:rsid w:val="009661DF"/>
    <w:rsid w:val="00966358"/>
    <w:rsid w:val="0096646C"/>
    <w:rsid w:val="00966594"/>
    <w:rsid w:val="0096684E"/>
    <w:rsid w:val="00966CBF"/>
    <w:rsid w:val="00966CD8"/>
    <w:rsid w:val="00967139"/>
    <w:rsid w:val="00967231"/>
    <w:rsid w:val="00967278"/>
    <w:rsid w:val="009673C5"/>
    <w:rsid w:val="00967588"/>
    <w:rsid w:val="00967875"/>
    <w:rsid w:val="0096792F"/>
    <w:rsid w:val="009679E5"/>
    <w:rsid w:val="00967F54"/>
    <w:rsid w:val="009701AF"/>
    <w:rsid w:val="0097190B"/>
    <w:rsid w:val="00971932"/>
    <w:rsid w:val="00971A1F"/>
    <w:rsid w:val="00971C10"/>
    <w:rsid w:val="00971D74"/>
    <w:rsid w:val="00972180"/>
    <w:rsid w:val="00972690"/>
    <w:rsid w:val="00972C9B"/>
    <w:rsid w:val="009733F8"/>
    <w:rsid w:val="00973BA7"/>
    <w:rsid w:val="009741B2"/>
    <w:rsid w:val="00974521"/>
    <w:rsid w:val="00974616"/>
    <w:rsid w:val="00974C0C"/>
    <w:rsid w:val="00975569"/>
    <w:rsid w:val="009755F3"/>
    <w:rsid w:val="00975C86"/>
    <w:rsid w:val="00976B5F"/>
    <w:rsid w:val="00976DF0"/>
    <w:rsid w:val="00977120"/>
    <w:rsid w:val="0097753B"/>
    <w:rsid w:val="00977B30"/>
    <w:rsid w:val="00977D12"/>
    <w:rsid w:val="00977FA1"/>
    <w:rsid w:val="00980400"/>
    <w:rsid w:val="00980787"/>
    <w:rsid w:val="00980E3F"/>
    <w:rsid w:val="00980EBE"/>
    <w:rsid w:val="00980F4C"/>
    <w:rsid w:val="00980FC8"/>
    <w:rsid w:val="00981107"/>
    <w:rsid w:val="009812D0"/>
    <w:rsid w:val="009812E7"/>
    <w:rsid w:val="00981566"/>
    <w:rsid w:val="00981A21"/>
    <w:rsid w:val="00981A5B"/>
    <w:rsid w:val="00981FCF"/>
    <w:rsid w:val="00981FD1"/>
    <w:rsid w:val="0098203B"/>
    <w:rsid w:val="00982169"/>
    <w:rsid w:val="0098232C"/>
    <w:rsid w:val="009827B2"/>
    <w:rsid w:val="00982BC5"/>
    <w:rsid w:val="00982C04"/>
    <w:rsid w:val="00982F71"/>
    <w:rsid w:val="0098311C"/>
    <w:rsid w:val="00983A56"/>
    <w:rsid w:val="00983D55"/>
    <w:rsid w:val="00984538"/>
    <w:rsid w:val="00984DB0"/>
    <w:rsid w:val="0098569C"/>
    <w:rsid w:val="009859F5"/>
    <w:rsid w:val="009863F6"/>
    <w:rsid w:val="0098644E"/>
    <w:rsid w:val="009864FF"/>
    <w:rsid w:val="009865FE"/>
    <w:rsid w:val="00986BEE"/>
    <w:rsid w:val="00986C14"/>
    <w:rsid w:val="0098734B"/>
    <w:rsid w:val="00987D1A"/>
    <w:rsid w:val="00987D94"/>
    <w:rsid w:val="00987F09"/>
    <w:rsid w:val="00987F48"/>
    <w:rsid w:val="009905B4"/>
    <w:rsid w:val="00990828"/>
    <w:rsid w:val="0099090E"/>
    <w:rsid w:val="0099113E"/>
    <w:rsid w:val="009911C5"/>
    <w:rsid w:val="009918AD"/>
    <w:rsid w:val="00991A2B"/>
    <w:rsid w:val="00991FDB"/>
    <w:rsid w:val="00992025"/>
    <w:rsid w:val="0099214C"/>
    <w:rsid w:val="00992C1E"/>
    <w:rsid w:val="00992DFB"/>
    <w:rsid w:val="00992FA5"/>
    <w:rsid w:val="00993261"/>
    <w:rsid w:val="0099375E"/>
    <w:rsid w:val="009954E1"/>
    <w:rsid w:val="0099558E"/>
    <w:rsid w:val="00996E51"/>
    <w:rsid w:val="00996FE8"/>
    <w:rsid w:val="00997010"/>
    <w:rsid w:val="0099712A"/>
    <w:rsid w:val="009972A1"/>
    <w:rsid w:val="009972D7"/>
    <w:rsid w:val="00997441"/>
    <w:rsid w:val="0099752D"/>
    <w:rsid w:val="009977DE"/>
    <w:rsid w:val="00997B18"/>
    <w:rsid w:val="009A036B"/>
    <w:rsid w:val="009A0376"/>
    <w:rsid w:val="009A08FB"/>
    <w:rsid w:val="009A0EE2"/>
    <w:rsid w:val="009A1043"/>
    <w:rsid w:val="009A132F"/>
    <w:rsid w:val="009A139E"/>
    <w:rsid w:val="009A2033"/>
    <w:rsid w:val="009A235D"/>
    <w:rsid w:val="009A23E7"/>
    <w:rsid w:val="009A2579"/>
    <w:rsid w:val="009A25BE"/>
    <w:rsid w:val="009A268A"/>
    <w:rsid w:val="009A2B31"/>
    <w:rsid w:val="009A2C8A"/>
    <w:rsid w:val="009A31AD"/>
    <w:rsid w:val="009A3832"/>
    <w:rsid w:val="009A383E"/>
    <w:rsid w:val="009A3A79"/>
    <w:rsid w:val="009A412A"/>
    <w:rsid w:val="009A422B"/>
    <w:rsid w:val="009A43AA"/>
    <w:rsid w:val="009A45B5"/>
    <w:rsid w:val="009A49BF"/>
    <w:rsid w:val="009A4B62"/>
    <w:rsid w:val="009A4D8B"/>
    <w:rsid w:val="009A4ED4"/>
    <w:rsid w:val="009A5041"/>
    <w:rsid w:val="009A513B"/>
    <w:rsid w:val="009A57BA"/>
    <w:rsid w:val="009A5EE0"/>
    <w:rsid w:val="009A6191"/>
    <w:rsid w:val="009A6889"/>
    <w:rsid w:val="009A6929"/>
    <w:rsid w:val="009A76C6"/>
    <w:rsid w:val="009A7966"/>
    <w:rsid w:val="009A7CC2"/>
    <w:rsid w:val="009A7D4A"/>
    <w:rsid w:val="009B0205"/>
    <w:rsid w:val="009B071A"/>
    <w:rsid w:val="009B08EC"/>
    <w:rsid w:val="009B0ED5"/>
    <w:rsid w:val="009B10AD"/>
    <w:rsid w:val="009B18C1"/>
    <w:rsid w:val="009B1CD0"/>
    <w:rsid w:val="009B1F67"/>
    <w:rsid w:val="009B2167"/>
    <w:rsid w:val="009B25CE"/>
    <w:rsid w:val="009B25FC"/>
    <w:rsid w:val="009B2794"/>
    <w:rsid w:val="009B2B45"/>
    <w:rsid w:val="009B2D9B"/>
    <w:rsid w:val="009B3AC6"/>
    <w:rsid w:val="009B3D43"/>
    <w:rsid w:val="009B4534"/>
    <w:rsid w:val="009B522D"/>
    <w:rsid w:val="009B55C7"/>
    <w:rsid w:val="009B5609"/>
    <w:rsid w:val="009B5960"/>
    <w:rsid w:val="009B5C8F"/>
    <w:rsid w:val="009B5CF5"/>
    <w:rsid w:val="009B5D6D"/>
    <w:rsid w:val="009B5F3F"/>
    <w:rsid w:val="009B606A"/>
    <w:rsid w:val="009B66A3"/>
    <w:rsid w:val="009B6E87"/>
    <w:rsid w:val="009B6EC4"/>
    <w:rsid w:val="009B75E9"/>
    <w:rsid w:val="009B76C1"/>
    <w:rsid w:val="009B7B20"/>
    <w:rsid w:val="009C03BC"/>
    <w:rsid w:val="009C0A4C"/>
    <w:rsid w:val="009C0EA6"/>
    <w:rsid w:val="009C12A3"/>
    <w:rsid w:val="009C146F"/>
    <w:rsid w:val="009C1921"/>
    <w:rsid w:val="009C1D78"/>
    <w:rsid w:val="009C2494"/>
    <w:rsid w:val="009C3157"/>
    <w:rsid w:val="009C35F4"/>
    <w:rsid w:val="009C395B"/>
    <w:rsid w:val="009C3EFB"/>
    <w:rsid w:val="009C459C"/>
    <w:rsid w:val="009C4B2B"/>
    <w:rsid w:val="009C4F05"/>
    <w:rsid w:val="009C50B4"/>
    <w:rsid w:val="009C61AA"/>
    <w:rsid w:val="009C64F3"/>
    <w:rsid w:val="009C68A4"/>
    <w:rsid w:val="009C74E3"/>
    <w:rsid w:val="009C7600"/>
    <w:rsid w:val="009C7D2C"/>
    <w:rsid w:val="009C7F2C"/>
    <w:rsid w:val="009D008F"/>
    <w:rsid w:val="009D047C"/>
    <w:rsid w:val="009D06ED"/>
    <w:rsid w:val="009D07F3"/>
    <w:rsid w:val="009D08BB"/>
    <w:rsid w:val="009D1AAE"/>
    <w:rsid w:val="009D20B9"/>
    <w:rsid w:val="009D25B6"/>
    <w:rsid w:val="009D28AD"/>
    <w:rsid w:val="009D296C"/>
    <w:rsid w:val="009D29EF"/>
    <w:rsid w:val="009D2A1B"/>
    <w:rsid w:val="009D2C71"/>
    <w:rsid w:val="009D2FB9"/>
    <w:rsid w:val="009D31E8"/>
    <w:rsid w:val="009D3394"/>
    <w:rsid w:val="009D3400"/>
    <w:rsid w:val="009D42A7"/>
    <w:rsid w:val="009D42B9"/>
    <w:rsid w:val="009D4ACF"/>
    <w:rsid w:val="009D4DF7"/>
    <w:rsid w:val="009D4EB1"/>
    <w:rsid w:val="009D4F2C"/>
    <w:rsid w:val="009D4F54"/>
    <w:rsid w:val="009D5256"/>
    <w:rsid w:val="009D53C3"/>
    <w:rsid w:val="009D6670"/>
    <w:rsid w:val="009D68AF"/>
    <w:rsid w:val="009D7186"/>
    <w:rsid w:val="009D7E11"/>
    <w:rsid w:val="009DAEC4"/>
    <w:rsid w:val="009E055A"/>
    <w:rsid w:val="009E106D"/>
    <w:rsid w:val="009E1540"/>
    <w:rsid w:val="009E1696"/>
    <w:rsid w:val="009E2260"/>
    <w:rsid w:val="009E2301"/>
    <w:rsid w:val="009E233F"/>
    <w:rsid w:val="009E3178"/>
    <w:rsid w:val="009E3272"/>
    <w:rsid w:val="009E35CF"/>
    <w:rsid w:val="009E3827"/>
    <w:rsid w:val="009E3CA0"/>
    <w:rsid w:val="009E3D4A"/>
    <w:rsid w:val="009E4757"/>
    <w:rsid w:val="009E4A9E"/>
    <w:rsid w:val="009E4B16"/>
    <w:rsid w:val="009E4F7F"/>
    <w:rsid w:val="009E51AC"/>
    <w:rsid w:val="009E52EE"/>
    <w:rsid w:val="009E549E"/>
    <w:rsid w:val="009E568C"/>
    <w:rsid w:val="009E65F8"/>
    <w:rsid w:val="009E6C6D"/>
    <w:rsid w:val="009E6CBA"/>
    <w:rsid w:val="009E6E58"/>
    <w:rsid w:val="009E6FD5"/>
    <w:rsid w:val="009E70FA"/>
    <w:rsid w:val="009E757A"/>
    <w:rsid w:val="009E7752"/>
    <w:rsid w:val="009E79D3"/>
    <w:rsid w:val="009E7D37"/>
    <w:rsid w:val="009E7FAF"/>
    <w:rsid w:val="009F012F"/>
    <w:rsid w:val="009F0CCB"/>
    <w:rsid w:val="009F0DD4"/>
    <w:rsid w:val="009F0F55"/>
    <w:rsid w:val="009F140B"/>
    <w:rsid w:val="009F164C"/>
    <w:rsid w:val="009F1AF8"/>
    <w:rsid w:val="009F2865"/>
    <w:rsid w:val="009F2DA1"/>
    <w:rsid w:val="009F3614"/>
    <w:rsid w:val="009F4074"/>
    <w:rsid w:val="009F43DA"/>
    <w:rsid w:val="009F43FD"/>
    <w:rsid w:val="009F4831"/>
    <w:rsid w:val="009F4B1B"/>
    <w:rsid w:val="009F4B7D"/>
    <w:rsid w:val="009F4C49"/>
    <w:rsid w:val="009F4FC8"/>
    <w:rsid w:val="009F51FA"/>
    <w:rsid w:val="009F5520"/>
    <w:rsid w:val="009F5B51"/>
    <w:rsid w:val="009F5EC0"/>
    <w:rsid w:val="009F5F9F"/>
    <w:rsid w:val="009F63B4"/>
    <w:rsid w:val="009F63DB"/>
    <w:rsid w:val="009F6544"/>
    <w:rsid w:val="009F6C2D"/>
    <w:rsid w:val="009F72C7"/>
    <w:rsid w:val="009F7603"/>
    <w:rsid w:val="009F7BAB"/>
    <w:rsid w:val="00A00279"/>
    <w:rsid w:val="00A0039E"/>
    <w:rsid w:val="00A00613"/>
    <w:rsid w:val="00A00A97"/>
    <w:rsid w:val="00A00BFA"/>
    <w:rsid w:val="00A00DA8"/>
    <w:rsid w:val="00A00F69"/>
    <w:rsid w:val="00A010DC"/>
    <w:rsid w:val="00A01268"/>
    <w:rsid w:val="00A01F0D"/>
    <w:rsid w:val="00A029E3"/>
    <w:rsid w:val="00A02C63"/>
    <w:rsid w:val="00A0322A"/>
    <w:rsid w:val="00A034C8"/>
    <w:rsid w:val="00A035F8"/>
    <w:rsid w:val="00A03D9E"/>
    <w:rsid w:val="00A04520"/>
    <w:rsid w:val="00A045AF"/>
    <w:rsid w:val="00A046BF"/>
    <w:rsid w:val="00A04A45"/>
    <w:rsid w:val="00A04CAD"/>
    <w:rsid w:val="00A051AF"/>
    <w:rsid w:val="00A0527D"/>
    <w:rsid w:val="00A0577A"/>
    <w:rsid w:val="00A05AA5"/>
    <w:rsid w:val="00A05DA7"/>
    <w:rsid w:val="00A060A7"/>
    <w:rsid w:val="00A060A8"/>
    <w:rsid w:val="00A061EE"/>
    <w:rsid w:val="00A0622B"/>
    <w:rsid w:val="00A06749"/>
    <w:rsid w:val="00A06D5E"/>
    <w:rsid w:val="00A07236"/>
    <w:rsid w:val="00A07507"/>
    <w:rsid w:val="00A07E14"/>
    <w:rsid w:val="00A07EDD"/>
    <w:rsid w:val="00A101AE"/>
    <w:rsid w:val="00A101F3"/>
    <w:rsid w:val="00A104B1"/>
    <w:rsid w:val="00A10EA5"/>
    <w:rsid w:val="00A11190"/>
    <w:rsid w:val="00A11527"/>
    <w:rsid w:val="00A122B2"/>
    <w:rsid w:val="00A12569"/>
    <w:rsid w:val="00A126A4"/>
    <w:rsid w:val="00A12C0C"/>
    <w:rsid w:val="00A12D0F"/>
    <w:rsid w:val="00A13CBC"/>
    <w:rsid w:val="00A14099"/>
    <w:rsid w:val="00A14457"/>
    <w:rsid w:val="00A14DD9"/>
    <w:rsid w:val="00A151E2"/>
    <w:rsid w:val="00A15368"/>
    <w:rsid w:val="00A1545B"/>
    <w:rsid w:val="00A154D8"/>
    <w:rsid w:val="00A15616"/>
    <w:rsid w:val="00A15C04"/>
    <w:rsid w:val="00A1626A"/>
    <w:rsid w:val="00A16637"/>
    <w:rsid w:val="00A166A4"/>
    <w:rsid w:val="00A16C49"/>
    <w:rsid w:val="00A17897"/>
    <w:rsid w:val="00A17ADE"/>
    <w:rsid w:val="00A20B9E"/>
    <w:rsid w:val="00A20C50"/>
    <w:rsid w:val="00A20EA1"/>
    <w:rsid w:val="00A20ED8"/>
    <w:rsid w:val="00A214A0"/>
    <w:rsid w:val="00A218B2"/>
    <w:rsid w:val="00A2255C"/>
    <w:rsid w:val="00A228A1"/>
    <w:rsid w:val="00A22AAA"/>
    <w:rsid w:val="00A2373D"/>
    <w:rsid w:val="00A23B0A"/>
    <w:rsid w:val="00A23E85"/>
    <w:rsid w:val="00A24240"/>
    <w:rsid w:val="00A24A60"/>
    <w:rsid w:val="00A24BCE"/>
    <w:rsid w:val="00A2506F"/>
    <w:rsid w:val="00A2538B"/>
    <w:rsid w:val="00A259B9"/>
    <w:rsid w:val="00A25CBD"/>
    <w:rsid w:val="00A262BA"/>
    <w:rsid w:val="00A26563"/>
    <w:rsid w:val="00A26766"/>
    <w:rsid w:val="00A26F2D"/>
    <w:rsid w:val="00A2774C"/>
    <w:rsid w:val="00A27925"/>
    <w:rsid w:val="00A2794B"/>
    <w:rsid w:val="00A30233"/>
    <w:rsid w:val="00A30B96"/>
    <w:rsid w:val="00A30DC8"/>
    <w:rsid w:val="00A3229D"/>
    <w:rsid w:val="00A32766"/>
    <w:rsid w:val="00A3299E"/>
    <w:rsid w:val="00A329FE"/>
    <w:rsid w:val="00A32C7C"/>
    <w:rsid w:val="00A33434"/>
    <w:rsid w:val="00A33686"/>
    <w:rsid w:val="00A33A12"/>
    <w:rsid w:val="00A3405D"/>
    <w:rsid w:val="00A34074"/>
    <w:rsid w:val="00A340A0"/>
    <w:rsid w:val="00A34A42"/>
    <w:rsid w:val="00A34B5B"/>
    <w:rsid w:val="00A34C67"/>
    <w:rsid w:val="00A34F5B"/>
    <w:rsid w:val="00A34F5C"/>
    <w:rsid w:val="00A3593F"/>
    <w:rsid w:val="00A359EA"/>
    <w:rsid w:val="00A35CAB"/>
    <w:rsid w:val="00A363DB"/>
    <w:rsid w:val="00A367DC"/>
    <w:rsid w:val="00A36CAB"/>
    <w:rsid w:val="00A36F9F"/>
    <w:rsid w:val="00A37584"/>
    <w:rsid w:val="00A37B6B"/>
    <w:rsid w:val="00A37C44"/>
    <w:rsid w:val="00A37C7E"/>
    <w:rsid w:val="00A37CFD"/>
    <w:rsid w:val="00A37DB9"/>
    <w:rsid w:val="00A3DC47"/>
    <w:rsid w:val="00A407FA"/>
    <w:rsid w:val="00A4099F"/>
    <w:rsid w:val="00A40ACB"/>
    <w:rsid w:val="00A40DD3"/>
    <w:rsid w:val="00A40F5E"/>
    <w:rsid w:val="00A4127A"/>
    <w:rsid w:val="00A423A4"/>
    <w:rsid w:val="00A42549"/>
    <w:rsid w:val="00A4358D"/>
    <w:rsid w:val="00A43B06"/>
    <w:rsid w:val="00A43B97"/>
    <w:rsid w:val="00A43BDA"/>
    <w:rsid w:val="00A43F73"/>
    <w:rsid w:val="00A446AF"/>
    <w:rsid w:val="00A44785"/>
    <w:rsid w:val="00A447FC"/>
    <w:rsid w:val="00A44949"/>
    <w:rsid w:val="00A45421"/>
    <w:rsid w:val="00A45726"/>
    <w:rsid w:val="00A45831"/>
    <w:rsid w:val="00A45837"/>
    <w:rsid w:val="00A458A6"/>
    <w:rsid w:val="00A45976"/>
    <w:rsid w:val="00A45EE4"/>
    <w:rsid w:val="00A4640E"/>
    <w:rsid w:val="00A46417"/>
    <w:rsid w:val="00A46447"/>
    <w:rsid w:val="00A46952"/>
    <w:rsid w:val="00A4716A"/>
    <w:rsid w:val="00A47D04"/>
    <w:rsid w:val="00A5047E"/>
    <w:rsid w:val="00A5067A"/>
    <w:rsid w:val="00A5072D"/>
    <w:rsid w:val="00A50C6F"/>
    <w:rsid w:val="00A50DD9"/>
    <w:rsid w:val="00A50E26"/>
    <w:rsid w:val="00A50E4E"/>
    <w:rsid w:val="00A5126A"/>
    <w:rsid w:val="00A513F7"/>
    <w:rsid w:val="00A518DB"/>
    <w:rsid w:val="00A52121"/>
    <w:rsid w:val="00A529B8"/>
    <w:rsid w:val="00A52B8B"/>
    <w:rsid w:val="00A52CE8"/>
    <w:rsid w:val="00A53569"/>
    <w:rsid w:val="00A53B2A"/>
    <w:rsid w:val="00A543EF"/>
    <w:rsid w:val="00A548C6"/>
    <w:rsid w:val="00A54E71"/>
    <w:rsid w:val="00A556F5"/>
    <w:rsid w:val="00A5596C"/>
    <w:rsid w:val="00A55CC5"/>
    <w:rsid w:val="00A562F3"/>
    <w:rsid w:val="00A56337"/>
    <w:rsid w:val="00A56884"/>
    <w:rsid w:val="00A56F2C"/>
    <w:rsid w:val="00A57074"/>
    <w:rsid w:val="00A571D4"/>
    <w:rsid w:val="00A574EB"/>
    <w:rsid w:val="00A57E0F"/>
    <w:rsid w:val="00A57FD4"/>
    <w:rsid w:val="00A60212"/>
    <w:rsid w:val="00A60434"/>
    <w:rsid w:val="00A611A7"/>
    <w:rsid w:val="00A61FD6"/>
    <w:rsid w:val="00A626CC"/>
    <w:rsid w:val="00A62B72"/>
    <w:rsid w:val="00A63EBF"/>
    <w:rsid w:val="00A63ECC"/>
    <w:rsid w:val="00A6424D"/>
    <w:rsid w:val="00A64884"/>
    <w:rsid w:val="00A65142"/>
    <w:rsid w:val="00A659F7"/>
    <w:rsid w:val="00A65F77"/>
    <w:rsid w:val="00A66BA0"/>
    <w:rsid w:val="00A66BD3"/>
    <w:rsid w:val="00A66D45"/>
    <w:rsid w:val="00A66E8C"/>
    <w:rsid w:val="00A66F79"/>
    <w:rsid w:val="00A674C4"/>
    <w:rsid w:val="00A679E5"/>
    <w:rsid w:val="00A67C87"/>
    <w:rsid w:val="00A67D29"/>
    <w:rsid w:val="00A7059F"/>
    <w:rsid w:val="00A7063F"/>
    <w:rsid w:val="00A706B9"/>
    <w:rsid w:val="00A70D78"/>
    <w:rsid w:val="00A70DF4"/>
    <w:rsid w:val="00A70E1E"/>
    <w:rsid w:val="00A713C2"/>
    <w:rsid w:val="00A7141E"/>
    <w:rsid w:val="00A716B0"/>
    <w:rsid w:val="00A71837"/>
    <w:rsid w:val="00A719AD"/>
    <w:rsid w:val="00A7237B"/>
    <w:rsid w:val="00A72485"/>
    <w:rsid w:val="00A727FB"/>
    <w:rsid w:val="00A7280B"/>
    <w:rsid w:val="00A7288E"/>
    <w:rsid w:val="00A72B2D"/>
    <w:rsid w:val="00A7335B"/>
    <w:rsid w:val="00A73DC0"/>
    <w:rsid w:val="00A74C1C"/>
    <w:rsid w:val="00A7517C"/>
    <w:rsid w:val="00A755C1"/>
    <w:rsid w:val="00A757E8"/>
    <w:rsid w:val="00A75BA6"/>
    <w:rsid w:val="00A7620F"/>
    <w:rsid w:val="00A76469"/>
    <w:rsid w:val="00A7697E"/>
    <w:rsid w:val="00A76B80"/>
    <w:rsid w:val="00A771F6"/>
    <w:rsid w:val="00A7767F"/>
    <w:rsid w:val="00A776F7"/>
    <w:rsid w:val="00A77E52"/>
    <w:rsid w:val="00A800B3"/>
    <w:rsid w:val="00A80378"/>
    <w:rsid w:val="00A803C7"/>
    <w:rsid w:val="00A803EF"/>
    <w:rsid w:val="00A806E7"/>
    <w:rsid w:val="00A810C6"/>
    <w:rsid w:val="00A81554"/>
    <w:rsid w:val="00A817A0"/>
    <w:rsid w:val="00A81E5C"/>
    <w:rsid w:val="00A823F8"/>
    <w:rsid w:val="00A82F6B"/>
    <w:rsid w:val="00A82FE0"/>
    <w:rsid w:val="00A82FFB"/>
    <w:rsid w:val="00A83A83"/>
    <w:rsid w:val="00A83CE6"/>
    <w:rsid w:val="00A83D0C"/>
    <w:rsid w:val="00A83DD5"/>
    <w:rsid w:val="00A84D9E"/>
    <w:rsid w:val="00A85E69"/>
    <w:rsid w:val="00A85EAA"/>
    <w:rsid w:val="00A86000"/>
    <w:rsid w:val="00A86096"/>
    <w:rsid w:val="00A86677"/>
    <w:rsid w:val="00A86A41"/>
    <w:rsid w:val="00A876CA"/>
    <w:rsid w:val="00A879E8"/>
    <w:rsid w:val="00A87AFC"/>
    <w:rsid w:val="00A87F14"/>
    <w:rsid w:val="00A87F89"/>
    <w:rsid w:val="00A90490"/>
    <w:rsid w:val="00A90619"/>
    <w:rsid w:val="00A912AF"/>
    <w:rsid w:val="00A91310"/>
    <w:rsid w:val="00A913EB"/>
    <w:rsid w:val="00A916D3"/>
    <w:rsid w:val="00A919F1"/>
    <w:rsid w:val="00A91A54"/>
    <w:rsid w:val="00A92228"/>
    <w:rsid w:val="00A922D8"/>
    <w:rsid w:val="00A92DB7"/>
    <w:rsid w:val="00A92FF3"/>
    <w:rsid w:val="00A933BB"/>
    <w:rsid w:val="00A94096"/>
    <w:rsid w:val="00A94174"/>
    <w:rsid w:val="00A9428B"/>
    <w:rsid w:val="00A943C4"/>
    <w:rsid w:val="00A9483C"/>
    <w:rsid w:val="00A94930"/>
    <w:rsid w:val="00A9523D"/>
    <w:rsid w:val="00A95886"/>
    <w:rsid w:val="00A95C3C"/>
    <w:rsid w:val="00A95C53"/>
    <w:rsid w:val="00A95E50"/>
    <w:rsid w:val="00A95ED1"/>
    <w:rsid w:val="00A965F0"/>
    <w:rsid w:val="00A965F3"/>
    <w:rsid w:val="00A96D2D"/>
    <w:rsid w:val="00A96E59"/>
    <w:rsid w:val="00A97533"/>
    <w:rsid w:val="00A97610"/>
    <w:rsid w:val="00A97B2B"/>
    <w:rsid w:val="00A97E74"/>
    <w:rsid w:val="00AA0184"/>
    <w:rsid w:val="00AA0332"/>
    <w:rsid w:val="00AA09B1"/>
    <w:rsid w:val="00AA10E3"/>
    <w:rsid w:val="00AA1123"/>
    <w:rsid w:val="00AA14CF"/>
    <w:rsid w:val="00AA16E8"/>
    <w:rsid w:val="00AA2473"/>
    <w:rsid w:val="00AA26AF"/>
    <w:rsid w:val="00AA2965"/>
    <w:rsid w:val="00AA3037"/>
    <w:rsid w:val="00AA36CB"/>
    <w:rsid w:val="00AA3EC0"/>
    <w:rsid w:val="00AA401D"/>
    <w:rsid w:val="00AA495D"/>
    <w:rsid w:val="00AA4A67"/>
    <w:rsid w:val="00AA4CDD"/>
    <w:rsid w:val="00AA4D8D"/>
    <w:rsid w:val="00AA5462"/>
    <w:rsid w:val="00AA6137"/>
    <w:rsid w:val="00AA6166"/>
    <w:rsid w:val="00AA6547"/>
    <w:rsid w:val="00AA65A3"/>
    <w:rsid w:val="00AA68C9"/>
    <w:rsid w:val="00AA69B5"/>
    <w:rsid w:val="00AA7879"/>
    <w:rsid w:val="00AA78D4"/>
    <w:rsid w:val="00AA7F9B"/>
    <w:rsid w:val="00AB03BE"/>
    <w:rsid w:val="00AB1002"/>
    <w:rsid w:val="00AB10E6"/>
    <w:rsid w:val="00AB1209"/>
    <w:rsid w:val="00AB12AE"/>
    <w:rsid w:val="00AB13FF"/>
    <w:rsid w:val="00AB1904"/>
    <w:rsid w:val="00AB1D5B"/>
    <w:rsid w:val="00AB1E0F"/>
    <w:rsid w:val="00AB1F3C"/>
    <w:rsid w:val="00AB2376"/>
    <w:rsid w:val="00AB2936"/>
    <w:rsid w:val="00AB3130"/>
    <w:rsid w:val="00AB4E56"/>
    <w:rsid w:val="00AB50E0"/>
    <w:rsid w:val="00AB51D5"/>
    <w:rsid w:val="00AB5288"/>
    <w:rsid w:val="00AB5689"/>
    <w:rsid w:val="00AB5855"/>
    <w:rsid w:val="00AB5C1D"/>
    <w:rsid w:val="00AB5E25"/>
    <w:rsid w:val="00AB5F47"/>
    <w:rsid w:val="00AB618E"/>
    <w:rsid w:val="00AB6491"/>
    <w:rsid w:val="00AB6573"/>
    <w:rsid w:val="00AB6696"/>
    <w:rsid w:val="00AB6903"/>
    <w:rsid w:val="00AB6F4F"/>
    <w:rsid w:val="00AB7099"/>
    <w:rsid w:val="00AB723A"/>
    <w:rsid w:val="00AB781E"/>
    <w:rsid w:val="00AB7822"/>
    <w:rsid w:val="00AC06BA"/>
    <w:rsid w:val="00AC0EF2"/>
    <w:rsid w:val="00AC1294"/>
    <w:rsid w:val="00AC15F7"/>
    <w:rsid w:val="00AC16AC"/>
    <w:rsid w:val="00AC2453"/>
    <w:rsid w:val="00AC2793"/>
    <w:rsid w:val="00AC2998"/>
    <w:rsid w:val="00AC2DF5"/>
    <w:rsid w:val="00AC2ED3"/>
    <w:rsid w:val="00AC367E"/>
    <w:rsid w:val="00AC3698"/>
    <w:rsid w:val="00AC3ED2"/>
    <w:rsid w:val="00AC4530"/>
    <w:rsid w:val="00AC4998"/>
    <w:rsid w:val="00AC4DF7"/>
    <w:rsid w:val="00AC59B5"/>
    <w:rsid w:val="00AC5B56"/>
    <w:rsid w:val="00AC6076"/>
    <w:rsid w:val="00AC60E4"/>
    <w:rsid w:val="00AC62DD"/>
    <w:rsid w:val="00AC63A9"/>
    <w:rsid w:val="00AC6531"/>
    <w:rsid w:val="00AC6611"/>
    <w:rsid w:val="00AC6CAE"/>
    <w:rsid w:val="00AC6E9D"/>
    <w:rsid w:val="00AC6FAC"/>
    <w:rsid w:val="00AC7341"/>
    <w:rsid w:val="00AC73CC"/>
    <w:rsid w:val="00AC7869"/>
    <w:rsid w:val="00AC7DDD"/>
    <w:rsid w:val="00AD061C"/>
    <w:rsid w:val="00AD06E3"/>
    <w:rsid w:val="00AD0ABA"/>
    <w:rsid w:val="00AD101F"/>
    <w:rsid w:val="00AD1290"/>
    <w:rsid w:val="00AD1703"/>
    <w:rsid w:val="00AD170B"/>
    <w:rsid w:val="00AD1A6E"/>
    <w:rsid w:val="00AD2074"/>
    <w:rsid w:val="00AD3D88"/>
    <w:rsid w:val="00AD3DB9"/>
    <w:rsid w:val="00AD3FB2"/>
    <w:rsid w:val="00AD48E7"/>
    <w:rsid w:val="00AD4DEA"/>
    <w:rsid w:val="00AD5555"/>
    <w:rsid w:val="00AD55D0"/>
    <w:rsid w:val="00AD5645"/>
    <w:rsid w:val="00AD5D00"/>
    <w:rsid w:val="00AD6479"/>
    <w:rsid w:val="00AD67FC"/>
    <w:rsid w:val="00AD6968"/>
    <w:rsid w:val="00AD6C3A"/>
    <w:rsid w:val="00AD6FDF"/>
    <w:rsid w:val="00AD701B"/>
    <w:rsid w:val="00AD7282"/>
    <w:rsid w:val="00AD7C42"/>
    <w:rsid w:val="00AE0675"/>
    <w:rsid w:val="00AE08A3"/>
    <w:rsid w:val="00AE0C2F"/>
    <w:rsid w:val="00AE0D7E"/>
    <w:rsid w:val="00AE11D6"/>
    <w:rsid w:val="00AE12BC"/>
    <w:rsid w:val="00AE1683"/>
    <w:rsid w:val="00AE16F6"/>
    <w:rsid w:val="00AE1701"/>
    <w:rsid w:val="00AE1787"/>
    <w:rsid w:val="00AE184A"/>
    <w:rsid w:val="00AE1C29"/>
    <w:rsid w:val="00AE1DD1"/>
    <w:rsid w:val="00AE2028"/>
    <w:rsid w:val="00AE239A"/>
    <w:rsid w:val="00AE254E"/>
    <w:rsid w:val="00AE29F5"/>
    <w:rsid w:val="00AE2AB3"/>
    <w:rsid w:val="00AE2AFD"/>
    <w:rsid w:val="00AE2B00"/>
    <w:rsid w:val="00AE2D78"/>
    <w:rsid w:val="00AE3086"/>
    <w:rsid w:val="00AE31BD"/>
    <w:rsid w:val="00AE3449"/>
    <w:rsid w:val="00AE365B"/>
    <w:rsid w:val="00AE3A7F"/>
    <w:rsid w:val="00AE3AAF"/>
    <w:rsid w:val="00AE3C6F"/>
    <w:rsid w:val="00AE3FAA"/>
    <w:rsid w:val="00AE491E"/>
    <w:rsid w:val="00AE4A87"/>
    <w:rsid w:val="00AE4D32"/>
    <w:rsid w:val="00AE4EFC"/>
    <w:rsid w:val="00AE53F4"/>
    <w:rsid w:val="00AE5BD1"/>
    <w:rsid w:val="00AE5CC5"/>
    <w:rsid w:val="00AE5E72"/>
    <w:rsid w:val="00AE5FA4"/>
    <w:rsid w:val="00AE6B6A"/>
    <w:rsid w:val="00AE6C84"/>
    <w:rsid w:val="00AE71BB"/>
    <w:rsid w:val="00AE7820"/>
    <w:rsid w:val="00AE7B1F"/>
    <w:rsid w:val="00AECF49"/>
    <w:rsid w:val="00AF0089"/>
    <w:rsid w:val="00AF04F9"/>
    <w:rsid w:val="00AF0B11"/>
    <w:rsid w:val="00AF1517"/>
    <w:rsid w:val="00AF17D8"/>
    <w:rsid w:val="00AF1CDF"/>
    <w:rsid w:val="00AF1D5E"/>
    <w:rsid w:val="00AF21F8"/>
    <w:rsid w:val="00AF2DC9"/>
    <w:rsid w:val="00AF3168"/>
    <w:rsid w:val="00AF3A5C"/>
    <w:rsid w:val="00AF3B71"/>
    <w:rsid w:val="00AF3F6F"/>
    <w:rsid w:val="00AF44E7"/>
    <w:rsid w:val="00AF4679"/>
    <w:rsid w:val="00AF497E"/>
    <w:rsid w:val="00AF4B82"/>
    <w:rsid w:val="00AF4B8E"/>
    <w:rsid w:val="00AF4E38"/>
    <w:rsid w:val="00AF57BF"/>
    <w:rsid w:val="00AF58D1"/>
    <w:rsid w:val="00AF590C"/>
    <w:rsid w:val="00AF59B5"/>
    <w:rsid w:val="00AF6504"/>
    <w:rsid w:val="00AF6729"/>
    <w:rsid w:val="00AF7074"/>
    <w:rsid w:val="00AF7626"/>
    <w:rsid w:val="00AF78A5"/>
    <w:rsid w:val="00AF7F14"/>
    <w:rsid w:val="00B0016C"/>
    <w:rsid w:val="00B00BED"/>
    <w:rsid w:val="00B00DA6"/>
    <w:rsid w:val="00B00E62"/>
    <w:rsid w:val="00B01426"/>
    <w:rsid w:val="00B01866"/>
    <w:rsid w:val="00B01EA9"/>
    <w:rsid w:val="00B01FA6"/>
    <w:rsid w:val="00B021F0"/>
    <w:rsid w:val="00B025BD"/>
    <w:rsid w:val="00B029D2"/>
    <w:rsid w:val="00B02AAB"/>
    <w:rsid w:val="00B0308F"/>
    <w:rsid w:val="00B03162"/>
    <w:rsid w:val="00B03D03"/>
    <w:rsid w:val="00B03E9D"/>
    <w:rsid w:val="00B03F1B"/>
    <w:rsid w:val="00B03F90"/>
    <w:rsid w:val="00B0435C"/>
    <w:rsid w:val="00B04689"/>
    <w:rsid w:val="00B04AC6"/>
    <w:rsid w:val="00B04CD1"/>
    <w:rsid w:val="00B04D5B"/>
    <w:rsid w:val="00B04F18"/>
    <w:rsid w:val="00B056F5"/>
    <w:rsid w:val="00B05B23"/>
    <w:rsid w:val="00B05F98"/>
    <w:rsid w:val="00B061A3"/>
    <w:rsid w:val="00B062B3"/>
    <w:rsid w:val="00B064B6"/>
    <w:rsid w:val="00B065F5"/>
    <w:rsid w:val="00B06B53"/>
    <w:rsid w:val="00B06D58"/>
    <w:rsid w:val="00B07354"/>
    <w:rsid w:val="00B0745C"/>
    <w:rsid w:val="00B07579"/>
    <w:rsid w:val="00B075EB"/>
    <w:rsid w:val="00B07FB4"/>
    <w:rsid w:val="00B10424"/>
    <w:rsid w:val="00B10791"/>
    <w:rsid w:val="00B10C6E"/>
    <w:rsid w:val="00B110FD"/>
    <w:rsid w:val="00B113CC"/>
    <w:rsid w:val="00B114CE"/>
    <w:rsid w:val="00B11F51"/>
    <w:rsid w:val="00B1208C"/>
    <w:rsid w:val="00B12DC4"/>
    <w:rsid w:val="00B13018"/>
    <w:rsid w:val="00B135AB"/>
    <w:rsid w:val="00B137EA"/>
    <w:rsid w:val="00B13A98"/>
    <w:rsid w:val="00B13DAE"/>
    <w:rsid w:val="00B14768"/>
    <w:rsid w:val="00B14C85"/>
    <w:rsid w:val="00B14E55"/>
    <w:rsid w:val="00B15006"/>
    <w:rsid w:val="00B15067"/>
    <w:rsid w:val="00B15075"/>
    <w:rsid w:val="00B1509C"/>
    <w:rsid w:val="00B15EC4"/>
    <w:rsid w:val="00B15F55"/>
    <w:rsid w:val="00B16728"/>
    <w:rsid w:val="00B16A25"/>
    <w:rsid w:val="00B16B08"/>
    <w:rsid w:val="00B1755C"/>
    <w:rsid w:val="00B17A9A"/>
    <w:rsid w:val="00B17ABC"/>
    <w:rsid w:val="00B2073C"/>
    <w:rsid w:val="00B20F1A"/>
    <w:rsid w:val="00B2123B"/>
    <w:rsid w:val="00B2139E"/>
    <w:rsid w:val="00B2150F"/>
    <w:rsid w:val="00B222E2"/>
    <w:rsid w:val="00B22571"/>
    <w:rsid w:val="00B225C0"/>
    <w:rsid w:val="00B2275C"/>
    <w:rsid w:val="00B22E3F"/>
    <w:rsid w:val="00B23054"/>
    <w:rsid w:val="00B23557"/>
    <w:rsid w:val="00B2364E"/>
    <w:rsid w:val="00B23DAE"/>
    <w:rsid w:val="00B23F92"/>
    <w:rsid w:val="00B24165"/>
    <w:rsid w:val="00B24F5D"/>
    <w:rsid w:val="00B25867"/>
    <w:rsid w:val="00B25CE7"/>
    <w:rsid w:val="00B2611D"/>
    <w:rsid w:val="00B26A06"/>
    <w:rsid w:val="00B26A77"/>
    <w:rsid w:val="00B26CD1"/>
    <w:rsid w:val="00B26CFA"/>
    <w:rsid w:val="00B27719"/>
    <w:rsid w:val="00B2795D"/>
    <w:rsid w:val="00B27C1A"/>
    <w:rsid w:val="00B30285"/>
    <w:rsid w:val="00B3032E"/>
    <w:rsid w:val="00B30660"/>
    <w:rsid w:val="00B30D1D"/>
    <w:rsid w:val="00B30F37"/>
    <w:rsid w:val="00B30F59"/>
    <w:rsid w:val="00B31D15"/>
    <w:rsid w:val="00B31E7F"/>
    <w:rsid w:val="00B321EE"/>
    <w:rsid w:val="00B324A3"/>
    <w:rsid w:val="00B324C7"/>
    <w:rsid w:val="00B32977"/>
    <w:rsid w:val="00B32A80"/>
    <w:rsid w:val="00B331F7"/>
    <w:rsid w:val="00B333C7"/>
    <w:rsid w:val="00B334B5"/>
    <w:rsid w:val="00B34010"/>
    <w:rsid w:val="00B3564C"/>
    <w:rsid w:val="00B356BD"/>
    <w:rsid w:val="00B35707"/>
    <w:rsid w:val="00B357AC"/>
    <w:rsid w:val="00B35816"/>
    <w:rsid w:val="00B35A5F"/>
    <w:rsid w:val="00B35AD3"/>
    <w:rsid w:val="00B35CA9"/>
    <w:rsid w:val="00B35E3D"/>
    <w:rsid w:val="00B35F1C"/>
    <w:rsid w:val="00B36109"/>
    <w:rsid w:val="00B365F3"/>
    <w:rsid w:val="00B36726"/>
    <w:rsid w:val="00B36BD4"/>
    <w:rsid w:val="00B36DD2"/>
    <w:rsid w:val="00B36DDD"/>
    <w:rsid w:val="00B40D47"/>
    <w:rsid w:val="00B40E8F"/>
    <w:rsid w:val="00B41217"/>
    <w:rsid w:val="00B412AB"/>
    <w:rsid w:val="00B41AED"/>
    <w:rsid w:val="00B420F2"/>
    <w:rsid w:val="00B421E9"/>
    <w:rsid w:val="00B42526"/>
    <w:rsid w:val="00B42949"/>
    <w:rsid w:val="00B42A54"/>
    <w:rsid w:val="00B42CE5"/>
    <w:rsid w:val="00B42F22"/>
    <w:rsid w:val="00B43692"/>
    <w:rsid w:val="00B43C04"/>
    <w:rsid w:val="00B43EE7"/>
    <w:rsid w:val="00B44006"/>
    <w:rsid w:val="00B44184"/>
    <w:rsid w:val="00B44866"/>
    <w:rsid w:val="00B44896"/>
    <w:rsid w:val="00B44E43"/>
    <w:rsid w:val="00B45678"/>
    <w:rsid w:val="00B458A5"/>
    <w:rsid w:val="00B45D0A"/>
    <w:rsid w:val="00B45EC1"/>
    <w:rsid w:val="00B45EE6"/>
    <w:rsid w:val="00B467F4"/>
    <w:rsid w:val="00B47279"/>
    <w:rsid w:val="00B47B9E"/>
    <w:rsid w:val="00B47E84"/>
    <w:rsid w:val="00B50342"/>
    <w:rsid w:val="00B50CCC"/>
    <w:rsid w:val="00B5104A"/>
    <w:rsid w:val="00B51777"/>
    <w:rsid w:val="00B520BF"/>
    <w:rsid w:val="00B52715"/>
    <w:rsid w:val="00B52EAD"/>
    <w:rsid w:val="00B53322"/>
    <w:rsid w:val="00B53798"/>
    <w:rsid w:val="00B53849"/>
    <w:rsid w:val="00B53D9F"/>
    <w:rsid w:val="00B540C7"/>
    <w:rsid w:val="00B54242"/>
    <w:rsid w:val="00B5426C"/>
    <w:rsid w:val="00B54275"/>
    <w:rsid w:val="00B544FB"/>
    <w:rsid w:val="00B5457D"/>
    <w:rsid w:val="00B549F7"/>
    <w:rsid w:val="00B54B29"/>
    <w:rsid w:val="00B54B40"/>
    <w:rsid w:val="00B54BFD"/>
    <w:rsid w:val="00B54C86"/>
    <w:rsid w:val="00B54EA3"/>
    <w:rsid w:val="00B5537E"/>
    <w:rsid w:val="00B55CDC"/>
    <w:rsid w:val="00B5635D"/>
    <w:rsid w:val="00B56674"/>
    <w:rsid w:val="00B569BA"/>
    <w:rsid w:val="00B56E48"/>
    <w:rsid w:val="00B57D4F"/>
    <w:rsid w:val="00B600F7"/>
    <w:rsid w:val="00B60268"/>
    <w:rsid w:val="00B6031D"/>
    <w:rsid w:val="00B60465"/>
    <w:rsid w:val="00B60757"/>
    <w:rsid w:val="00B60CE3"/>
    <w:rsid w:val="00B6186E"/>
    <w:rsid w:val="00B61CE9"/>
    <w:rsid w:val="00B62EE9"/>
    <w:rsid w:val="00B63B30"/>
    <w:rsid w:val="00B63BEE"/>
    <w:rsid w:val="00B63D14"/>
    <w:rsid w:val="00B6463A"/>
    <w:rsid w:val="00B6547E"/>
    <w:rsid w:val="00B65807"/>
    <w:rsid w:val="00B65861"/>
    <w:rsid w:val="00B659B7"/>
    <w:rsid w:val="00B65C6E"/>
    <w:rsid w:val="00B6661E"/>
    <w:rsid w:val="00B66BA8"/>
    <w:rsid w:val="00B66C6E"/>
    <w:rsid w:val="00B66FB3"/>
    <w:rsid w:val="00B67304"/>
    <w:rsid w:val="00B676C1"/>
    <w:rsid w:val="00B67880"/>
    <w:rsid w:val="00B678FB"/>
    <w:rsid w:val="00B67A4A"/>
    <w:rsid w:val="00B67C26"/>
    <w:rsid w:val="00B67DCE"/>
    <w:rsid w:val="00B703FD"/>
    <w:rsid w:val="00B709E5"/>
    <w:rsid w:val="00B70BEF"/>
    <w:rsid w:val="00B70E64"/>
    <w:rsid w:val="00B7107E"/>
    <w:rsid w:val="00B7134C"/>
    <w:rsid w:val="00B72720"/>
    <w:rsid w:val="00B732EC"/>
    <w:rsid w:val="00B73760"/>
    <w:rsid w:val="00B73A38"/>
    <w:rsid w:val="00B73BA1"/>
    <w:rsid w:val="00B7428F"/>
    <w:rsid w:val="00B743CA"/>
    <w:rsid w:val="00B74E8B"/>
    <w:rsid w:val="00B7514B"/>
    <w:rsid w:val="00B756EE"/>
    <w:rsid w:val="00B757C5"/>
    <w:rsid w:val="00B7594D"/>
    <w:rsid w:val="00B75F68"/>
    <w:rsid w:val="00B76093"/>
    <w:rsid w:val="00B7629D"/>
    <w:rsid w:val="00B76665"/>
    <w:rsid w:val="00B76E5E"/>
    <w:rsid w:val="00B76E8B"/>
    <w:rsid w:val="00B77136"/>
    <w:rsid w:val="00B77451"/>
    <w:rsid w:val="00B77709"/>
    <w:rsid w:val="00B77753"/>
    <w:rsid w:val="00B779CA"/>
    <w:rsid w:val="00B77F52"/>
    <w:rsid w:val="00B8030B"/>
    <w:rsid w:val="00B8085D"/>
    <w:rsid w:val="00B8094A"/>
    <w:rsid w:val="00B80B3B"/>
    <w:rsid w:val="00B80D79"/>
    <w:rsid w:val="00B80F0C"/>
    <w:rsid w:val="00B813E6"/>
    <w:rsid w:val="00B81664"/>
    <w:rsid w:val="00B81CD1"/>
    <w:rsid w:val="00B81EA2"/>
    <w:rsid w:val="00B82058"/>
    <w:rsid w:val="00B82612"/>
    <w:rsid w:val="00B8279B"/>
    <w:rsid w:val="00B82CEE"/>
    <w:rsid w:val="00B82D17"/>
    <w:rsid w:val="00B83059"/>
    <w:rsid w:val="00B83068"/>
    <w:rsid w:val="00B83512"/>
    <w:rsid w:val="00B8482B"/>
    <w:rsid w:val="00B84D23"/>
    <w:rsid w:val="00B84EDF"/>
    <w:rsid w:val="00B852C1"/>
    <w:rsid w:val="00B853AC"/>
    <w:rsid w:val="00B8565E"/>
    <w:rsid w:val="00B8581F"/>
    <w:rsid w:val="00B86227"/>
    <w:rsid w:val="00B86868"/>
    <w:rsid w:val="00B8687A"/>
    <w:rsid w:val="00B873FA"/>
    <w:rsid w:val="00B87CE2"/>
    <w:rsid w:val="00B908C4"/>
    <w:rsid w:val="00B91685"/>
    <w:rsid w:val="00B916B2"/>
    <w:rsid w:val="00B92A1D"/>
    <w:rsid w:val="00B92DBC"/>
    <w:rsid w:val="00B931AA"/>
    <w:rsid w:val="00B94424"/>
    <w:rsid w:val="00B945C6"/>
    <w:rsid w:val="00B94B06"/>
    <w:rsid w:val="00B94B8D"/>
    <w:rsid w:val="00B94CE2"/>
    <w:rsid w:val="00B95203"/>
    <w:rsid w:val="00B95458"/>
    <w:rsid w:val="00B954CC"/>
    <w:rsid w:val="00B95637"/>
    <w:rsid w:val="00B957F7"/>
    <w:rsid w:val="00B9605B"/>
    <w:rsid w:val="00B9658B"/>
    <w:rsid w:val="00B9667F"/>
    <w:rsid w:val="00B96975"/>
    <w:rsid w:val="00B96F0A"/>
    <w:rsid w:val="00B971B7"/>
    <w:rsid w:val="00B97688"/>
    <w:rsid w:val="00B97B41"/>
    <w:rsid w:val="00B97B97"/>
    <w:rsid w:val="00B97C83"/>
    <w:rsid w:val="00B97E54"/>
    <w:rsid w:val="00BA11C3"/>
    <w:rsid w:val="00BA1434"/>
    <w:rsid w:val="00BA1523"/>
    <w:rsid w:val="00BA19DF"/>
    <w:rsid w:val="00BA23E1"/>
    <w:rsid w:val="00BA285E"/>
    <w:rsid w:val="00BA3202"/>
    <w:rsid w:val="00BA32CE"/>
    <w:rsid w:val="00BA4562"/>
    <w:rsid w:val="00BA4898"/>
    <w:rsid w:val="00BA4D68"/>
    <w:rsid w:val="00BA51CA"/>
    <w:rsid w:val="00BA526C"/>
    <w:rsid w:val="00BA52E9"/>
    <w:rsid w:val="00BA5887"/>
    <w:rsid w:val="00BA5F38"/>
    <w:rsid w:val="00BA630C"/>
    <w:rsid w:val="00BA63E6"/>
    <w:rsid w:val="00BA64EF"/>
    <w:rsid w:val="00BA64F6"/>
    <w:rsid w:val="00BA704C"/>
    <w:rsid w:val="00BA70CE"/>
    <w:rsid w:val="00BA77D4"/>
    <w:rsid w:val="00BA791A"/>
    <w:rsid w:val="00BA7B01"/>
    <w:rsid w:val="00BA7BFF"/>
    <w:rsid w:val="00BA7C29"/>
    <w:rsid w:val="00BA7F83"/>
    <w:rsid w:val="00BB15AF"/>
    <w:rsid w:val="00BB1673"/>
    <w:rsid w:val="00BB1683"/>
    <w:rsid w:val="00BB1905"/>
    <w:rsid w:val="00BB2089"/>
    <w:rsid w:val="00BB20FC"/>
    <w:rsid w:val="00BB219D"/>
    <w:rsid w:val="00BB24BB"/>
    <w:rsid w:val="00BB28D4"/>
    <w:rsid w:val="00BB2D4A"/>
    <w:rsid w:val="00BB2E2A"/>
    <w:rsid w:val="00BB2FAF"/>
    <w:rsid w:val="00BB3A43"/>
    <w:rsid w:val="00BB3CE5"/>
    <w:rsid w:val="00BB3E4D"/>
    <w:rsid w:val="00BB4565"/>
    <w:rsid w:val="00BB4834"/>
    <w:rsid w:val="00BB5051"/>
    <w:rsid w:val="00BB507E"/>
    <w:rsid w:val="00BB5394"/>
    <w:rsid w:val="00BB54AA"/>
    <w:rsid w:val="00BB55E2"/>
    <w:rsid w:val="00BB56C9"/>
    <w:rsid w:val="00BB5854"/>
    <w:rsid w:val="00BB5ACC"/>
    <w:rsid w:val="00BB5E09"/>
    <w:rsid w:val="00BB5EFA"/>
    <w:rsid w:val="00BB6211"/>
    <w:rsid w:val="00BB624C"/>
    <w:rsid w:val="00BB6334"/>
    <w:rsid w:val="00BB63E7"/>
    <w:rsid w:val="00BB647D"/>
    <w:rsid w:val="00BB64FB"/>
    <w:rsid w:val="00BB69AD"/>
    <w:rsid w:val="00BB69AF"/>
    <w:rsid w:val="00BB71CF"/>
    <w:rsid w:val="00BB7FBE"/>
    <w:rsid w:val="00BB7FC0"/>
    <w:rsid w:val="00BC0013"/>
    <w:rsid w:val="00BC00AE"/>
    <w:rsid w:val="00BC00DD"/>
    <w:rsid w:val="00BC046F"/>
    <w:rsid w:val="00BC08A5"/>
    <w:rsid w:val="00BC0A22"/>
    <w:rsid w:val="00BC0F4A"/>
    <w:rsid w:val="00BC1608"/>
    <w:rsid w:val="00BC18AC"/>
    <w:rsid w:val="00BC1DAD"/>
    <w:rsid w:val="00BC1EBD"/>
    <w:rsid w:val="00BC26EA"/>
    <w:rsid w:val="00BC2B49"/>
    <w:rsid w:val="00BC2E8C"/>
    <w:rsid w:val="00BC35D7"/>
    <w:rsid w:val="00BC38A2"/>
    <w:rsid w:val="00BC38DC"/>
    <w:rsid w:val="00BC39B9"/>
    <w:rsid w:val="00BC3EDF"/>
    <w:rsid w:val="00BC4CF1"/>
    <w:rsid w:val="00BC53D4"/>
    <w:rsid w:val="00BC57E1"/>
    <w:rsid w:val="00BC5BDE"/>
    <w:rsid w:val="00BC624C"/>
    <w:rsid w:val="00BC64F7"/>
    <w:rsid w:val="00BC6768"/>
    <w:rsid w:val="00BC67EC"/>
    <w:rsid w:val="00BC6B5F"/>
    <w:rsid w:val="00BC74F9"/>
    <w:rsid w:val="00BC7788"/>
    <w:rsid w:val="00BC78FB"/>
    <w:rsid w:val="00BC7FA0"/>
    <w:rsid w:val="00BD0120"/>
    <w:rsid w:val="00BD0E2F"/>
    <w:rsid w:val="00BD112C"/>
    <w:rsid w:val="00BD12B4"/>
    <w:rsid w:val="00BD1466"/>
    <w:rsid w:val="00BD16EA"/>
    <w:rsid w:val="00BD17A9"/>
    <w:rsid w:val="00BD21E2"/>
    <w:rsid w:val="00BD26EE"/>
    <w:rsid w:val="00BD2AB7"/>
    <w:rsid w:val="00BD30F1"/>
    <w:rsid w:val="00BD325F"/>
    <w:rsid w:val="00BD37F3"/>
    <w:rsid w:val="00BD3BB7"/>
    <w:rsid w:val="00BD3F43"/>
    <w:rsid w:val="00BD3FDB"/>
    <w:rsid w:val="00BD4447"/>
    <w:rsid w:val="00BD4628"/>
    <w:rsid w:val="00BD4A7B"/>
    <w:rsid w:val="00BD4E4C"/>
    <w:rsid w:val="00BD5305"/>
    <w:rsid w:val="00BD651B"/>
    <w:rsid w:val="00BD656F"/>
    <w:rsid w:val="00BD658B"/>
    <w:rsid w:val="00BD6736"/>
    <w:rsid w:val="00BD6A7F"/>
    <w:rsid w:val="00BD6CB6"/>
    <w:rsid w:val="00BD6DEC"/>
    <w:rsid w:val="00BD6EF6"/>
    <w:rsid w:val="00BD70BE"/>
    <w:rsid w:val="00BD7AAF"/>
    <w:rsid w:val="00BD7DD3"/>
    <w:rsid w:val="00BD7FC9"/>
    <w:rsid w:val="00BE099D"/>
    <w:rsid w:val="00BE10E6"/>
    <w:rsid w:val="00BE1153"/>
    <w:rsid w:val="00BE11EC"/>
    <w:rsid w:val="00BE158D"/>
    <w:rsid w:val="00BE1727"/>
    <w:rsid w:val="00BE179A"/>
    <w:rsid w:val="00BE25FC"/>
    <w:rsid w:val="00BE277E"/>
    <w:rsid w:val="00BE2CED"/>
    <w:rsid w:val="00BE2D6D"/>
    <w:rsid w:val="00BE31E3"/>
    <w:rsid w:val="00BE3463"/>
    <w:rsid w:val="00BE377A"/>
    <w:rsid w:val="00BE4331"/>
    <w:rsid w:val="00BE4A24"/>
    <w:rsid w:val="00BE4C46"/>
    <w:rsid w:val="00BE4CE0"/>
    <w:rsid w:val="00BE5049"/>
    <w:rsid w:val="00BE52F2"/>
    <w:rsid w:val="00BE598C"/>
    <w:rsid w:val="00BE5D93"/>
    <w:rsid w:val="00BE6362"/>
    <w:rsid w:val="00BE6566"/>
    <w:rsid w:val="00BE6C43"/>
    <w:rsid w:val="00BE71FD"/>
    <w:rsid w:val="00BE72C2"/>
    <w:rsid w:val="00BE74E4"/>
    <w:rsid w:val="00BE7661"/>
    <w:rsid w:val="00BE7985"/>
    <w:rsid w:val="00BE7C9B"/>
    <w:rsid w:val="00BF01F0"/>
    <w:rsid w:val="00BF0246"/>
    <w:rsid w:val="00BF05B0"/>
    <w:rsid w:val="00BF0A9B"/>
    <w:rsid w:val="00BF122D"/>
    <w:rsid w:val="00BF176A"/>
    <w:rsid w:val="00BF181B"/>
    <w:rsid w:val="00BF1884"/>
    <w:rsid w:val="00BF1BE3"/>
    <w:rsid w:val="00BF1E64"/>
    <w:rsid w:val="00BF1E9D"/>
    <w:rsid w:val="00BF1F98"/>
    <w:rsid w:val="00BF2AE5"/>
    <w:rsid w:val="00BF2C77"/>
    <w:rsid w:val="00BF2E8F"/>
    <w:rsid w:val="00BF2F16"/>
    <w:rsid w:val="00BF45F8"/>
    <w:rsid w:val="00BF48DE"/>
    <w:rsid w:val="00BF537D"/>
    <w:rsid w:val="00BF539B"/>
    <w:rsid w:val="00BF5576"/>
    <w:rsid w:val="00BF5670"/>
    <w:rsid w:val="00BF5C12"/>
    <w:rsid w:val="00BF5E17"/>
    <w:rsid w:val="00BF5E2D"/>
    <w:rsid w:val="00BF5FDC"/>
    <w:rsid w:val="00BF696C"/>
    <w:rsid w:val="00BF6C25"/>
    <w:rsid w:val="00BF71C2"/>
    <w:rsid w:val="00BF7C32"/>
    <w:rsid w:val="00C00089"/>
    <w:rsid w:val="00C003BA"/>
    <w:rsid w:val="00C00557"/>
    <w:rsid w:val="00C008D9"/>
    <w:rsid w:val="00C00D41"/>
    <w:rsid w:val="00C00E12"/>
    <w:rsid w:val="00C0118F"/>
    <w:rsid w:val="00C014BF"/>
    <w:rsid w:val="00C0172E"/>
    <w:rsid w:val="00C01D8C"/>
    <w:rsid w:val="00C01FC2"/>
    <w:rsid w:val="00C027B3"/>
    <w:rsid w:val="00C02995"/>
    <w:rsid w:val="00C02B93"/>
    <w:rsid w:val="00C03018"/>
    <w:rsid w:val="00C033B1"/>
    <w:rsid w:val="00C03AB7"/>
    <w:rsid w:val="00C043BE"/>
    <w:rsid w:val="00C04847"/>
    <w:rsid w:val="00C04B64"/>
    <w:rsid w:val="00C04F7E"/>
    <w:rsid w:val="00C05889"/>
    <w:rsid w:val="00C06057"/>
    <w:rsid w:val="00C067F7"/>
    <w:rsid w:val="00C06A6B"/>
    <w:rsid w:val="00C07023"/>
    <w:rsid w:val="00C071D2"/>
    <w:rsid w:val="00C07709"/>
    <w:rsid w:val="00C079E6"/>
    <w:rsid w:val="00C07A08"/>
    <w:rsid w:val="00C109BC"/>
    <w:rsid w:val="00C10EE3"/>
    <w:rsid w:val="00C1116D"/>
    <w:rsid w:val="00C1124C"/>
    <w:rsid w:val="00C1173D"/>
    <w:rsid w:val="00C119DE"/>
    <w:rsid w:val="00C11BCC"/>
    <w:rsid w:val="00C120EE"/>
    <w:rsid w:val="00C12289"/>
    <w:rsid w:val="00C124EE"/>
    <w:rsid w:val="00C12891"/>
    <w:rsid w:val="00C12B3C"/>
    <w:rsid w:val="00C12DCD"/>
    <w:rsid w:val="00C136E3"/>
    <w:rsid w:val="00C137BB"/>
    <w:rsid w:val="00C13894"/>
    <w:rsid w:val="00C138E7"/>
    <w:rsid w:val="00C14603"/>
    <w:rsid w:val="00C149D1"/>
    <w:rsid w:val="00C14DCE"/>
    <w:rsid w:val="00C151D4"/>
    <w:rsid w:val="00C153F4"/>
    <w:rsid w:val="00C15A77"/>
    <w:rsid w:val="00C160C4"/>
    <w:rsid w:val="00C16220"/>
    <w:rsid w:val="00C1652A"/>
    <w:rsid w:val="00C16721"/>
    <w:rsid w:val="00C16738"/>
    <w:rsid w:val="00C16B30"/>
    <w:rsid w:val="00C17741"/>
    <w:rsid w:val="00C17780"/>
    <w:rsid w:val="00C17C3B"/>
    <w:rsid w:val="00C17ECA"/>
    <w:rsid w:val="00C17FE0"/>
    <w:rsid w:val="00C2011F"/>
    <w:rsid w:val="00C202E2"/>
    <w:rsid w:val="00C203A8"/>
    <w:rsid w:val="00C20420"/>
    <w:rsid w:val="00C204A1"/>
    <w:rsid w:val="00C209E8"/>
    <w:rsid w:val="00C20D92"/>
    <w:rsid w:val="00C2107D"/>
    <w:rsid w:val="00C210DB"/>
    <w:rsid w:val="00C21634"/>
    <w:rsid w:val="00C21881"/>
    <w:rsid w:val="00C21AE3"/>
    <w:rsid w:val="00C21BF6"/>
    <w:rsid w:val="00C21C5C"/>
    <w:rsid w:val="00C21F15"/>
    <w:rsid w:val="00C2200A"/>
    <w:rsid w:val="00C22228"/>
    <w:rsid w:val="00C22812"/>
    <w:rsid w:val="00C22CBD"/>
    <w:rsid w:val="00C2300A"/>
    <w:rsid w:val="00C23011"/>
    <w:rsid w:val="00C2375B"/>
    <w:rsid w:val="00C23BDF"/>
    <w:rsid w:val="00C23E26"/>
    <w:rsid w:val="00C24514"/>
    <w:rsid w:val="00C24A06"/>
    <w:rsid w:val="00C24ADA"/>
    <w:rsid w:val="00C24C00"/>
    <w:rsid w:val="00C2507A"/>
    <w:rsid w:val="00C25881"/>
    <w:rsid w:val="00C258E7"/>
    <w:rsid w:val="00C2599B"/>
    <w:rsid w:val="00C2605C"/>
    <w:rsid w:val="00C264AC"/>
    <w:rsid w:val="00C265D3"/>
    <w:rsid w:val="00C26B1C"/>
    <w:rsid w:val="00C26D8C"/>
    <w:rsid w:val="00C26E18"/>
    <w:rsid w:val="00C26F27"/>
    <w:rsid w:val="00C26FC4"/>
    <w:rsid w:val="00C27AB6"/>
    <w:rsid w:val="00C27EDD"/>
    <w:rsid w:val="00C27F51"/>
    <w:rsid w:val="00C27F7D"/>
    <w:rsid w:val="00C3023F"/>
    <w:rsid w:val="00C30316"/>
    <w:rsid w:val="00C30320"/>
    <w:rsid w:val="00C3050D"/>
    <w:rsid w:val="00C3058A"/>
    <w:rsid w:val="00C30A7E"/>
    <w:rsid w:val="00C30B83"/>
    <w:rsid w:val="00C30D6A"/>
    <w:rsid w:val="00C312F5"/>
    <w:rsid w:val="00C3132C"/>
    <w:rsid w:val="00C31486"/>
    <w:rsid w:val="00C31CC9"/>
    <w:rsid w:val="00C31DA2"/>
    <w:rsid w:val="00C31FFA"/>
    <w:rsid w:val="00C32B2D"/>
    <w:rsid w:val="00C333DD"/>
    <w:rsid w:val="00C333E0"/>
    <w:rsid w:val="00C3371E"/>
    <w:rsid w:val="00C33882"/>
    <w:rsid w:val="00C347B3"/>
    <w:rsid w:val="00C34C1E"/>
    <w:rsid w:val="00C3533C"/>
    <w:rsid w:val="00C35411"/>
    <w:rsid w:val="00C3542F"/>
    <w:rsid w:val="00C354AE"/>
    <w:rsid w:val="00C35703"/>
    <w:rsid w:val="00C35CB9"/>
    <w:rsid w:val="00C360D0"/>
    <w:rsid w:val="00C36465"/>
    <w:rsid w:val="00C3688A"/>
    <w:rsid w:val="00C36B1D"/>
    <w:rsid w:val="00C36B27"/>
    <w:rsid w:val="00C36B53"/>
    <w:rsid w:val="00C370E4"/>
    <w:rsid w:val="00C37374"/>
    <w:rsid w:val="00C373F1"/>
    <w:rsid w:val="00C37511"/>
    <w:rsid w:val="00C376CE"/>
    <w:rsid w:val="00C379A2"/>
    <w:rsid w:val="00C37E37"/>
    <w:rsid w:val="00C40230"/>
    <w:rsid w:val="00C40E76"/>
    <w:rsid w:val="00C417F1"/>
    <w:rsid w:val="00C41A04"/>
    <w:rsid w:val="00C41E1D"/>
    <w:rsid w:val="00C41FFF"/>
    <w:rsid w:val="00C42047"/>
    <w:rsid w:val="00C420A0"/>
    <w:rsid w:val="00C42965"/>
    <w:rsid w:val="00C429CE"/>
    <w:rsid w:val="00C42AE0"/>
    <w:rsid w:val="00C42BA3"/>
    <w:rsid w:val="00C4375C"/>
    <w:rsid w:val="00C43D2A"/>
    <w:rsid w:val="00C4406E"/>
    <w:rsid w:val="00C4418D"/>
    <w:rsid w:val="00C442CA"/>
    <w:rsid w:val="00C44374"/>
    <w:rsid w:val="00C443AF"/>
    <w:rsid w:val="00C44693"/>
    <w:rsid w:val="00C44F97"/>
    <w:rsid w:val="00C45D95"/>
    <w:rsid w:val="00C45E03"/>
    <w:rsid w:val="00C46069"/>
    <w:rsid w:val="00C46217"/>
    <w:rsid w:val="00C46331"/>
    <w:rsid w:val="00C46629"/>
    <w:rsid w:val="00C46EEA"/>
    <w:rsid w:val="00C47051"/>
    <w:rsid w:val="00C4771A"/>
    <w:rsid w:val="00C47888"/>
    <w:rsid w:val="00C47A9F"/>
    <w:rsid w:val="00C47B39"/>
    <w:rsid w:val="00C47C56"/>
    <w:rsid w:val="00C47E8E"/>
    <w:rsid w:val="00C47F2E"/>
    <w:rsid w:val="00C504B4"/>
    <w:rsid w:val="00C507A2"/>
    <w:rsid w:val="00C50A6C"/>
    <w:rsid w:val="00C50BCB"/>
    <w:rsid w:val="00C51A38"/>
    <w:rsid w:val="00C51E5C"/>
    <w:rsid w:val="00C52673"/>
    <w:rsid w:val="00C52DCE"/>
    <w:rsid w:val="00C52DD3"/>
    <w:rsid w:val="00C53D3E"/>
    <w:rsid w:val="00C543A6"/>
    <w:rsid w:val="00C547C6"/>
    <w:rsid w:val="00C54B36"/>
    <w:rsid w:val="00C54C40"/>
    <w:rsid w:val="00C54D1C"/>
    <w:rsid w:val="00C54E6D"/>
    <w:rsid w:val="00C54E87"/>
    <w:rsid w:val="00C55296"/>
    <w:rsid w:val="00C56114"/>
    <w:rsid w:val="00C56202"/>
    <w:rsid w:val="00C5665B"/>
    <w:rsid w:val="00C57042"/>
    <w:rsid w:val="00C579E1"/>
    <w:rsid w:val="00C600EA"/>
    <w:rsid w:val="00C60900"/>
    <w:rsid w:val="00C60CCF"/>
    <w:rsid w:val="00C61648"/>
    <w:rsid w:val="00C61CD2"/>
    <w:rsid w:val="00C61D38"/>
    <w:rsid w:val="00C6304B"/>
    <w:rsid w:val="00C635CB"/>
    <w:rsid w:val="00C639CF"/>
    <w:rsid w:val="00C63BCB"/>
    <w:rsid w:val="00C645AD"/>
    <w:rsid w:val="00C64E6F"/>
    <w:rsid w:val="00C64F98"/>
    <w:rsid w:val="00C65166"/>
    <w:rsid w:val="00C651B4"/>
    <w:rsid w:val="00C6541E"/>
    <w:rsid w:val="00C65852"/>
    <w:rsid w:val="00C66947"/>
    <w:rsid w:val="00C66CBB"/>
    <w:rsid w:val="00C66F5A"/>
    <w:rsid w:val="00C6709E"/>
    <w:rsid w:val="00C67C4F"/>
    <w:rsid w:val="00C70255"/>
    <w:rsid w:val="00C703BB"/>
    <w:rsid w:val="00C7046D"/>
    <w:rsid w:val="00C70495"/>
    <w:rsid w:val="00C70BAD"/>
    <w:rsid w:val="00C70E5C"/>
    <w:rsid w:val="00C71144"/>
    <w:rsid w:val="00C71490"/>
    <w:rsid w:val="00C7176C"/>
    <w:rsid w:val="00C718C3"/>
    <w:rsid w:val="00C725CD"/>
    <w:rsid w:val="00C72972"/>
    <w:rsid w:val="00C72D95"/>
    <w:rsid w:val="00C72EA2"/>
    <w:rsid w:val="00C72EAF"/>
    <w:rsid w:val="00C72F2C"/>
    <w:rsid w:val="00C73131"/>
    <w:rsid w:val="00C73CF2"/>
    <w:rsid w:val="00C744BF"/>
    <w:rsid w:val="00C74645"/>
    <w:rsid w:val="00C747E3"/>
    <w:rsid w:val="00C74BD4"/>
    <w:rsid w:val="00C75319"/>
    <w:rsid w:val="00C75BCE"/>
    <w:rsid w:val="00C75C7D"/>
    <w:rsid w:val="00C76049"/>
    <w:rsid w:val="00C76700"/>
    <w:rsid w:val="00C76AC3"/>
    <w:rsid w:val="00C773F7"/>
    <w:rsid w:val="00C77DDB"/>
    <w:rsid w:val="00C80507"/>
    <w:rsid w:val="00C80754"/>
    <w:rsid w:val="00C80CE1"/>
    <w:rsid w:val="00C81F31"/>
    <w:rsid w:val="00C81F8B"/>
    <w:rsid w:val="00C820EF"/>
    <w:rsid w:val="00C8257E"/>
    <w:rsid w:val="00C826F0"/>
    <w:rsid w:val="00C82760"/>
    <w:rsid w:val="00C83150"/>
    <w:rsid w:val="00C8316B"/>
    <w:rsid w:val="00C8341A"/>
    <w:rsid w:val="00C83441"/>
    <w:rsid w:val="00C8357B"/>
    <w:rsid w:val="00C836C1"/>
    <w:rsid w:val="00C83B28"/>
    <w:rsid w:val="00C83CD0"/>
    <w:rsid w:val="00C83D03"/>
    <w:rsid w:val="00C83E69"/>
    <w:rsid w:val="00C845F7"/>
    <w:rsid w:val="00C84611"/>
    <w:rsid w:val="00C84688"/>
    <w:rsid w:val="00C8478E"/>
    <w:rsid w:val="00C84A44"/>
    <w:rsid w:val="00C85A4B"/>
    <w:rsid w:val="00C85D83"/>
    <w:rsid w:val="00C8603E"/>
    <w:rsid w:val="00C8617A"/>
    <w:rsid w:val="00C8621D"/>
    <w:rsid w:val="00C86443"/>
    <w:rsid w:val="00C8658E"/>
    <w:rsid w:val="00C867D2"/>
    <w:rsid w:val="00C86EEB"/>
    <w:rsid w:val="00C8713A"/>
    <w:rsid w:val="00C87638"/>
    <w:rsid w:val="00C87C8A"/>
    <w:rsid w:val="00C87CAF"/>
    <w:rsid w:val="00C90009"/>
    <w:rsid w:val="00C9029B"/>
    <w:rsid w:val="00C9098E"/>
    <w:rsid w:val="00C90CC6"/>
    <w:rsid w:val="00C90CE9"/>
    <w:rsid w:val="00C91031"/>
    <w:rsid w:val="00C91087"/>
    <w:rsid w:val="00C91820"/>
    <w:rsid w:val="00C91A9E"/>
    <w:rsid w:val="00C91D10"/>
    <w:rsid w:val="00C92140"/>
    <w:rsid w:val="00C92751"/>
    <w:rsid w:val="00C92A9B"/>
    <w:rsid w:val="00C92C7E"/>
    <w:rsid w:val="00C92DF3"/>
    <w:rsid w:val="00C92EF9"/>
    <w:rsid w:val="00C9368F"/>
    <w:rsid w:val="00C937CC"/>
    <w:rsid w:val="00C93D80"/>
    <w:rsid w:val="00C94208"/>
    <w:rsid w:val="00C9422D"/>
    <w:rsid w:val="00C95187"/>
    <w:rsid w:val="00C951CD"/>
    <w:rsid w:val="00C95432"/>
    <w:rsid w:val="00C96327"/>
    <w:rsid w:val="00C969AE"/>
    <w:rsid w:val="00C97000"/>
    <w:rsid w:val="00C973CE"/>
    <w:rsid w:val="00C97801"/>
    <w:rsid w:val="00C97B18"/>
    <w:rsid w:val="00C97CD4"/>
    <w:rsid w:val="00CA0619"/>
    <w:rsid w:val="00CA0780"/>
    <w:rsid w:val="00CA09D4"/>
    <w:rsid w:val="00CA0D3B"/>
    <w:rsid w:val="00CA14D4"/>
    <w:rsid w:val="00CA1885"/>
    <w:rsid w:val="00CA2740"/>
    <w:rsid w:val="00CA28C0"/>
    <w:rsid w:val="00CA292A"/>
    <w:rsid w:val="00CA2B8B"/>
    <w:rsid w:val="00CA2E97"/>
    <w:rsid w:val="00CA3F3E"/>
    <w:rsid w:val="00CA41F2"/>
    <w:rsid w:val="00CA4370"/>
    <w:rsid w:val="00CA44DC"/>
    <w:rsid w:val="00CA4587"/>
    <w:rsid w:val="00CA478F"/>
    <w:rsid w:val="00CA492B"/>
    <w:rsid w:val="00CA4AE0"/>
    <w:rsid w:val="00CA4C0B"/>
    <w:rsid w:val="00CA511B"/>
    <w:rsid w:val="00CA5F9F"/>
    <w:rsid w:val="00CA6B26"/>
    <w:rsid w:val="00CA6BAE"/>
    <w:rsid w:val="00CA6F3B"/>
    <w:rsid w:val="00CA7242"/>
    <w:rsid w:val="00CA7799"/>
    <w:rsid w:val="00CA7CC7"/>
    <w:rsid w:val="00CA7F66"/>
    <w:rsid w:val="00CB0FE4"/>
    <w:rsid w:val="00CB187E"/>
    <w:rsid w:val="00CB1A36"/>
    <w:rsid w:val="00CB1CA0"/>
    <w:rsid w:val="00CB24AB"/>
    <w:rsid w:val="00CB2578"/>
    <w:rsid w:val="00CB2812"/>
    <w:rsid w:val="00CB28B5"/>
    <w:rsid w:val="00CB2C50"/>
    <w:rsid w:val="00CB3611"/>
    <w:rsid w:val="00CB3B3D"/>
    <w:rsid w:val="00CB3BAA"/>
    <w:rsid w:val="00CB4012"/>
    <w:rsid w:val="00CB4436"/>
    <w:rsid w:val="00CB4A2C"/>
    <w:rsid w:val="00CB4D2E"/>
    <w:rsid w:val="00CB4FD1"/>
    <w:rsid w:val="00CB5513"/>
    <w:rsid w:val="00CB56E1"/>
    <w:rsid w:val="00CB5C18"/>
    <w:rsid w:val="00CB5FFA"/>
    <w:rsid w:val="00CB6059"/>
    <w:rsid w:val="00CB6328"/>
    <w:rsid w:val="00CB6398"/>
    <w:rsid w:val="00CB687D"/>
    <w:rsid w:val="00CB6882"/>
    <w:rsid w:val="00CB7847"/>
    <w:rsid w:val="00CB7D1B"/>
    <w:rsid w:val="00CB7E0A"/>
    <w:rsid w:val="00CC02DD"/>
    <w:rsid w:val="00CC0459"/>
    <w:rsid w:val="00CC16E4"/>
    <w:rsid w:val="00CC1777"/>
    <w:rsid w:val="00CC1BDF"/>
    <w:rsid w:val="00CC1C2E"/>
    <w:rsid w:val="00CC1DB0"/>
    <w:rsid w:val="00CC1E9B"/>
    <w:rsid w:val="00CC1EBA"/>
    <w:rsid w:val="00CC24E1"/>
    <w:rsid w:val="00CC2A9D"/>
    <w:rsid w:val="00CC2DB7"/>
    <w:rsid w:val="00CC2FC3"/>
    <w:rsid w:val="00CC319B"/>
    <w:rsid w:val="00CC3552"/>
    <w:rsid w:val="00CC3625"/>
    <w:rsid w:val="00CC385C"/>
    <w:rsid w:val="00CC398C"/>
    <w:rsid w:val="00CC3B18"/>
    <w:rsid w:val="00CC3D64"/>
    <w:rsid w:val="00CC3DC6"/>
    <w:rsid w:val="00CC41DA"/>
    <w:rsid w:val="00CC4470"/>
    <w:rsid w:val="00CC46F7"/>
    <w:rsid w:val="00CC4BC4"/>
    <w:rsid w:val="00CC4D58"/>
    <w:rsid w:val="00CC5452"/>
    <w:rsid w:val="00CC562C"/>
    <w:rsid w:val="00CC5B1D"/>
    <w:rsid w:val="00CC5C69"/>
    <w:rsid w:val="00CC5F6E"/>
    <w:rsid w:val="00CC69EF"/>
    <w:rsid w:val="00CC6F17"/>
    <w:rsid w:val="00CC7655"/>
    <w:rsid w:val="00CD059D"/>
    <w:rsid w:val="00CD0E1D"/>
    <w:rsid w:val="00CD0F1D"/>
    <w:rsid w:val="00CD114F"/>
    <w:rsid w:val="00CD115E"/>
    <w:rsid w:val="00CD1710"/>
    <w:rsid w:val="00CD1A24"/>
    <w:rsid w:val="00CD1B61"/>
    <w:rsid w:val="00CD2444"/>
    <w:rsid w:val="00CD2D1B"/>
    <w:rsid w:val="00CD2E37"/>
    <w:rsid w:val="00CD2F85"/>
    <w:rsid w:val="00CD2FCA"/>
    <w:rsid w:val="00CD31F0"/>
    <w:rsid w:val="00CD37CD"/>
    <w:rsid w:val="00CD3ECC"/>
    <w:rsid w:val="00CD4B27"/>
    <w:rsid w:val="00CD4C06"/>
    <w:rsid w:val="00CD4C53"/>
    <w:rsid w:val="00CD5278"/>
    <w:rsid w:val="00CD5DAD"/>
    <w:rsid w:val="00CD5FB8"/>
    <w:rsid w:val="00CD6A8D"/>
    <w:rsid w:val="00CD7035"/>
    <w:rsid w:val="00CD73D3"/>
    <w:rsid w:val="00CD7578"/>
    <w:rsid w:val="00CE05E9"/>
    <w:rsid w:val="00CE0831"/>
    <w:rsid w:val="00CE0838"/>
    <w:rsid w:val="00CE08F7"/>
    <w:rsid w:val="00CE0D5B"/>
    <w:rsid w:val="00CE0EF8"/>
    <w:rsid w:val="00CE2062"/>
    <w:rsid w:val="00CE24A5"/>
    <w:rsid w:val="00CE267F"/>
    <w:rsid w:val="00CE2A59"/>
    <w:rsid w:val="00CE30F0"/>
    <w:rsid w:val="00CE355E"/>
    <w:rsid w:val="00CE3664"/>
    <w:rsid w:val="00CE3C4F"/>
    <w:rsid w:val="00CE48EA"/>
    <w:rsid w:val="00CE4907"/>
    <w:rsid w:val="00CE516B"/>
    <w:rsid w:val="00CE5ACA"/>
    <w:rsid w:val="00CE5C0B"/>
    <w:rsid w:val="00CE5CE5"/>
    <w:rsid w:val="00CE5EDC"/>
    <w:rsid w:val="00CE6065"/>
    <w:rsid w:val="00CE6254"/>
    <w:rsid w:val="00CE68EB"/>
    <w:rsid w:val="00CE69CF"/>
    <w:rsid w:val="00CE6C84"/>
    <w:rsid w:val="00CE74D0"/>
    <w:rsid w:val="00CE756D"/>
    <w:rsid w:val="00CE795A"/>
    <w:rsid w:val="00CE7A68"/>
    <w:rsid w:val="00CE7A8F"/>
    <w:rsid w:val="00CE7BAC"/>
    <w:rsid w:val="00CF01BA"/>
    <w:rsid w:val="00CF0221"/>
    <w:rsid w:val="00CF04C0"/>
    <w:rsid w:val="00CF0845"/>
    <w:rsid w:val="00CF0D12"/>
    <w:rsid w:val="00CF0E75"/>
    <w:rsid w:val="00CF0F5C"/>
    <w:rsid w:val="00CF1052"/>
    <w:rsid w:val="00CF10B7"/>
    <w:rsid w:val="00CF124F"/>
    <w:rsid w:val="00CF13B3"/>
    <w:rsid w:val="00CF1465"/>
    <w:rsid w:val="00CF14F4"/>
    <w:rsid w:val="00CF16E8"/>
    <w:rsid w:val="00CF16FC"/>
    <w:rsid w:val="00CF190E"/>
    <w:rsid w:val="00CF1D42"/>
    <w:rsid w:val="00CF1D8A"/>
    <w:rsid w:val="00CF2159"/>
    <w:rsid w:val="00CF2238"/>
    <w:rsid w:val="00CF2570"/>
    <w:rsid w:val="00CF2743"/>
    <w:rsid w:val="00CF2F98"/>
    <w:rsid w:val="00CF3520"/>
    <w:rsid w:val="00CF3768"/>
    <w:rsid w:val="00CF3A52"/>
    <w:rsid w:val="00CF3DD9"/>
    <w:rsid w:val="00CF41B5"/>
    <w:rsid w:val="00CF446B"/>
    <w:rsid w:val="00CF451C"/>
    <w:rsid w:val="00CF458B"/>
    <w:rsid w:val="00CF477D"/>
    <w:rsid w:val="00CF4867"/>
    <w:rsid w:val="00CF4BD2"/>
    <w:rsid w:val="00CF4E99"/>
    <w:rsid w:val="00CF5202"/>
    <w:rsid w:val="00CF521E"/>
    <w:rsid w:val="00CF57DC"/>
    <w:rsid w:val="00CF5809"/>
    <w:rsid w:val="00CF58C0"/>
    <w:rsid w:val="00CF5DEF"/>
    <w:rsid w:val="00CF5FD2"/>
    <w:rsid w:val="00CF6395"/>
    <w:rsid w:val="00CF6CF3"/>
    <w:rsid w:val="00CF6EF6"/>
    <w:rsid w:val="00CF77A1"/>
    <w:rsid w:val="00D002E8"/>
    <w:rsid w:val="00D0075C"/>
    <w:rsid w:val="00D00ACD"/>
    <w:rsid w:val="00D00DDE"/>
    <w:rsid w:val="00D0146D"/>
    <w:rsid w:val="00D027CD"/>
    <w:rsid w:val="00D027F0"/>
    <w:rsid w:val="00D02CB1"/>
    <w:rsid w:val="00D02FF1"/>
    <w:rsid w:val="00D03550"/>
    <w:rsid w:val="00D036F3"/>
    <w:rsid w:val="00D03998"/>
    <w:rsid w:val="00D03B2B"/>
    <w:rsid w:val="00D03BB2"/>
    <w:rsid w:val="00D03F1B"/>
    <w:rsid w:val="00D04038"/>
    <w:rsid w:val="00D04222"/>
    <w:rsid w:val="00D0433E"/>
    <w:rsid w:val="00D04958"/>
    <w:rsid w:val="00D057C1"/>
    <w:rsid w:val="00D058E8"/>
    <w:rsid w:val="00D06104"/>
    <w:rsid w:val="00D06236"/>
    <w:rsid w:val="00D06252"/>
    <w:rsid w:val="00D062D2"/>
    <w:rsid w:val="00D067CE"/>
    <w:rsid w:val="00D067E2"/>
    <w:rsid w:val="00D06FC5"/>
    <w:rsid w:val="00D07049"/>
    <w:rsid w:val="00D071A3"/>
    <w:rsid w:val="00D0749A"/>
    <w:rsid w:val="00D07803"/>
    <w:rsid w:val="00D078A8"/>
    <w:rsid w:val="00D0790F"/>
    <w:rsid w:val="00D079C0"/>
    <w:rsid w:val="00D1002E"/>
    <w:rsid w:val="00D10FFE"/>
    <w:rsid w:val="00D11A61"/>
    <w:rsid w:val="00D11EF2"/>
    <w:rsid w:val="00D11F05"/>
    <w:rsid w:val="00D127ED"/>
    <w:rsid w:val="00D1288C"/>
    <w:rsid w:val="00D1354D"/>
    <w:rsid w:val="00D139D3"/>
    <w:rsid w:val="00D13AA3"/>
    <w:rsid w:val="00D13C37"/>
    <w:rsid w:val="00D13DB2"/>
    <w:rsid w:val="00D13E43"/>
    <w:rsid w:val="00D13E92"/>
    <w:rsid w:val="00D13F3C"/>
    <w:rsid w:val="00D13F70"/>
    <w:rsid w:val="00D142DB"/>
    <w:rsid w:val="00D14795"/>
    <w:rsid w:val="00D14964"/>
    <w:rsid w:val="00D14C5A"/>
    <w:rsid w:val="00D14C85"/>
    <w:rsid w:val="00D15154"/>
    <w:rsid w:val="00D1561E"/>
    <w:rsid w:val="00D1565B"/>
    <w:rsid w:val="00D15725"/>
    <w:rsid w:val="00D16098"/>
    <w:rsid w:val="00D16147"/>
    <w:rsid w:val="00D16191"/>
    <w:rsid w:val="00D16B42"/>
    <w:rsid w:val="00D16E11"/>
    <w:rsid w:val="00D16F64"/>
    <w:rsid w:val="00D17486"/>
    <w:rsid w:val="00D174E9"/>
    <w:rsid w:val="00D17719"/>
    <w:rsid w:val="00D17E53"/>
    <w:rsid w:val="00D17FED"/>
    <w:rsid w:val="00D203B0"/>
    <w:rsid w:val="00D209CC"/>
    <w:rsid w:val="00D20C1B"/>
    <w:rsid w:val="00D20E48"/>
    <w:rsid w:val="00D20EEE"/>
    <w:rsid w:val="00D217AC"/>
    <w:rsid w:val="00D2191A"/>
    <w:rsid w:val="00D2203D"/>
    <w:rsid w:val="00D224FE"/>
    <w:rsid w:val="00D225DD"/>
    <w:rsid w:val="00D22673"/>
    <w:rsid w:val="00D2274E"/>
    <w:rsid w:val="00D22E73"/>
    <w:rsid w:val="00D23ADF"/>
    <w:rsid w:val="00D23C5B"/>
    <w:rsid w:val="00D24783"/>
    <w:rsid w:val="00D25516"/>
    <w:rsid w:val="00D25DDE"/>
    <w:rsid w:val="00D25E59"/>
    <w:rsid w:val="00D26263"/>
    <w:rsid w:val="00D2637D"/>
    <w:rsid w:val="00D263BA"/>
    <w:rsid w:val="00D26499"/>
    <w:rsid w:val="00D265D2"/>
    <w:rsid w:val="00D2686D"/>
    <w:rsid w:val="00D26C3A"/>
    <w:rsid w:val="00D26CBE"/>
    <w:rsid w:val="00D26D52"/>
    <w:rsid w:val="00D27187"/>
    <w:rsid w:val="00D27D61"/>
    <w:rsid w:val="00D27D8E"/>
    <w:rsid w:val="00D30068"/>
    <w:rsid w:val="00D30479"/>
    <w:rsid w:val="00D3062A"/>
    <w:rsid w:val="00D308E6"/>
    <w:rsid w:val="00D30B1E"/>
    <w:rsid w:val="00D311A3"/>
    <w:rsid w:val="00D3127A"/>
    <w:rsid w:val="00D31384"/>
    <w:rsid w:val="00D314A6"/>
    <w:rsid w:val="00D318BC"/>
    <w:rsid w:val="00D31E1D"/>
    <w:rsid w:val="00D3214A"/>
    <w:rsid w:val="00D326A0"/>
    <w:rsid w:val="00D32A52"/>
    <w:rsid w:val="00D334B3"/>
    <w:rsid w:val="00D33519"/>
    <w:rsid w:val="00D34391"/>
    <w:rsid w:val="00D3445A"/>
    <w:rsid w:val="00D34973"/>
    <w:rsid w:val="00D34E99"/>
    <w:rsid w:val="00D35082"/>
    <w:rsid w:val="00D351B8"/>
    <w:rsid w:val="00D3543A"/>
    <w:rsid w:val="00D363AC"/>
    <w:rsid w:val="00D3651F"/>
    <w:rsid w:val="00D368AD"/>
    <w:rsid w:val="00D36B2A"/>
    <w:rsid w:val="00D371B0"/>
    <w:rsid w:val="00D3753B"/>
    <w:rsid w:val="00D3758D"/>
    <w:rsid w:val="00D37716"/>
    <w:rsid w:val="00D377A9"/>
    <w:rsid w:val="00D37802"/>
    <w:rsid w:val="00D3797B"/>
    <w:rsid w:val="00D37A2D"/>
    <w:rsid w:val="00D37C7D"/>
    <w:rsid w:val="00D4048F"/>
    <w:rsid w:val="00D406A7"/>
    <w:rsid w:val="00D40A3D"/>
    <w:rsid w:val="00D40B06"/>
    <w:rsid w:val="00D40BB4"/>
    <w:rsid w:val="00D42339"/>
    <w:rsid w:val="00D424E2"/>
    <w:rsid w:val="00D42980"/>
    <w:rsid w:val="00D42CAE"/>
    <w:rsid w:val="00D42FDF"/>
    <w:rsid w:val="00D430F1"/>
    <w:rsid w:val="00D43423"/>
    <w:rsid w:val="00D4367B"/>
    <w:rsid w:val="00D4380E"/>
    <w:rsid w:val="00D43A24"/>
    <w:rsid w:val="00D43D73"/>
    <w:rsid w:val="00D43F7F"/>
    <w:rsid w:val="00D44137"/>
    <w:rsid w:val="00D444E5"/>
    <w:rsid w:val="00D44590"/>
    <w:rsid w:val="00D448FF"/>
    <w:rsid w:val="00D44A85"/>
    <w:rsid w:val="00D45214"/>
    <w:rsid w:val="00D4633B"/>
    <w:rsid w:val="00D46674"/>
    <w:rsid w:val="00D46969"/>
    <w:rsid w:val="00D469A3"/>
    <w:rsid w:val="00D46A06"/>
    <w:rsid w:val="00D46ABB"/>
    <w:rsid w:val="00D46ACB"/>
    <w:rsid w:val="00D46C86"/>
    <w:rsid w:val="00D47622"/>
    <w:rsid w:val="00D477B4"/>
    <w:rsid w:val="00D479E0"/>
    <w:rsid w:val="00D47D10"/>
    <w:rsid w:val="00D47D23"/>
    <w:rsid w:val="00D503DF"/>
    <w:rsid w:val="00D50A63"/>
    <w:rsid w:val="00D50A77"/>
    <w:rsid w:val="00D50C6D"/>
    <w:rsid w:val="00D513F2"/>
    <w:rsid w:val="00D51875"/>
    <w:rsid w:val="00D51AE3"/>
    <w:rsid w:val="00D51BFF"/>
    <w:rsid w:val="00D51DD0"/>
    <w:rsid w:val="00D522F7"/>
    <w:rsid w:val="00D527FE"/>
    <w:rsid w:val="00D52A46"/>
    <w:rsid w:val="00D52D4F"/>
    <w:rsid w:val="00D53123"/>
    <w:rsid w:val="00D5397F"/>
    <w:rsid w:val="00D53AC0"/>
    <w:rsid w:val="00D54080"/>
    <w:rsid w:val="00D559CC"/>
    <w:rsid w:val="00D55B1E"/>
    <w:rsid w:val="00D55F25"/>
    <w:rsid w:val="00D55FB8"/>
    <w:rsid w:val="00D561BE"/>
    <w:rsid w:val="00D5622D"/>
    <w:rsid w:val="00D5719C"/>
    <w:rsid w:val="00D57278"/>
    <w:rsid w:val="00D57E34"/>
    <w:rsid w:val="00D603FE"/>
    <w:rsid w:val="00D608F6"/>
    <w:rsid w:val="00D610DB"/>
    <w:rsid w:val="00D6111E"/>
    <w:rsid w:val="00D616E7"/>
    <w:rsid w:val="00D61827"/>
    <w:rsid w:val="00D619AC"/>
    <w:rsid w:val="00D61A2A"/>
    <w:rsid w:val="00D61B9C"/>
    <w:rsid w:val="00D6200D"/>
    <w:rsid w:val="00D624A4"/>
    <w:rsid w:val="00D62BF9"/>
    <w:rsid w:val="00D62C9D"/>
    <w:rsid w:val="00D6325E"/>
    <w:rsid w:val="00D63350"/>
    <w:rsid w:val="00D63561"/>
    <w:rsid w:val="00D63845"/>
    <w:rsid w:val="00D63AFE"/>
    <w:rsid w:val="00D63BA0"/>
    <w:rsid w:val="00D63C9B"/>
    <w:rsid w:val="00D641EA"/>
    <w:rsid w:val="00D6444D"/>
    <w:rsid w:val="00D6479F"/>
    <w:rsid w:val="00D64BBD"/>
    <w:rsid w:val="00D64C60"/>
    <w:rsid w:val="00D6575D"/>
    <w:rsid w:val="00D6581E"/>
    <w:rsid w:val="00D65931"/>
    <w:rsid w:val="00D65BCF"/>
    <w:rsid w:val="00D65E29"/>
    <w:rsid w:val="00D66474"/>
    <w:rsid w:val="00D66F13"/>
    <w:rsid w:val="00D67326"/>
    <w:rsid w:val="00D677F4"/>
    <w:rsid w:val="00D67A77"/>
    <w:rsid w:val="00D67DF7"/>
    <w:rsid w:val="00D67E34"/>
    <w:rsid w:val="00D70049"/>
    <w:rsid w:val="00D702C9"/>
    <w:rsid w:val="00D706F2"/>
    <w:rsid w:val="00D70E38"/>
    <w:rsid w:val="00D71298"/>
    <w:rsid w:val="00D71422"/>
    <w:rsid w:val="00D718E8"/>
    <w:rsid w:val="00D7234C"/>
    <w:rsid w:val="00D730E3"/>
    <w:rsid w:val="00D73A1C"/>
    <w:rsid w:val="00D73F88"/>
    <w:rsid w:val="00D74147"/>
    <w:rsid w:val="00D741B3"/>
    <w:rsid w:val="00D7422C"/>
    <w:rsid w:val="00D744EF"/>
    <w:rsid w:val="00D74FF8"/>
    <w:rsid w:val="00D7512C"/>
    <w:rsid w:val="00D75172"/>
    <w:rsid w:val="00D75389"/>
    <w:rsid w:val="00D75FA1"/>
    <w:rsid w:val="00D760E5"/>
    <w:rsid w:val="00D761D5"/>
    <w:rsid w:val="00D765E5"/>
    <w:rsid w:val="00D76797"/>
    <w:rsid w:val="00D769B9"/>
    <w:rsid w:val="00D76B87"/>
    <w:rsid w:val="00D76CD9"/>
    <w:rsid w:val="00D76FCD"/>
    <w:rsid w:val="00D7714F"/>
    <w:rsid w:val="00D77174"/>
    <w:rsid w:val="00D774E2"/>
    <w:rsid w:val="00D775C7"/>
    <w:rsid w:val="00D779E6"/>
    <w:rsid w:val="00D800CE"/>
    <w:rsid w:val="00D805CB"/>
    <w:rsid w:val="00D807F8"/>
    <w:rsid w:val="00D80C11"/>
    <w:rsid w:val="00D80D62"/>
    <w:rsid w:val="00D81547"/>
    <w:rsid w:val="00D81BCF"/>
    <w:rsid w:val="00D8228C"/>
    <w:rsid w:val="00D823C5"/>
    <w:rsid w:val="00D82D8A"/>
    <w:rsid w:val="00D83500"/>
    <w:rsid w:val="00D837B0"/>
    <w:rsid w:val="00D83823"/>
    <w:rsid w:val="00D839A7"/>
    <w:rsid w:val="00D8426A"/>
    <w:rsid w:val="00D843FF"/>
    <w:rsid w:val="00D844DE"/>
    <w:rsid w:val="00D84E2A"/>
    <w:rsid w:val="00D85016"/>
    <w:rsid w:val="00D85036"/>
    <w:rsid w:val="00D85261"/>
    <w:rsid w:val="00D859BA"/>
    <w:rsid w:val="00D85DB3"/>
    <w:rsid w:val="00D863C1"/>
    <w:rsid w:val="00D864F6"/>
    <w:rsid w:val="00D86B6E"/>
    <w:rsid w:val="00D87160"/>
    <w:rsid w:val="00D87727"/>
    <w:rsid w:val="00D8787A"/>
    <w:rsid w:val="00D90C52"/>
    <w:rsid w:val="00D90DC4"/>
    <w:rsid w:val="00D90EC8"/>
    <w:rsid w:val="00D91CF4"/>
    <w:rsid w:val="00D91FD4"/>
    <w:rsid w:val="00D92143"/>
    <w:rsid w:val="00D923CB"/>
    <w:rsid w:val="00D924E9"/>
    <w:rsid w:val="00D92CCC"/>
    <w:rsid w:val="00D939D4"/>
    <w:rsid w:val="00D93CD1"/>
    <w:rsid w:val="00D93F05"/>
    <w:rsid w:val="00D9402D"/>
    <w:rsid w:val="00D943A7"/>
    <w:rsid w:val="00D945D5"/>
    <w:rsid w:val="00D94B35"/>
    <w:rsid w:val="00D951C3"/>
    <w:rsid w:val="00D9525D"/>
    <w:rsid w:val="00D9544E"/>
    <w:rsid w:val="00D95453"/>
    <w:rsid w:val="00D955F9"/>
    <w:rsid w:val="00D95BE9"/>
    <w:rsid w:val="00D95C48"/>
    <w:rsid w:val="00D95FDC"/>
    <w:rsid w:val="00D9610A"/>
    <w:rsid w:val="00D963EF"/>
    <w:rsid w:val="00D96CCF"/>
    <w:rsid w:val="00D97086"/>
    <w:rsid w:val="00D971B3"/>
    <w:rsid w:val="00D974EF"/>
    <w:rsid w:val="00D976DC"/>
    <w:rsid w:val="00D977F0"/>
    <w:rsid w:val="00D97916"/>
    <w:rsid w:val="00DA1152"/>
    <w:rsid w:val="00DA118A"/>
    <w:rsid w:val="00DA12AE"/>
    <w:rsid w:val="00DA17D3"/>
    <w:rsid w:val="00DA1BF2"/>
    <w:rsid w:val="00DA1FFD"/>
    <w:rsid w:val="00DA2121"/>
    <w:rsid w:val="00DA26AD"/>
    <w:rsid w:val="00DA29A1"/>
    <w:rsid w:val="00DA2ED7"/>
    <w:rsid w:val="00DA3530"/>
    <w:rsid w:val="00DA3585"/>
    <w:rsid w:val="00DA3A2E"/>
    <w:rsid w:val="00DA3ACF"/>
    <w:rsid w:val="00DA3EB1"/>
    <w:rsid w:val="00DA3F55"/>
    <w:rsid w:val="00DA4251"/>
    <w:rsid w:val="00DA44D1"/>
    <w:rsid w:val="00DA461B"/>
    <w:rsid w:val="00DA4759"/>
    <w:rsid w:val="00DA4A1D"/>
    <w:rsid w:val="00DA4D65"/>
    <w:rsid w:val="00DA56C7"/>
    <w:rsid w:val="00DA58D8"/>
    <w:rsid w:val="00DA5A87"/>
    <w:rsid w:val="00DA5F64"/>
    <w:rsid w:val="00DA607C"/>
    <w:rsid w:val="00DA64BA"/>
    <w:rsid w:val="00DA6617"/>
    <w:rsid w:val="00DA67A9"/>
    <w:rsid w:val="00DA6B7F"/>
    <w:rsid w:val="00DA7177"/>
    <w:rsid w:val="00DA7DFD"/>
    <w:rsid w:val="00DB0021"/>
    <w:rsid w:val="00DB0676"/>
    <w:rsid w:val="00DB0BC1"/>
    <w:rsid w:val="00DB0C22"/>
    <w:rsid w:val="00DB10B6"/>
    <w:rsid w:val="00DB138D"/>
    <w:rsid w:val="00DB14BA"/>
    <w:rsid w:val="00DB14E0"/>
    <w:rsid w:val="00DB1A4B"/>
    <w:rsid w:val="00DB2102"/>
    <w:rsid w:val="00DB216C"/>
    <w:rsid w:val="00DB251A"/>
    <w:rsid w:val="00DB273A"/>
    <w:rsid w:val="00DB27B5"/>
    <w:rsid w:val="00DB28ED"/>
    <w:rsid w:val="00DB2B29"/>
    <w:rsid w:val="00DB3114"/>
    <w:rsid w:val="00DB31C9"/>
    <w:rsid w:val="00DB324F"/>
    <w:rsid w:val="00DB3ABB"/>
    <w:rsid w:val="00DB4141"/>
    <w:rsid w:val="00DB4A78"/>
    <w:rsid w:val="00DB4FB3"/>
    <w:rsid w:val="00DB4FBA"/>
    <w:rsid w:val="00DB54E7"/>
    <w:rsid w:val="00DB5584"/>
    <w:rsid w:val="00DB5699"/>
    <w:rsid w:val="00DB582D"/>
    <w:rsid w:val="00DB5A8F"/>
    <w:rsid w:val="00DB5FA9"/>
    <w:rsid w:val="00DB6233"/>
    <w:rsid w:val="00DB670E"/>
    <w:rsid w:val="00DB67B8"/>
    <w:rsid w:val="00DB6907"/>
    <w:rsid w:val="00DB6A44"/>
    <w:rsid w:val="00DB6A4E"/>
    <w:rsid w:val="00DB6F12"/>
    <w:rsid w:val="00DB7108"/>
    <w:rsid w:val="00DB744D"/>
    <w:rsid w:val="00DB7CB8"/>
    <w:rsid w:val="00DB7E1A"/>
    <w:rsid w:val="00DB7E20"/>
    <w:rsid w:val="00DC0622"/>
    <w:rsid w:val="00DC0724"/>
    <w:rsid w:val="00DC07EB"/>
    <w:rsid w:val="00DC0908"/>
    <w:rsid w:val="00DC0B26"/>
    <w:rsid w:val="00DC0C7E"/>
    <w:rsid w:val="00DC1273"/>
    <w:rsid w:val="00DC13D0"/>
    <w:rsid w:val="00DC167F"/>
    <w:rsid w:val="00DC1A94"/>
    <w:rsid w:val="00DC1D62"/>
    <w:rsid w:val="00DC2011"/>
    <w:rsid w:val="00DC2187"/>
    <w:rsid w:val="00DC2764"/>
    <w:rsid w:val="00DC348F"/>
    <w:rsid w:val="00DC3646"/>
    <w:rsid w:val="00DC371C"/>
    <w:rsid w:val="00DC391C"/>
    <w:rsid w:val="00DC3981"/>
    <w:rsid w:val="00DC39DC"/>
    <w:rsid w:val="00DC3AE4"/>
    <w:rsid w:val="00DC3C18"/>
    <w:rsid w:val="00DC3EF4"/>
    <w:rsid w:val="00DC435D"/>
    <w:rsid w:val="00DC4388"/>
    <w:rsid w:val="00DC48E9"/>
    <w:rsid w:val="00DC4AE1"/>
    <w:rsid w:val="00DC5A22"/>
    <w:rsid w:val="00DC5AC1"/>
    <w:rsid w:val="00DC5EE0"/>
    <w:rsid w:val="00DC61C4"/>
    <w:rsid w:val="00DC624C"/>
    <w:rsid w:val="00DC6DD8"/>
    <w:rsid w:val="00DC6E64"/>
    <w:rsid w:val="00DC70E3"/>
    <w:rsid w:val="00DC712B"/>
    <w:rsid w:val="00DC77E4"/>
    <w:rsid w:val="00DC7EA0"/>
    <w:rsid w:val="00DC7F39"/>
    <w:rsid w:val="00DD02FD"/>
    <w:rsid w:val="00DD0793"/>
    <w:rsid w:val="00DD0918"/>
    <w:rsid w:val="00DD0EF7"/>
    <w:rsid w:val="00DD10DF"/>
    <w:rsid w:val="00DD12DF"/>
    <w:rsid w:val="00DD231E"/>
    <w:rsid w:val="00DD2DB2"/>
    <w:rsid w:val="00DD2F1C"/>
    <w:rsid w:val="00DD34CE"/>
    <w:rsid w:val="00DD3A61"/>
    <w:rsid w:val="00DD3E5E"/>
    <w:rsid w:val="00DD4A61"/>
    <w:rsid w:val="00DD5995"/>
    <w:rsid w:val="00DD5A3A"/>
    <w:rsid w:val="00DD5A96"/>
    <w:rsid w:val="00DD5EDE"/>
    <w:rsid w:val="00DD68AC"/>
    <w:rsid w:val="00DD68E5"/>
    <w:rsid w:val="00DD6972"/>
    <w:rsid w:val="00DD6E9D"/>
    <w:rsid w:val="00DD78DE"/>
    <w:rsid w:val="00DD7C76"/>
    <w:rsid w:val="00DD7ED0"/>
    <w:rsid w:val="00DE061B"/>
    <w:rsid w:val="00DE0831"/>
    <w:rsid w:val="00DE0C9E"/>
    <w:rsid w:val="00DE1243"/>
    <w:rsid w:val="00DE208A"/>
    <w:rsid w:val="00DE2434"/>
    <w:rsid w:val="00DE2AC4"/>
    <w:rsid w:val="00DE34A4"/>
    <w:rsid w:val="00DE3D8E"/>
    <w:rsid w:val="00DE40ED"/>
    <w:rsid w:val="00DE418F"/>
    <w:rsid w:val="00DE4356"/>
    <w:rsid w:val="00DE4D2E"/>
    <w:rsid w:val="00DE52B7"/>
    <w:rsid w:val="00DE58FD"/>
    <w:rsid w:val="00DE60C7"/>
    <w:rsid w:val="00DE6A78"/>
    <w:rsid w:val="00DE709E"/>
    <w:rsid w:val="00DF08DE"/>
    <w:rsid w:val="00DF0D86"/>
    <w:rsid w:val="00DF1285"/>
    <w:rsid w:val="00DF12E5"/>
    <w:rsid w:val="00DF1607"/>
    <w:rsid w:val="00DF1625"/>
    <w:rsid w:val="00DF2073"/>
    <w:rsid w:val="00DF2085"/>
    <w:rsid w:val="00DF2111"/>
    <w:rsid w:val="00DF2422"/>
    <w:rsid w:val="00DF2B78"/>
    <w:rsid w:val="00DF3586"/>
    <w:rsid w:val="00DF3681"/>
    <w:rsid w:val="00DF36D0"/>
    <w:rsid w:val="00DF4817"/>
    <w:rsid w:val="00DF4B58"/>
    <w:rsid w:val="00DF56A5"/>
    <w:rsid w:val="00DF5E34"/>
    <w:rsid w:val="00DF60F9"/>
    <w:rsid w:val="00DF64FE"/>
    <w:rsid w:val="00DF6C13"/>
    <w:rsid w:val="00DF72F2"/>
    <w:rsid w:val="00DF7538"/>
    <w:rsid w:val="00DF776A"/>
    <w:rsid w:val="00DF7817"/>
    <w:rsid w:val="00DF790C"/>
    <w:rsid w:val="00DF791C"/>
    <w:rsid w:val="00DF7CCF"/>
    <w:rsid w:val="00DF7E1A"/>
    <w:rsid w:val="00DF7F83"/>
    <w:rsid w:val="00E00815"/>
    <w:rsid w:val="00E00828"/>
    <w:rsid w:val="00E008B4"/>
    <w:rsid w:val="00E00E46"/>
    <w:rsid w:val="00E0154B"/>
    <w:rsid w:val="00E01756"/>
    <w:rsid w:val="00E01967"/>
    <w:rsid w:val="00E01C6F"/>
    <w:rsid w:val="00E01D53"/>
    <w:rsid w:val="00E01D93"/>
    <w:rsid w:val="00E0257E"/>
    <w:rsid w:val="00E0258B"/>
    <w:rsid w:val="00E027CF"/>
    <w:rsid w:val="00E02BB4"/>
    <w:rsid w:val="00E02BEF"/>
    <w:rsid w:val="00E02E9A"/>
    <w:rsid w:val="00E032B6"/>
    <w:rsid w:val="00E042A0"/>
    <w:rsid w:val="00E045F0"/>
    <w:rsid w:val="00E0479A"/>
    <w:rsid w:val="00E048A1"/>
    <w:rsid w:val="00E048BD"/>
    <w:rsid w:val="00E04C13"/>
    <w:rsid w:val="00E04E71"/>
    <w:rsid w:val="00E04F57"/>
    <w:rsid w:val="00E05152"/>
    <w:rsid w:val="00E05210"/>
    <w:rsid w:val="00E0554C"/>
    <w:rsid w:val="00E0643F"/>
    <w:rsid w:val="00E066A4"/>
    <w:rsid w:val="00E06844"/>
    <w:rsid w:val="00E07088"/>
    <w:rsid w:val="00E075EF"/>
    <w:rsid w:val="00E10036"/>
    <w:rsid w:val="00E10335"/>
    <w:rsid w:val="00E10406"/>
    <w:rsid w:val="00E1057B"/>
    <w:rsid w:val="00E10742"/>
    <w:rsid w:val="00E109C1"/>
    <w:rsid w:val="00E10A2B"/>
    <w:rsid w:val="00E10BBA"/>
    <w:rsid w:val="00E110F2"/>
    <w:rsid w:val="00E1188A"/>
    <w:rsid w:val="00E1191E"/>
    <w:rsid w:val="00E11A1D"/>
    <w:rsid w:val="00E11D91"/>
    <w:rsid w:val="00E1239E"/>
    <w:rsid w:val="00E12717"/>
    <w:rsid w:val="00E12FB5"/>
    <w:rsid w:val="00E136E5"/>
    <w:rsid w:val="00E13755"/>
    <w:rsid w:val="00E138A3"/>
    <w:rsid w:val="00E144EA"/>
    <w:rsid w:val="00E14D1F"/>
    <w:rsid w:val="00E15064"/>
    <w:rsid w:val="00E155A4"/>
    <w:rsid w:val="00E15CC6"/>
    <w:rsid w:val="00E16A3F"/>
    <w:rsid w:val="00E16A76"/>
    <w:rsid w:val="00E16AAD"/>
    <w:rsid w:val="00E17734"/>
    <w:rsid w:val="00E179E0"/>
    <w:rsid w:val="00E20073"/>
    <w:rsid w:val="00E204F9"/>
    <w:rsid w:val="00E2073E"/>
    <w:rsid w:val="00E20819"/>
    <w:rsid w:val="00E2090F"/>
    <w:rsid w:val="00E20B7A"/>
    <w:rsid w:val="00E20E11"/>
    <w:rsid w:val="00E212E3"/>
    <w:rsid w:val="00E21323"/>
    <w:rsid w:val="00E2154B"/>
    <w:rsid w:val="00E21910"/>
    <w:rsid w:val="00E21A8E"/>
    <w:rsid w:val="00E21DC0"/>
    <w:rsid w:val="00E22906"/>
    <w:rsid w:val="00E22F01"/>
    <w:rsid w:val="00E22F57"/>
    <w:rsid w:val="00E237B8"/>
    <w:rsid w:val="00E239CA"/>
    <w:rsid w:val="00E23C0B"/>
    <w:rsid w:val="00E23C93"/>
    <w:rsid w:val="00E23F8F"/>
    <w:rsid w:val="00E246D9"/>
    <w:rsid w:val="00E24B4B"/>
    <w:rsid w:val="00E24CC8"/>
    <w:rsid w:val="00E25691"/>
    <w:rsid w:val="00E2595E"/>
    <w:rsid w:val="00E25988"/>
    <w:rsid w:val="00E2662A"/>
    <w:rsid w:val="00E27255"/>
    <w:rsid w:val="00E27448"/>
    <w:rsid w:val="00E27472"/>
    <w:rsid w:val="00E27B59"/>
    <w:rsid w:val="00E27CEF"/>
    <w:rsid w:val="00E27D0B"/>
    <w:rsid w:val="00E27E66"/>
    <w:rsid w:val="00E27EF4"/>
    <w:rsid w:val="00E30427"/>
    <w:rsid w:val="00E30549"/>
    <w:rsid w:val="00E30630"/>
    <w:rsid w:val="00E30848"/>
    <w:rsid w:val="00E308B9"/>
    <w:rsid w:val="00E30CFA"/>
    <w:rsid w:val="00E315DF"/>
    <w:rsid w:val="00E31625"/>
    <w:rsid w:val="00E31B3E"/>
    <w:rsid w:val="00E31C55"/>
    <w:rsid w:val="00E32925"/>
    <w:rsid w:val="00E32E7A"/>
    <w:rsid w:val="00E331D3"/>
    <w:rsid w:val="00E331E2"/>
    <w:rsid w:val="00E33522"/>
    <w:rsid w:val="00E339CA"/>
    <w:rsid w:val="00E33AD6"/>
    <w:rsid w:val="00E33BA3"/>
    <w:rsid w:val="00E3423D"/>
    <w:rsid w:val="00E34BF8"/>
    <w:rsid w:val="00E34CF4"/>
    <w:rsid w:val="00E34D25"/>
    <w:rsid w:val="00E35442"/>
    <w:rsid w:val="00E357F3"/>
    <w:rsid w:val="00E358F3"/>
    <w:rsid w:val="00E3603B"/>
    <w:rsid w:val="00E366B9"/>
    <w:rsid w:val="00E3684B"/>
    <w:rsid w:val="00E36D2A"/>
    <w:rsid w:val="00E3717A"/>
    <w:rsid w:val="00E37202"/>
    <w:rsid w:val="00E373D2"/>
    <w:rsid w:val="00E377F2"/>
    <w:rsid w:val="00E4006F"/>
    <w:rsid w:val="00E4016E"/>
    <w:rsid w:val="00E40CC0"/>
    <w:rsid w:val="00E40EAA"/>
    <w:rsid w:val="00E416B1"/>
    <w:rsid w:val="00E41A47"/>
    <w:rsid w:val="00E41BD1"/>
    <w:rsid w:val="00E41BF1"/>
    <w:rsid w:val="00E41DF1"/>
    <w:rsid w:val="00E4214A"/>
    <w:rsid w:val="00E426D2"/>
    <w:rsid w:val="00E42B4A"/>
    <w:rsid w:val="00E42FAA"/>
    <w:rsid w:val="00E43234"/>
    <w:rsid w:val="00E43399"/>
    <w:rsid w:val="00E435EC"/>
    <w:rsid w:val="00E43D26"/>
    <w:rsid w:val="00E43F28"/>
    <w:rsid w:val="00E43F40"/>
    <w:rsid w:val="00E44530"/>
    <w:rsid w:val="00E447A0"/>
    <w:rsid w:val="00E4491B"/>
    <w:rsid w:val="00E44BC2"/>
    <w:rsid w:val="00E45472"/>
    <w:rsid w:val="00E456EF"/>
    <w:rsid w:val="00E45ADA"/>
    <w:rsid w:val="00E45C63"/>
    <w:rsid w:val="00E45F01"/>
    <w:rsid w:val="00E45FA3"/>
    <w:rsid w:val="00E465FE"/>
    <w:rsid w:val="00E466F0"/>
    <w:rsid w:val="00E46948"/>
    <w:rsid w:val="00E46C0C"/>
    <w:rsid w:val="00E46D2C"/>
    <w:rsid w:val="00E47071"/>
    <w:rsid w:val="00E471A8"/>
    <w:rsid w:val="00E47818"/>
    <w:rsid w:val="00E47853"/>
    <w:rsid w:val="00E47D6C"/>
    <w:rsid w:val="00E5026F"/>
    <w:rsid w:val="00E50407"/>
    <w:rsid w:val="00E508F6"/>
    <w:rsid w:val="00E50E24"/>
    <w:rsid w:val="00E51C2E"/>
    <w:rsid w:val="00E5299E"/>
    <w:rsid w:val="00E536E2"/>
    <w:rsid w:val="00E53AC4"/>
    <w:rsid w:val="00E53AC6"/>
    <w:rsid w:val="00E53F22"/>
    <w:rsid w:val="00E54BF0"/>
    <w:rsid w:val="00E54E99"/>
    <w:rsid w:val="00E55073"/>
    <w:rsid w:val="00E55841"/>
    <w:rsid w:val="00E56D6A"/>
    <w:rsid w:val="00E571AA"/>
    <w:rsid w:val="00E576E4"/>
    <w:rsid w:val="00E57864"/>
    <w:rsid w:val="00E57D64"/>
    <w:rsid w:val="00E60424"/>
    <w:rsid w:val="00E60514"/>
    <w:rsid w:val="00E6051E"/>
    <w:rsid w:val="00E605D5"/>
    <w:rsid w:val="00E60B89"/>
    <w:rsid w:val="00E60ECE"/>
    <w:rsid w:val="00E612B7"/>
    <w:rsid w:val="00E6131B"/>
    <w:rsid w:val="00E615CC"/>
    <w:rsid w:val="00E617B8"/>
    <w:rsid w:val="00E61AF4"/>
    <w:rsid w:val="00E61C57"/>
    <w:rsid w:val="00E62609"/>
    <w:rsid w:val="00E62A9C"/>
    <w:rsid w:val="00E638F9"/>
    <w:rsid w:val="00E63DF4"/>
    <w:rsid w:val="00E64F3C"/>
    <w:rsid w:val="00E6530E"/>
    <w:rsid w:val="00E65617"/>
    <w:rsid w:val="00E65B1D"/>
    <w:rsid w:val="00E6612B"/>
    <w:rsid w:val="00E666A3"/>
    <w:rsid w:val="00E669A0"/>
    <w:rsid w:val="00E66C83"/>
    <w:rsid w:val="00E671DB"/>
    <w:rsid w:val="00E6751E"/>
    <w:rsid w:val="00E67B5A"/>
    <w:rsid w:val="00E67BF9"/>
    <w:rsid w:val="00E67F48"/>
    <w:rsid w:val="00E70617"/>
    <w:rsid w:val="00E70EC0"/>
    <w:rsid w:val="00E712F2"/>
    <w:rsid w:val="00E71334"/>
    <w:rsid w:val="00E715BF"/>
    <w:rsid w:val="00E71916"/>
    <w:rsid w:val="00E71F08"/>
    <w:rsid w:val="00E71F31"/>
    <w:rsid w:val="00E72A4A"/>
    <w:rsid w:val="00E72A80"/>
    <w:rsid w:val="00E72C14"/>
    <w:rsid w:val="00E737BD"/>
    <w:rsid w:val="00E73864"/>
    <w:rsid w:val="00E73E63"/>
    <w:rsid w:val="00E747E1"/>
    <w:rsid w:val="00E74C4A"/>
    <w:rsid w:val="00E75018"/>
    <w:rsid w:val="00E75221"/>
    <w:rsid w:val="00E758D0"/>
    <w:rsid w:val="00E76742"/>
    <w:rsid w:val="00E76A09"/>
    <w:rsid w:val="00E770CD"/>
    <w:rsid w:val="00E77557"/>
    <w:rsid w:val="00E777AD"/>
    <w:rsid w:val="00E777CD"/>
    <w:rsid w:val="00E77A98"/>
    <w:rsid w:val="00E804F1"/>
    <w:rsid w:val="00E8098D"/>
    <w:rsid w:val="00E80A45"/>
    <w:rsid w:val="00E80DDA"/>
    <w:rsid w:val="00E81285"/>
    <w:rsid w:val="00E81313"/>
    <w:rsid w:val="00E8178A"/>
    <w:rsid w:val="00E8182C"/>
    <w:rsid w:val="00E824A4"/>
    <w:rsid w:val="00E825D7"/>
    <w:rsid w:val="00E827C0"/>
    <w:rsid w:val="00E82BA1"/>
    <w:rsid w:val="00E82C65"/>
    <w:rsid w:val="00E82F1D"/>
    <w:rsid w:val="00E82F79"/>
    <w:rsid w:val="00E8375F"/>
    <w:rsid w:val="00E83DD4"/>
    <w:rsid w:val="00E855E3"/>
    <w:rsid w:val="00E856E3"/>
    <w:rsid w:val="00E8590C"/>
    <w:rsid w:val="00E85F5E"/>
    <w:rsid w:val="00E8653A"/>
    <w:rsid w:val="00E866F4"/>
    <w:rsid w:val="00E86757"/>
    <w:rsid w:val="00E86AC5"/>
    <w:rsid w:val="00E86CE4"/>
    <w:rsid w:val="00E901EF"/>
    <w:rsid w:val="00E90531"/>
    <w:rsid w:val="00E90846"/>
    <w:rsid w:val="00E908AD"/>
    <w:rsid w:val="00E90A3C"/>
    <w:rsid w:val="00E91086"/>
    <w:rsid w:val="00E9119F"/>
    <w:rsid w:val="00E91710"/>
    <w:rsid w:val="00E91E9B"/>
    <w:rsid w:val="00E92B08"/>
    <w:rsid w:val="00E92DAE"/>
    <w:rsid w:val="00E93183"/>
    <w:rsid w:val="00E93ACF"/>
    <w:rsid w:val="00E93AFE"/>
    <w:rsid w:val="00E94513"/>
    <w:rsid w:val="00E94D25"/>
    <w:rsid w:val="00E94D47"/>
    <w:rsid w:val="00E94D96"/>
    <w:rsid w:val="00E95034"/>
    <w:rsid w:val="00E950C9"/>
    <w:rsid w:val="00E950FB"/>
    <w:rsid w:val="00E95304"/>
    <w:rsid w:val="00E959AB"/>
    <w:rsid w:val="00E95D35"/>
    <w:rsid w:val="00E962EB"/>
    <w:rsid w:val="00E963F7"/>
    <w:rsid w:val="00E96586"/>
    <w:rsid w:val="00E96B1C"/>
    <w:rsid w:val="00E96D40"/>
    <w:rsid w:val="00E96E59"/>
    <w:rsid w:val="00E974AF"/>
    <w:rsid w:val="00E974B1"/>
    <w:rsid w:val="00E97621"/>
    <w:rsid w:val="00EA0511"/>
    <w:rsid w:val="00EA05CB"/>
    <w:rsid w:val="00EA09B7"/>
    <w:rsid w:val="00EA1663"/>
    <w:rsid w:val="00EA1CAA"/>
    <w:rsid w:val="00EA1E0D"/>
    <w:rsid w:val="00EA2330"/>
    <w:rsid w:val="00EA2BF4"/>
    <w:rsid w:val="00EA2CE3"/>
    <w:rsid w:val="00EA2D86"/>
    <w:rsid w:val="00EA323A"/>
    <w:rsid w:val="00EA3927"/>
    <w:rsid w:val="00EA4241"/>
    <w:rsid w:val="00EA4E1A"/>
    <w:rsid w:val="00EA558C"/>
    <w:rsid w:val="00EA565E"/>
    <w:rsid w:val="00EA5D30"/>
    <w:rsid w:val="00EA5F54"/>
    <w:rsid w:val="00EA62BC"/>
    <w:rsid w:val="00EA688C"/>
    <w:rsid w:val="00EA6FD5"/>
    <w:rsid w:val="00EA74C4"/>
    <w:rsid w:val="00EA7B04"/>
    <w:rsid w:val="00EB092B"/>
    <w:rsid w:val="00EB0D01"/>
    <w:rsid w:val="00EB112C"/>
    <w:rsid w:val="00EB1357"/>
    <w:rsid w:val="00EB1FAB"/>
    <w:rsid w:val="00EB2210"/>
    <w:rsid w:val="00EB2973"/>
    <w:rsid w:val="00EB3012"/>
    <w:rsid w:val="00EB31CE"/>
    <w:rsid w:val="00EB395D"/>
    <w:rsid w:val="00EB3A89"/>
    <w:rsid w:val="00EB3D58"/>
    <w:rsid w:val="00EB420F"/>
    <w:rsid w:val="00EB4366"/>
    <w:rsid w:val="00EB4AEA"/>
    <w:rsid w:val="00EB4C6C"/>
    <w:rsid w:val="00EB540B"/>
    <w:rsid w:val="00EB54CF"/>
    <w:rsid w:val="00EB58F9"/>
    <w:rsid w:val="00EB59F5"/>
    <w:rsid w:val="00EB5D32"/>
    <w:rsid w:val="00EB5E30"/>
    <w:rsid w:val="00EB6344"/>
    <w:rsid w:val="00EB65D7"/>
    <w:rsid w:val="00EB6C17"/>
    <w:rsid w:val="00EB6EF9"/>
    <w:rsid w:val="00EB70AD"/>
    <w:rsid w:val="00EB70E0"/>
    <w:rsid w:val="00EB741C"/>
    <w:rsid w:val="00EB7756"/>
    <w:rsid w:val="00EC06BF"/>
    <w:rsid w:val="00EC09B4"/>
    <w:rsid w:val="00EC0C6C"/>
    <w:rsid w:val="00EC0E7E"/>
    <w:rsid w:val="00EC1335"/>
    <w:rsid w:val="00EC17C1"/>
    <w:rsid w:val="00EC21D6"/>
    <w:rsid w:val="00EC22B8"/>
    <w:rsid w:val="00EC2797"/>
    <w:rsid w:val="00EC27BB"/>
    <w:rsid w:val="00EC2A49"/>
    <w:rsid w:val="00EC2DE6"/>
    <w:rsid w:val="00EC2F51"/>
    <w:rsid w:val="00EC2F94"/>
    <w:rsid w:val="00EC3372"/>
    <w:rsid w:val="00EC449B"/>
    <w:rsid w:val="00EC4602"/>
    <w:rsid w:val="00EC4FF7"/>
    <w:rsid w:val="00EC503D"/>
    <w:rsid w:val="00EC6C62"/>
    <w:rsid w:val="00EC6F89"/>
    <w:rsid w:val="00EC710C"/>
    <w:rsid w:val="00EC7231"/>
    <w:rsid w:val="00EC738C"/>
    <w:rsid w:val="00EC773E"/>
    <w:rsid w:val="00EC7DC2"/>
    <w:rsid w:val="00ED0615"/>
    <w:rsid w:val="00ED0807"/>
    <w:rsid w:val="00ED0CF5"/>
    <w:rsid w:val="00ED1D72"/>
    <w:rsid w:val="00ED1F91"/>
    <w:rsid w:val="00ED2E6A"/>
    <w:rsid w:val="00ED3163"/>
    <w:rsid w:val="00ED34E8"/>
    <w:rsid w:val="00ED3718"/>
    <w:rsid w:val="00ED3840"/>
    <w:rsid w:val="00ED4E45"/>
    <w:rsid w:val="00ED505D"/>
    <w:rsid w:val="00ED522E"/>
    <w:rsid w:val="00ED6078"/>
    <w:rsid w:val="00ED6273"/>
    <w:rsid w:val="00ED630D"/>
    <w:rsid w:val="00ED73E6"/>
    <w:rsid w:val="00ED7963"/>
    <w:rsid w:val="00EE01A1"/>
    <w:rsid w:val="00EE048A"/>
    <w:rsid w:val="00EE0A21"/>
    <w:rsid w:val="00EE1645"/>
    <w:rsid w:val="00EE18C0"/>
    <w:rsid w:val="00EE1984"/>
    <w:rsid w:val="00EE1D09"/>
    <w:rsid w:val="00EE28F1"/>
    <w:rsid w:val="00EE2EAE"/>
    <w:rsid w:val="00EE312F"/>
    <w:rsid w:val="00EE3A8F"/>
    <w:rsid w:val="00EE3D5C"/>
    <w:rsid w:val="00EE443D"/>
    <w:rsid w:val="00EE4A5C"/>
    <w:rsid w:val="00EE4D1F"/>
    <w:rsid w:val="00EE536F"/>
    <w:rsid w:val="00EE580D"/>
    <w:rsid w:val="00EE586E"/>
    <w:rsid w:val="00EE58F7"/>
    <w:rsid w:val="00EE59FD"/>
    <w:rsid w:val="00EE5BA6"/>
    <w:rsid w:val="00EE61C1"/>
    <w:rsid w:val="00EE61E6"/>
    <w:rsid w:val="00EE6573"/>
    <w:rsid w:val="00EE6BE0"/>
    <w:rsid w:val="00EE7162"/>
    <w:rsid w:val="00EE7874"/>
    <w:rsid w:val="00EF03D5"/>
    <w:rsid w:val="00EF065F"/>
    <w:rsid w:val="00EF10C2"/>
    <w:rsid w:val="00EF1402"/>
    <w:rsid w:val="00EF1470"/>
    <w:rsid w:val="00EF18BA"/>
    <w:rsid w:val="00EF1ADA"/>
    <w:rsid w:val="00EF1C4C"/>
    <w:rsid w:val="00EF21CF"/>
    <w:rsid w:val="00EF3C0C"/>
    <w:rsid w:val="00EF452F"/>
    <w:rsid w:val="00EF4CD4"/>
    <w:rsid w:val="00EF4E46"/>
    <w:rsid w:val="00EF5563"/>
    <w:rsid w:val="00EF5A11"/>
    <w:rsid w:val="00EF5C03"/>
    <w:rsid w:val="00EF5CED"/>
    <w:rsid w:val="00EF62EB"/>
    <w:rsid w:val="00EF6530"/>
    <w:rsid w:val="00EF694A"/>
    <w:rsid w:val="00EF6CA6"/>
    <w:rsid w:val="00EF6D8F"/>
    <w:rsid w:val="00EF7771"/>
    <w:rsid w:val="00EF7B8A"/>
    <w:rsid w:val="00EF7E93"/>
    <w:rsid w:val="00F00515"/>
    <w:rsid w:val="00F00520"/>
    <w:rsid w:val="00F00734"/>
    <w:rsid w:val="00F00A54"/>
    <w:rsid w:val="00F00AA8"/>
    <w:rsid w:val="00F00ABB"/>
    <w:rsid w:val="00F00BC9"/>
    <w:rsid w:val="00F0100F"/>
    <w:rsid w:val="00F01422"/>
    <w:rsid w:val="00F01573"/>
    <w:rsid w:val="00F01A9E"/>
    <w:rsid w:val="00F0204C"/>
    <w:rsid w:val="00F024AD"/>
    <w:rsid w:val="00F028C5"/>
    <w:rsid w:val="00F02983"/>
    <w:rsid w:val="00F02B51"/>
    <w:rsid w:val="00F02CE3"/>
    <w:rsid w:val="00F02D55"/>
    <w:rsid w:val="00F03590"/>
    <w:rsid w:val="00F038AD"/>
    <w:rsid w:val="00F03F29"/>
    <w:rsid w:val="00F04612"/>
    <w:rsid w:val="00F04AF6"/>
    <w:rsid w:val="00F04C65"/>
    <w:rsid w:val="00F04F0F"/>
    <w:rsid w:val="00F0520D"/>
    <w:rsid w:val="00F0526B"/>
    <w:rsid w:val="00F05487"/>
    <w:rsid w:val="00F05E4E"/>
    <w:rsid w:val="00F05E64"/>
    <w:rsid w:val="00F05E86"/>
    <w:rsid w:val="00F060CD"/>
    <w:rsid w:val="00F06274"/>
    <w:rsid w:val="00F06A2F"/>
    <w:rsid w:val="00F06E49"/>
    <w:rsid w:val="00F072BA"/>
    <w:rsid w:val="00F0792D"/>
    <w:rsid w:val="00F07A57"/>
    <w:rsid w:val="00F07FE0"/>
    <w:rsid w:val="00F1014B"/>
    <w:rsid w:val="00F103BC"/>
    <w:rsid w:val="00F10B2C"/>
    <w:rsid w:val="00F10B61"/>
    <w:rsid w:val="00F10BE3"/>
    <w:rsid w:val="00F10E5E"/>
    <w:rsid w:val="00F11536"/>
    <w:rsid w:val="00F115B8"/>
    <w:rsid w:val="00F115D7"/>
    <w:rsid w:val="00F11717"/>
    <w:rsid w:val="00F11835"/>
    <w:rsid w:val="00F11B4E"/>
    <w:rsid w:val="00F11D88"/>
    <w:rsid w:val="00F11F8F"/>
    <w:rsid w:val="00F12108"/>
    <w:rsid w:val="00F121EE"/>
    <w:rsid w:val="00F123DE"/>
    <w:rsid w:val="00F12AC9"/>
    <w:rsid w:val="00F13B77"/>
    <w:rsid w:val="00F14452"/>
    <w:rsid w:val="00F1455A"/>
    <w:rsid w:val="00F14A18"/>
    <w:rsid w:val="00F14CB2"/>
    <w:rsid w:val="00F14CF3"/>
    <w:rsid w:val="00F15233"/>
    <w:rsid w:val="00F152DE"/>
    <w:rsid w:val="00F15BF2"/>
    <w:rsid w:val="00F16A4F"/>
    <w:rsid w:val="00F16AF4"/>
    <w:rsid w:val="00F16DF7"/>
    <w:rsid w:val="00F17083"/>
    <w:rsid w:val="00F17103"/>
    <w:rsid w:val="00F171D9"/>
    <w:rsid w:val="00F17556"/>
    <w:rsid w:val="00F17A14"/>
    <w:rsid w:val="00F20096"/>
    <w:rsid w:val="00F2013C"/>
    <w:rsid w:val="00F2034E"/>
    <w:rsid w:val="00F204C2"/>
    <w:rsid w:val="00F20508"/>
    <w:rsid w:val="00F2086E"/>
    <w:rsid w:val="00F20924"/>
    <w:rsid w:val="00F20BAD"/>
    <w:rsid w:val="00F213FD"/>
    <w:rsid w:val="00F21EF2"/>
    <w:rsid w:val="00F22182"/>
    <w:rsid w:val="00F229D5"/>
    <w:rsid w:val="00F22D7F"/>
    <w:rsid w:val="00F22DC3"/>
    <w:rsid w:val="00F22EF7"/>
    <w:rsid w:val="00F23055"/>
    <w:rsid w:val="00F2316F"/>
    <w:rsid w:val="00F2338E"/>
    <w:rsid w:val="00F2344E"/>
    <w:rsid w:val="00F245C9"/>
    <w:rsid w:val="00F251EB"/>
    <w:rsid w:val="00F25271"/>
    <w:rsid w:val="00F2593C"/>
    <w:rsid w:val="00F2615B"/>
    <w:rsid w:val="00F26608"/>
    <w:rsid w:val="00F26A92"/>
    <w:rsid w:val="00F26AD0"/>
    <w:rsid w:val="00F26D21"/>
    <w:rsid w:val="00F26EB2"/>
    <w:rsid w:val="00F270BD"/>
    <w:rsid w:val="00F274D4"/>
    <w:rsid w:val="00F275A6"/>
    <w:rsid w:val="00F276AE"/>
    <w:rsid w:val="00F30368"/>
    <w:rsid w:val="00F306DA"/>
    <w:rsid w:val="00F30749"/>
    <w:rsid w:val="00F30868"/>
    <w:rsid w:val="00F30FA5"/>
    <w:rsid w:val="00F31350"/>
    <w:rsid w:val="00F3185E"/>
    <w:rsid w:val="00F31CFD"/>
    <w:rsid w:val="00F31E6C"/>
    <w:rsid w:val="00F32032"/>
    <w:rsid w:val="00F3212F"/>
    <w:rsid w:val="00F32519"/>
    <w:rsid w:val="00F32666"/>
    <w:rsid w:val="00F32CE4"/>
    <w:rsid w:val="00F32D12"/>
    <w:rsid w:val="00F335FF"/>
    <w:rsid w:val="00F3394A"/>
    <w:rsid w:val="00F33C00"/>
    <w:rsid w:val="00F3416B"/>
    <w:rsid w:val="00F34412"/>
    <w:rsid w:val="00F3444C"/>
    <w:rsid w:val="00F3494B"/>
    <w:rsid w:val="00F34A27"/>
    <w:rsid w:val="00F34B2E"/>
    <w:rsid w:val="00F35186"/>
    <w:rsid w:val="00F35415"/>
    <w:rsid w:val="00F35A9F"/>
    <w:rsid w:val="00F35F91"/>
    <w:rsid w:val="00F369E2"/>
    <w:rsid w:val="00F36C3A"/>
    <w:rsid w:val="00F37328"/>
    <w:rsid w:val="00F374CB"/>
    <w:rsid w:val="00F3763F"/>
    <w:rsid w:val="00F37788"/>
    <w:rsid w:val="00F37CCA"/>
    <w:rsid w:val="00F37E94"/>
    <w:rsid w:val="00F40120"/>
    <w:rsid w:val="00F40E49"/>
    <w:rsid w:val="00F4123E"/>
    <w:rsid w:val="00F412EE"/>
    <w:rsid w:val="00F41412"/>
    <w:rsid w:val="00F41BCE"/>
    <w:rsid w:val="00F41DB3"/>
    <w:rsid w:val="00F4225A"/>
    <w:rsid w:val="00F42369"/>
    <w:rsid w:val="00F42D1D"/>
    <w:rsid w:val="00F42E06"/>
    <w:rsid w:val="00F43374"/>
    <w:rsid w:val="00F4424A"/>
    <w:rsid w:val="00F44642"/>
    <w:rsid w:val="00F4470C"/>
    <w:rsid w:val="00F447BF"/>
    <w:rsid w:val="00F44A38"/>
    <w:rsid w:val="00F44E8C"/>
    <w:rsid w:val="00F45CD8"/>
    <w:rsid w:val="00F46157"/>
    <w:rsid w:val="00F461BE"/>
    <w:rsid w:val="00F465B5"/>
    <w:rsid w:val="00F4749F"/>
    <w:rsid w:val="00F47F21"/>
    <w:rsid w:val="00F5044C"/>
    <w:rsid w:val="00F507CC"/>
    <w:rsid w:val="00F50F50"/>
    <w:rsid w:val="00F51768"/>
    <w:rsid w:val="00F522C9"/>
    <w:rsid w:val="00F527A0"/>
    <w:rsid w:val="00F52B62"/>
    <w:rsid w:val="00F52CAE"/>
    <w:rsid w:val="00F530E9"/>
    <w:rsid w:val="00F5312B"/>
    <w:rsid w:val="00F5318F"/>
    <w:rsid w:val="00F53340"/>
    <w:rsid w:val="00F533F7"/>
    <w:rsid w:val="00F5376B"/>
    <w:rsid w:val="00F53CB0"/>
    <w:rsid w:val="00F53CB3"/>
    <w:rsid w:val="00F53F49"/>
    <w:rsid w:val="00F5413C"/>
    <w:rsid w:val="00F54457"/>
    <w:rsid w:val="00F54511"/>
    <w:rsid w:val="00F54AB2"/>
    <w:rsid w:val="00F54AD7"/>
    <w:rsid w:val="00F550AA"/>
    <w:rsid w:val="00F556AF"/>
    <w:rsid w:val="00F5590B"/>
    <w:rsid w:val="00F55963"/>
    <w:rsid w:val="00F55AB6"/>
    <w:rsid w:val="00F55C8F"/>
    <w:rsid w:val="00F5681C"/>
    <w:rsid w:val="00F569DE"/>
    <w:rsid w:val="00F56A71"/>
    <w:rsid w:val="00F56EF5"/>
    <w:rsid w:val="00F5733E"/>
    <w:rsid w:val="00F573AE"/>
    <w:rsid w:val="00F573EA"/>
    <w:rsid w:val="00F576FF"/>
    <w:rsid w:val="00F57C14"/>
    <w:rsid w:val="00F602DA"/>
    <w:rsid w:val="00F60517"/>
    <w:rsid w:val="00F60611"/>
    <w:rsid w:val="00F606F5"/>
    <w:rsid w:val="00F60933"/>
    <w:rsid w:val="00F60A6A"/>
    <w:rsid w:val="00F614C3"/>
    <w:rsid w:val="00F6157C"/>
    <w:rsid w:val="00F61936"/>
    <w:rsid w:val="00F62468"/>
    <w:rsid w:val="00F6262C"/>
    <w:rsid w:val="00F62658"/>
    <w:rsid w:val="00F6293B"/>
    <w:rsid w:val="00F62FA1"/>
    <w:rsid w:val="00F63258"/>
    <w:rsid w:val="00F632D1"/>
    <w:rsid w:val="00F63420"/>
    <w:rsid w:val="00F63477"/>
    <w:rsid w:val="00F63600"/>
    <w:rsid w:val="00F63C2F"/>
    <w:rsid w:val="00F64680"/>
    <w:rsid w:val="00F64828"/>
    <w:rsid w:val="00F64F4B"/>
    <w:rsid w:val="00F65119"/>
    <w:rsid w:val="00F65870"/>
    <w:rsid w:val="00F65987"/>
    <w:rsid w:val="00F65B6F"/>
    <w:rsid w:val="00F663FB"/>
    <w:rsid w:val="00F675E9"/>
    <w:rsid w:val="00F67B98"/>
    <w:rsid w:val="00F67BAE"/>
    <w:rsid w:val="00F67BEC"/>
    <w:rsid w:val="00F703D0"/>
    <w:rsid w:val="00F708B4"/>
    <w:rsid w:val="00F70A31"/>
    <w:rsid w:val="00F71587"/>
    <w:rsid w:val="00F71605"/>
    <w:rsid w:val="00F71BB9"/>
    <w:rsid w:val="00F71C00"/>
    <w:rsid w:val="00F72172"/>
    <w:rsid w:val="00F72326"/>
    <w:rsid w:val="00F723C8"/>
    <w:rsid w:val="00F7287E"/>
    <w:rsid w:val="00F72E00"/>
    <w:rsid w:val="00F73266"/>
    <w:rsid w:val="00F732E0"/>
    <w:rsid w:val="00F7364A"/>
    <w:rsid w:val="00F73755"/>
    <w:rsid w:val="00F73B5C"/>
    <w:rsid w:val="00F73BCD"/>
    <w:rsid w:val="00F73D4E"/>
    <w:rsid w:val="00F73DF0"/>
    <w:rsid w:val="00F740C4"/>
    <w:rsid w:val="00F74138"/>
    <w:rsid w:val="00F7415A"/>
    <w:rsid w:val="00F74882"/>
    <w:rsid w:val="00F748F3"/>
    <w:rsid w:val="00F74933"/>
    <w:rsid w:val="00F74AB6"/>
    <w:rsid w:val="00F74B6A"/>
    <w:rsid w:val="00F74F6E"/>
    <w:rsid w:val="00F7532F"/>
    <w:rsid w:val="00F7550A"/>
    <w:rsid w:val="00F75527"/>
    <w:rsid w:val="00F75ED3"/>
    <w:rsid w:val="00F76B46"/>
    <w:rsid w:val="00F76BBD"/>
    <w:rsid w:val="00F76C0E"/>
    <w:rsid w:val="00F770FC"/>
    <w:rsid w:val="00F77167"/>
    <w:rsid w:val="00F77589"/>
    <w:rsid w:val="00F775B6"/>
    <w:rsid w:val="00F7769C"/>
    <w:rsid w:val="00F776F7"/>
    <w:rsid w:val="00F77910"/>
    <w:rsid w:val="00F80355"/>
    <w:rsid w:val="00F8049D"/>
    <w:rsid w:val="00F80511"/>
    <w:rsid w:val="00F80559"/>
    <w:rsid w:val="00F805D6"/>
    <w:rsid w:val="00F80644"/>
    <w:rsid w:val="00F80691"/>
    <w:rsid w:val="00F80A02"/>
    <w:rsid w:val="00F80A3C"/>
    <w:rsid w:val="00F80D8E"/>
    <w:rsid w:val="00F80EB5"/>
    <w:rsid w:val="00F813C5"/>
    <w:rsid w:val="00F81657"/>
    <w:rsid w:val="00F81BE5"/>
    <w:rsid w:val="00F824E8"/>
    <w:rsid w:val="00F82865"/>
    <w:rsid w:val="00F82F3B"/>
    <w:rsid w:val="00F831C9"/>
    <w:rsid w:val="00F839F3"/>
    <w:rsid w:val="00F83CB7"/>
    <w:rsid w:val="00F83D8B"/>
    <w:rsid w:val="00F846A7"/>
    <w:rsid w:val="00F84709"/>
    <w:rsid w:val="00F8491D"/>
    <w:rsid w:val="00F84CD8"/>
    <w:rsid w:val="00F8517E"/>
    <w:rsid w:val="00F8528B"/>
    <w:rsid w:val="00F854A9"/>
    <w:rsid w:val="00F86136"/>
    <w:rsid w:val="00F861DD"/>
    <w:rsid w:val="00F86656"/>
    <w:rsid w:val="00F86851"/>
    <w:rsid w:val="00F8745A"/>
    <w:rsid w:val="00F8771F"/>
    <w:rsid w:val="00F8782D"/>
    <w:rsid w:val="00F903F0"/>
    <w:rsid w:val="00F906B9"/>
    <w:rsid w:val="00F9095C"/>
    <w:rsid w:val="00F916E3"/>
    <w:rsid w:val="00F91BED"/>
    <w:rsid w:val="00F929D8"/>
    <w:rsid w:val="00F93BA9"/>
    <w:rsid w:val="00F93E2C"/>
    <w:rsid w:val="00F940F5"/>
    <w:rsid w:val="00F94244"/>
    <w:rsid w:val="00F943C1"/>
    <w:rsid w:val="00F94524"/>
    <w:rsid w:val="00F94891"/>
    <w:rsid w:val="00F949C7"/>
    <w:rsid w:val="00F95099"/>
    <w:rsid w:val="00F95371"/>
    <w:rsid w:val="00F95A3B"/>
    <w:rsid w:val="00F95B28"/>
    <w:rsid w:val="00F96544"/>
    <w:rsid w:val="00F96583"/>
    <w:rsid w:val="00F96AB5"/>
    <w:rsid w:val="00F96D56"/>
    <w:rsid w:val="00F96E62"/>
    <w:rsid w:val="00F972E6"/>
    <w:rsid w:val="00F97441"/>
    <w:rsid w:val="00F97807"/>
    <w:rsid w:val="00F97EAD"/>
    <w:rsid w:val="00F97FD6"/>
    <w:rsid w:val="00FA019E"/>
    <w:rsid w:val="00FA098D"/>
    <w:rsid w:val="00FA1941"/>
    <w:rsid w:val="00FA1C39"/>
    <w:rsid w:val="00FA1CF4"/>
    <w:rsid w:val="00FA1ECA"/>
    <w:rsid w:val="00FA21FC"/>
    <w:rsid w:val="00FA22F8"/>
    <w:rsid w:val="00FA2595"/>
    <w:rsid w:val="00FA2A06"/>
    <w:rsid w:val="00FA2ACD"/>
    <w:rsid w:val="00FA2FC2"/>
    <w:rsid w:val="00FA32B7"/>
    <w:rsid w:val="00FA3DA1"/>
    <w:rsid w:val="00FA3E4C"/>
    <w:rsid w:val="00FA3F22"/>
    <w:rsid w:val="00FA429F"/>
    <w:rsid w:val="00FA46EA"/>
    <w:rsid w:val="00FA493C"/>
    <w:rsid w:val="00FA5D81"/>
    <w:rsid w:val="00FA653B"/>
    <w:rsid w:val="00FA6B0A"/>
    <w:rsid w:val="00FA6BEA"/>
    <w:rsid w:val="00FA6E2C"/>
    <w:rsid w:val="00FA71A9"/>
    <w:rsid w:val="00FA728D"/>
    <w:rsid w:val="00FA7564"/>
    <w:rsid w:val="00FA785F"/>
    <w:rsid w:val="00FA7C6D"/>
    <w:rsid w:val="00FA7E35"/>
    <w:rsid w:val="00FB0101"/>
    <w:rsid w:val="00FB033F"/>
    <w:rsid w:val="00FB069C"/>
    <w:rsid w:val="00FB09AB"/>
    <w:rsid w:val="00FB0BEC"/>
    <w:rsid w:val="00FB0C96"/>
    <w:rsid w:val="00FB100C"/>
    <w:rsid w:val="00FB1C28"/>
    <w:rsid w:val="00FB2575"/>
    <w:rsid w:val="00FB2769"/>
    <w:rsid w:val="00FB2CBA"/>
    <w:rsid w:val="00FB2F2E"/>
    <w:rsid w:val="00FB365E"/>
    <w:rsid w:val="00FB3A2A"/>
    <w:rsid w:val="00FB3D52"/>
    <w:rsid w:val="00FB4010"/>
    <w:rsid w:val="00FB43AC"/>
    <w:rsid w:val="00FB4647"/>
    <w:rsid w:val="00FB488C"/>
    <w:rsid w:val="00FB499B"/>
    <w:rsid w:val="00FB4DA0"/>
    <w:rsid w:val="00FB4DCE"/>
    <w:rsid w:val="00FB523B"/>
    <w:rsid w:val="00FB6000"/>
    <w:rsid w:val="00FB6452"/>
    <w:rsid w:val="00FB65ED"/>
    <w:rsid w:val="00FB6DB0"/>
    <w:rsid w:val="00FB7072"/>
    <w:rsid w:val="00FB76AC"/>
    <w:rsid w:val="00FB7B6C"/>
    <w:rsid w:val="00FB7DEB"/>
    <w:rsid w:val="00FC036C"/>
    <w:rsid w:val="00FC08BD"/>
    <w:rsid w:val="00FC0B43"/>
    <w:rsid w:val="00FC0F67"/>
    <w:rsid w:val="00FC11AA"/>
    <w:rsid w:val="00FC1373"/>
    <w:rsid w:val="00FC15C4"/>
    <w:rsid w:val="00FC1657"/>
    <w:rsid w:val="00FC177A"/>
    <w:rsid w:val="00FC1A70"/>
    <w:rsid w:val="00FC2062"/>
    <w:rsid w:val="00FC20A7"/>
    <w:rsid w:val="00FC2371"/>
    <w:rsid w:val="00FC23CB"/>
    <w:rsid w:val="00FC27B2"/>
    <w:rsid w:val="00FC2C18"/>
    <w:rsid w:val="00FC33A8"/>
    <w:rsid w:val="00FC343C"/>
    <w:rsid w:val="00FC3D04"/>
    <w:rsid w:val="00FC3E03"/>
    <w:rsid w:val="00FC4215"/>
    <w:rsid w:val="00FC43CF"/>
    <w:rsid w:val="00FC4C24"/>
    <w:rsid w:val="00FC5408"/>
    <w:rsid w:val="00FC57A5"/>
    <w:rsid w:val="00FC5AAA"/>
    <w:rsid w:val="00FC6261"/>
    <w:rsid w:val="00FC63E7"/>
    <w:rsid w:val="00FC66C9"/>
    <w:rsid w:val="00FC6DE4"/>
    <w:rsid w:val="00FC7327"/>
    <w:rsid w:val="00FC75A0"/>
    <w:rsid w:val="00FD0337"/>
    <w:rsid w:val="00FD18F1"/>
    <w:rsid w:val="00FD1900"/>
    <w:rsid w:val="00FD1916"/>
    <w:rsid w:val="00FD1BAA"/>
    <w:rsid w:val="00FD220A"/>
    <w:rsid w:val="00FD24CB"/>
    <w:rsid w:val="00FD2B15"/>
    <w:rsid w:val="00FD2D85"/>
    <w:rsid w:val="00FD2DF0"/>
    <w:rsid w:val="00FD2F7E"/>
    <w:rsid w:val="00FD3201"/>
    <w:rsid w:val="00FD323A"/>
    <w:rsid w:val="00FD3AB9"/>
    <w:rsid w:val="00FD3ADE"/>
    <w:rsid w:val="00FD3B32"/>
    <w:rsid w:val="00FD3BF3"/>
    <w:rsid w:val="00FD3E7A"/>
    <w:rsid w:val="00FD3E8D"/>
    <w:rsid w:val="00FD461B"/>
    <w:rsid w:val="00FD4C59"/>
    <w:rsid w:val="00FD4F82"/>
    <w:rsid w:val="00FD5C2C"/>
    <w:rsid w:val="00FD5D99"/>
    <w:rsid w:val="00FD614E"/>
    <w:rsid w:val="00FD6259"/>
    <w:rsid w:val="00FD643A"/>
    <w:rsid w:val="00FD658D"/>
    <w:rsid w:val="00FD65A3"/>
    <w:rsid w:val="00FD6D2B"/>
    <w:rsid w:val="00FD77CA"/>
    <w:rsid w:val="00FE01D3"/>
    <w:rsid w:val="00FE09D4"/>
    <w:rsid w:val="00FE1588"/>
    <w:rsid w:val="00FE18BD"/>
    <w:rsid w:val="00FE1E4E"/>
    <w:rsid w:val="00FE293B"/>
    <w:rsid w:val="00FE2985"/>
    <w:rsid w:val="00FE32E5"/>
    <w:rsid w:val="00FE3C97"/>
    <w:rsid w:val="00FE41EE"/>
    <w:rsid w:val="00FE42ED"/>
    <w:rsid w:val="00FE44DA"/>
    <w:rsid w:val="00FE4530"/>
    <w:rsid w:val="00FE47E1"/>
    <w:rsid w:val="00FE480A"/>
    <w:rsid w:val="00FE4A9A"/>
    <w:rsid w:val="00FE4E69"/>
    <w:rsid w:val="00FE4FF1"/>
    <w:rsid w:val="00FE520F"/>
    <w:rsid w:val="00FE5C35"/>
    <w:rsid w:val="00FE5D43"/>
    <w:rsid w:val="00FE621F"/>
    <w:rsid w:val="00FE71E9"/>
    <w:rsid w:val="00FE76EA"/>
    <w:rsid w:val="00FE79C6"/>
    <w:rsid w:val="00FF0724"/>
    <w:rsid w:val="00FF0A3B"/>
    <w:rsid w:val="00FF0F23"/>
    <w:rsid w:val="00FF1225"/>
    <w:rsid w:val="00FF12DD"/>
    <w:rsid w:val="00FF181B"/>
    <w:rsid w:val="00FF2222"/>
    <w:rsid w:val="00FF2382"/>
    <w:rsid w:val="00FF2C35"/>
    <w:rsid w:val="00FF2E3B"/>
    <w:rsid w:val="00FF2E3D"/>
    <w:rsid w:val="00FF3626"/>
    <w:rsid w:val="00FF3759"/>
    <w:rsid w:val="00FF37A7"/>
    <w:rsid w:val="00FF384D"/>
    <w:rsid w:val="00FF3C75"/>
    <w:rsid w:val="00FF4246"/>
    <w:rsid w:val="00FF44AA"/>
    <w:rsid w:val="00FF4954"/>
    <w:rsid w:val="00FF4E0C"/>
    <w:rsid w:val="00FF5175"/>
    <w:rsid w:val="00FF5874"/>
    <w:rsid w:val="00FF5B72"/>
    <w:rsid w:val="00FF6625"/>
    <w:rsid w:val="00FF66AD"/>
    <w:rsid w:val="00FF6C00"/>
    <w:rsid w:val="00FF723D"/>
    <w:rsid w:val="00FF758F"/>
    <w:rsid w:val="00FF78E4"/>
    <w:rsid w:val="00FF7DE4"/>
    <w:rsid w:val="013C379A"/>
    <w:rsid w:val="01794103"/>
    <w:rsid w:val="017C636A"/>
    <w:rsid w:val="018477C3"/>
    <w:rsid w:val="018C14D7"/>
    <w:rsid w:val="01B50D4D"/>
    <w:rsid w:val="01B946C5"/>
    <w:rsid w:val="01C6417F"/>
    <w:rsid w:val="01C81223"/>
    <w:rsid w:val="01CE05C0"/>
    <w:rsid w:val="01D786EE"/>
    <w:rsid w:val="01FE89FE"/>
    <w:rsid w:val="01FEB892"/>
    <w:rsid w:val="020C3431"/>
    <w:rsid w:val="021B3329"/>
    <w:rsid w:val="024830AB"/>
    <w:rsid w:val="024BDFE4"/>
    <w:rsid w:val="0250195C"/>
    <w:rsid w:val="026DC9C6"/>
    <w:rsid w:val="026FF4D5"/>
    <w:rsid w:val="0283EB19"/>
    <w:rsid w:val="02AF9D48"/>
    <w:rsid w:val="02BE1455"/>
    <w:rsid w:val="02C654FD"/>
    <w:rsid w:val="02CC75EE"/>
    <w:rsid w:val="02D77B5E"/>
    <w:rsid w:val="02DE68C0"/>
    <w:rsid w:val="02E18F1E"/>
    <w:rsid w:val="02EFD30D"/>
    <w:rsid w:val="02F19FDA"/>
    <w:rsid w:val="02F2EA8E"/>
    <w:rsid w:val="030C5F06"/>
    <w:rsid w:val="032508DC"/>
    <w:rsid w:val="032F5286"/>
    <w:rsid w:val="03302767"/>
    <w:rsid w:val="03425E5D"/>
    <w:rsid w:val="036BB3A7"/>
    <w:rsid w:val="03720636"/>
    <w:rsid w:val="0378668A"/>
    <w:rsid w:val="03905897"/>
    <w:rsid w:val="03AC6548"/>
    <w:rsid w:val="03BD8F4F"/>
    <w:rsid w:val="03C69ED5"/>
    <w:rsid w:val="03E08663"/>
    <w:rsid w:val="03E776CF"/>
    <w:rsid w:val="03EE765A"/>
    <w:rsid w:val="03FD943B"/>
    <w:rsid w:val="040F0C88"/>
    <w:rsid w:val="041855FC"/>
    <w:rsid w:val="04364256"/>
    <w:rsid w:val="0439E3CA"/>
    <w:rsid w:val="044F3823"/>
    <w:rsid w:val="0451A422"/>
    <w:rsid w:val="0461586A"/>
    <w:rsid w:val="04947C6B"/>
    <w:rsid w:val="04A5856C"/>
    <w:rsid w:val="04BCCE1F"/>
    <w:rsid w:val="04C0B75D"/>
    <w:rsid w:val="04C1555E"/>
    <w:rsid w:val="04E743F6"/>
    <w:rsid w:val="04E96052"/>
    <w:rsid w:val="04F6058D"/>
    <w:rsid w:val="04FE1F4E"/>
    <w:rsid w:val="0500939C"/>
    <w:rsid w:val="05030C45"/>
    <w:rsid w:val="050668CD"/>
    <w:rsid w:val="050B27FF"/>
    <w:rsid w:val="050C102F"/>
    <w:rsid w:val="050FB903"/>
    <w:rsid w:val="051190C7"/>
    <w:rsid w:val="051B7CAA"/>
    <w:rsid w:val="0523AA9E"/>
    <w:rsid w:val="0554BB7D"/>
    <w:rsid w:val="056EEBE9"/>
    <w:rsid w:val="05959686"/>
    <w:rsid w:val="05B38625"/>
    <w:rsid w:val="05FEDD68"/>
    <w:rsid w:val="062239C2"/>
    <w:rsid w:val="0635BCC7"/>
    <w:rsid w:val="0645AB8F"/>
    <w:rsid w:val="0653A708"/>
    <w:rsid w:val="065445E0"/>
    <w:rsid w:val="066226B8"/>
    <w:rsid w:val="066E1A59"/>
    <w:rsid w:val="066E5A07"/>
    <w:rsid w:val="0671D8B1"/>
    <w:rsid w:val="0684EF5C"/>
    <w:rsid w:val="068619EB"/>
    <w:rsid w:val="06951887"/>
    <w:rsid w:val="069888A7"/>
    <w:rsid w:val="06AAF811"/>
    <w:rsid w:val="06AF3D03"/>
    <w:rsid w:val="06C31F59"/>
    <w:rsid w:val="06CEA96D"/>
    <w:rsid w:val="06D1379C"/>
    <w:rsid w:val="06F39064"/>
    <w:rsid w:val="07011EE3"/>
    <w:rsid w:val="0704FCF8"/>
    <w:rsid w:val="0716A7A9"/>
    <w:rsid w:val="072A1B19"/>
    <w:rsid w:val="072F2473"/>
    <w:rsid w:val="07405EEE"/>
    <w:rsid w:val="07457822"/>
    <w:rsid w:val="0746D768"/>
    <w:rsid w:val="075C1701"/>
    <w:rsid w:val="076878B2"/>
    <w:rsid w:val="0768C9E4"/>
    <w:rsid w:val="076993C1"/>
    <w:rsid w:val="079D60FC"/>
    <w:rsid w:val="07A509FF"/>
    <w:rsid w:val="07D2A4D5"/>
    <w:rsid w:val="07E0483F"/>
    <w:rsid w:val="07E7FD1D"/>
    <w:rsid w:val="08092735"/>
    <w:rsid w:val="081A9539"/>
    <w:rsid w:val="081F8273"/>
    <w:rsid w:val="082ECAC3"/>
    <w:rsid w:val="0831922B"/>
    <w:rsid w:val="083C0E6C"/>
    <w:rsid w:val="085CBEAD"/>
    <w:rsid w:val="08680FCF"/>
    <w:rsid w:val="087145EB"/>
    <w:rsid w:val="08991F31"/>
    <w:rsid w:val="08A25561"/>
    <w:rsid w:val="08A7CAEF"/>
    <w:rsid w:val="08B12A4E"/>
    <w:rsid w:val="08B7A52E"/>
    <w:rsid w:val="08BC6A5D"/>
    <w:rsid w:val="08BCDB52"/>
    <w:rsid w:val="08BD1E38"/>
    <w:rsid w:val="08C30EEE"/>
    <w:rsid w:val="08CE84A2"/>
    <w:rsid w:val="08DCF998"/>
    <w:rsid w:val="08F9A697"/>
    <w:rsid w:val="090D08A3"/>
    <w:rsid w:val="09255C1F"/>
    <w:rsid w:val="0932D0B0"/>
    <w:rsid w:val="093E59E2"/>
    <w:rsid w:val="09401073"/>
    <w:rsid w:val="0963F27A"/>
    <w:rsid w:val="0966D5AB"/>
    <w:rsid w:val="096981C4"/>
    <w:rsid w:val="096F998F"/>
    <w:rsid w:val="097B5CA6"/>
    <w:rsid w:val="0982CB27"/>
    <w:rsid w:val="0991DAEF"/>
    <w:rsid w:val="09966B5E"/>
    <w:rsid w:val="099AFE5A"/>
    <w:rsid w:val="099C41BD"/>
    <w:rsid w:val="09AB5227"/>
    <w:rsid w:val="09D0E83F"/>
    <w:rsid w:val="09E1D7B7"/>
    <w:rsid w:val="09EBB4ED"/>
    <w:rsid w:val="0A3A04C0"/>
    <w:rsid w:val="0A448101"/>
    <w:rsid w:val="0A4C654D"/>
    <w:rsid w:val="0A4EB68D"/>
    <w:rsid w:val="0A88A30F"/>
    <w:rsid w:val="0A8977F0"/>
    <w:rsid w:val="0A981C4D"/>
    <w:rsid w:val="0AB47D34"/>
    <w:rsid w:val="0AC5C814"/>
    <w:rsid w:val="0AC86CCA"/>
    <w:rsid w:val="0ADFA9B6"/>
    <w:rsid w:val="0B088FC1"/>
    <w:rsid w:val="0B184199"/>
    <w:rsid w:val="0B23A486"/>
    <w:rsid w:val="0B3EA82C"/>
    <w:rsid w:val="0B3F7D9F"/>
    <w:rsid w:val="0B52F1DC"/>
    <w:rsid w:val="0B6B77A2"/>
    <w:rsid w:val="0B9C5982"/>
    <w:rsid w:val="0BA84F35"/>
    <w:rsid w:val="0BA85695"/>
    <w:rsid w:val="0BAC9645"/>
    <w:rsid w:val="0BB20988"/>
    <w:rsid w:val="0BB7992E"/>
    <w:rsid w:val="0BC015D1"/>
    <w:rsid w:val="0BDE4373"/>
    <w:rsid w:val="0BF04B29"/>
    <w:rsid w:val="0BF4F66B"/>
    <w:rsid w:val="0BF6035D"/>
    <w:rsid w:val="0C0AE6C8"/>
    <w:rsid w:val="0C1AA84D"/>
    <w:rsid w:val="0C3A3050"/>
    <w:rsid w:val="0C3A62D4"/>
    <w:rsid w:val="0C3BD1CA"/>
    <w:rsid w:val="0C45F645"/>
    <w:rsid w:val="0C5021DE"/>
    <w:rsid w:val="0C634ED4"/>
    <w:rsid w:val="0C7710C8"/>
    <w:rsid w:val="0C9C9F32"/>
    <w:rsid w:val="0CA9A6E5"/>
    <w:rsid w:val="0CAB2F88"/>
    <w:rsid w:val="0CB2FD68"/>
    <w:rsid w:val="0CC087B5"/>
    <w:rsid w:val="0CC5C938"/>
    <w:rsid w:val="0CC68AE4"/>
    <w:rsid w:val="0CCF812A"/>
    <w:rsid w:val="0CE554E6"/>
    <w:rsid w:val="0CE7F50D"/>
    <w:rsid w:val="0D003CF6"/>
    <w:rsid w:val="0D0DAE8F"/>
    <w:rsid w:val="0D0F7FEB"/>
    <w:rsid w:val="0D21C218"/>
    <w:rsid w:val="0D35D128"/>
    <w:rsid w:val="0D4AA0ED"/>
    <w:rsid w:val="0D7E4D2E"/>
    <w:rsid w:val="0DC2ACA5"/>
    <w:rsid w:val="0DC2B970"/>
    <w:rsid w:val="0DCC21D3"/>
    <w:rsid w:val="0DEBD5F5"/>
    <w:rsid w:val="0E07AC6D"/>
    <w:rsid w:val="0E138196"/>
    <w:rsid w:val="0E15B6E1"/>
    <w:rsid w:val="0E1C7577"/>
    <w:rsid w:val="0E283544"/>
    <w:rsid w:val="0E2FD4B8"/>
    <w:rsid w:val="0E4806FC"/>
    <w:rsid w:val="0E4B9588"/>
    <w:rsid w:val="0E4FA719"/>
    <w:rsid w:val="0E7E0ECD"/>
    <w:rsid w:val="0E9EA8A0"/>
    <w:rsid w:val="0EB0DF96"/>
    <w:rsid w:val="0EB538CD"/>
    <w:rsid w:val="0EC07412"/>
    <w:rsid w:val="0EED32E7"/>
    <w:rsid w:val="0EEE7A55"/>
    <w:rsid w:val="0EF6846B"/>
    <w:rsid w:val="0F2F5B33"/>
    <w:rsid w:val="0F3C7EEF"/>
    <w:rsid w:val="0F424488"/>
    <w:rsid w:val="0F5448AD"/>
    <w:rsid w:val="0F630599"/>
    <w:rsid w:val="0F6A49DC"/>
    <w:rsid w:val="0F706422"/>
    <w:rsid w:val="0F893A5B"/>
    <w:rsid w:val="0FBDDFBE"/>
    <w:rsid w:val="0FD38CA3"/>
    <w:rsid w:val="0FE92306"/>
    <w:rsid w:val="1031386C"/>
    <w:rsid w:val="103F00F5"/>
    <w:rsid w:val="103F3F2B"/>
    <w:rsid w:val="1047D080"/>
    <w:rsid w:val="105DB0EC"/>
    <w:rsid w:val="106A0639"/>
    <w:rsid w:val="106EF7A3"/>
    <w:rsid w:val="10700D1A"/>
    <w:rsid w:val="109202DA"/>
    <w:rsid w:val="10A23215"/>
    <w:rsid w:val="10AEC811"/>
    <w:rsid w:val="10B5BBBE"/>
    <w:rsid w:val="10B87D4A"/>
    <w:rsid w:val="10C34E5D"/>
    <w:rsid w:val="10C80466"/>
    <w:rsid w:val="10DE7DF2"/>
    <w:rsid w:val="10EA4085"/>
    <w:rsid w:val="113542CE"/>
    <w:rsid w:val="1136F2C8"/>
    <w:rsid w:val="11398D16"/>
    <w:rsid w:val="1142909A"/>
    <w:rsid w:val="115ADC04"/>
    <w:rsid w:val="1168B411"/>
    <w:rsid w:val="11770B2F"/>
    <w:rsid w:val="117C2C76"/>
    <w:rsid w:val="118F2E7E"/>
    <w:rsid w:val="11906704"/>
    <w:rsid w:val="1196DB80"/>
    <w:rsid w:val="1199ADC8"/>
    <w:rsid w:val="119C9794"/>
    <w:rsid w:val="11BA1045"/>
    <w:rsid w:val="11D3115B"/>
    <w:rsid w:val="11E5A269"/>
    <w:rsid w:val="11EB5D80"/>
    <w:rsid w:val="11EDAB57"/>
    <w:rsid w:val="12162BC0"/>
    <w:rsid w:val="121AEA00"/>
    <w:rsid w:val="123CF749"/>
    <w:rsid w:val="124CB4F7"/>
    <w:rsid w:val="125DBEF8"/>
    <w:rsid w:val="128A0D2C"/>
    <w:rsid w:val="12A2B3EC"/>
    <w:rsid w:val="12A7D9B4"/>
    <w:rsid w:val="12B05EBE"/>
    <w:rsid w:val="12C6B9A4"/>
    <w:rsid w:val="12CA148F"/>
    <w:rsid w:val="12DE5C8F"/>
    <w:rsid w:val="12E74634"/>
    <w:rsid w:val="12F56D91"/>
    <w:rsid w:val="12FB799B"/>
    <w:rsid w:val="1320FD8B"/>
    <w:rsid w:val="13387C53"/>
    <w:rsid w:val="13567E56"/>
    <w:rsid w:val="135C0664"/>
    <w:rsid w:val="137EE94C"/>
    <w:rsid w:val="13888E7E"/>
    <w:rsid w:val="138E03AC"/>
    <w:rsid w:val="138EA83D"/>
    <w:rsid w:val="139FC056"/>
    <w:rsid w:val="13A01364"/>
    <w:rsid w:val="13B3E854"/>
    <w:rsid w:val="13B7ACCA"/>
    <w:rsid w:val="13B927C2"/>
    <w:rsid w:val="13C07130"/>
    <w:rsid w:val="13C2AB13"/>
    <w:rsid w:val="13CB3FE6"/>
    <w:rsid w:val="13D2FA9B"/>
    <w:rsid w:val="14004BF4"/>
    <w:rsid w:val="14191369"/>
    <w:rsid w:val="14303E66"/>
    <w:rsid w:val="14359BA3"/>
    <w:rsid w:val="143EFB83"/>
    <w:rsid w:val="144631E5"/>
    <w:rsid w:val="14901566"/>
    <w:rsid w:val="14927BB0"/>
    <w:rsid w:val="14946324"/>
    <w:rsid w:val="14B5A3BD"/>
    <w:rsid w:val="14CA2CBD"/>
    <w:rsid w:val="14D51DAE"/>
    <w:rsid w:val="14D802FD"/>
    <w:rsid w:val="14E19E73"/>
    <w:rsid w:val="14ECBB03"/>
    <w:rsid w:val="1508F3EC"/>
    <w:rsid w:val="150D172A"/>
    <w:rsid w:val="151F2557"/>
    <w:rsid w:val="1523C4CE"/>
    <w:rsid w:val="152EED41"/>
    <w:rsid w:val="154FB9E5"/>
    <w:rsid w:val="155A3626"/>
    <w:rsid w:val="156DE39A"/>
    <w:rsid w:val="15792700"/>
    <w:rsid w:val="158CA6EB"/>
    <w:rsid w:val="15967641"/>
    <w:rsid w:val="15986EDB"/>
    <w:rsid w:val="159E30F6"/>
    <w:rsid w:val="15AECE25"/>
    <w:rsid w:val="15B0DCC6"/>
    <w:rsid w:val="15C0B6D7"/>
    <w:rsid w:val="15C54F3A"/>
    <w:rsid w:val="15CAAD6E"/>
    <w:rsid w:val="15DF0938"/>
    <w:rsid w:val="15EB4546"/>
    <w:rsid w:val="1600F93C"/>
    <w:rsid w:val="16040A58"/>
    <w:rsid w:val="1606B453"/>
    <w:rsid w:val="162A9CBF"/>
    <w:rsid w:val="16385D8C"/>
    <w:rsid w:val="16401841"/>
    <w:rsid w:val="1658B9DD"/>
    <w:rsid w:val="165B3B6F"/>
    <w:rsid w:val="166ABEFD"/>
    <w:rsid w:val="166C6164"/>
    <w:rsid w:val="1670FBA7"/>
    <w:rsid w:val="168DF73B"/>
    <w:rsid w:val="16AF462A"/>
    <w:rsid w:val="16F0F629"/>
    <w:rsid w:val="17014D11"/>
    <w:rsid w:val="17121E39"/>
    <w:rsid w:val="1718B11D"/>
    <w:rsid w:val="171ADE91"/>
    <w:rsid w:val="17405876"/>
    <w:rsid w:val="1747BC60"/>
    <w:rsid w:val="174F0C86"/>
    <w:rsid w:val="176801F9"/>
    <w:rsid w:val="178D9CA3"/>
    <w:rsid w:val="178DB9D5"/>
    <w:rsid w:val="17A49594"/>
    <w:rsid w:val="17A8EB40"/>
    <w:rsid w:val="17AB29A6"/>
    <w:rsid w:val="17B0FD04"/>
    <w:rsid w:val="17C7F163"/>
    <w:rsid w:val="17CE1D6A"/>
    <w:rsid w:val="17D3FB78"/>
    <w:rsid w:val="17E37787"/>
    <w:rsid w:val="17E4864B"/>
    <w:rsid w:val="17EAC87F"/>
    <w:rsid w:val="17ED6A65"/>
    <w:rsid w:val="17FCFBB4"/>
    <w:rsid w:val="1819B0C1"/>
    <w:rsid w:val="181CC263"/>
    <w:rsid w:val="183A42BB"/>
    <w:rsid w:val="1853ADEF"/>
    <w:rsid w:val="18574DFA"/>
    <w:rsid w:val="18720177"/>
    <w:rsid w:val="18913F70"/>
    <w:rsid w:val="189DCDE3"/>
    <w:rsid w:val="18A5E217"/>
    <w:rsid w:val="18B5173B"/>
    <w:rsid w:val="18CB6AEA"/>
    <w:rsid w:val="19003F84"/>
    <w:rsid w:val="1914F560"/>
    <w:rsid w:val="1918602F"/>
    <w:rsid w:val="192A6FE7"/>
    <w:rsid w:val="19322A9C"/>
    <w:rsid w:val="1939E551"/>
    <w:rsid w:val="195B0D80"/>
    <w:rsid w:val="195C2378"/>
    <w:rsid w:val="19653BF1"/>
    <w:rsid w:val="1981F1A3"/>
    <w:rsid w:val="1989563A"/>
    <w:rsid w:val="19AEE103"/>
    <w:rsid w:val="19B01E15"/>
    <w:rsid w:val="19B30797"/>
    <w:rsid w:val="19BEA89D"/>
    <w:rsid w:val="19E0EFDC"/>
    <w:rsid w:val="1A0D29D9"/>
    <w:rsid w:val="1A413568"/>
    <w:rsid w:val="1A625F80"/>
    <w:rsid w:val="1A693484"/>
    <w:rsid w:val="1A6BF236"/>
    <w:rsid w:val="1A7C582C"/>
    <w:rsid w:val="1AB633C2"/>
    <w:rsid w:val="1AD165B3"/>
    <w:rsid w:val="1ADA3DA6"/>
    <w:rsid w:val="1ADD9072"/>
    <w:rsid w:val="1AEE3501"/>
    <w:rsid w:val="1B0A3A79"/>
    <w:rsid w:val="1B10940C"/>
    <w:rsid w:val="1B136E0B"/>
    <w:rsid w:val="1B2D59F0"/>
    <w:rsid w:val="1B4527E0"/>
    <w:rsid w:val="1B5DE0FC"/>
    <w:rsid w:val="1B603A69"/>
    <w:rsid w:val="1B64B333"/>
    <w:rsid w:val="1B746A3C"/>
    <w:rsid w:val="1B7BA88B"/>
    <w:rsid w:val="1B80D883"/>
    <w:rsid w:val="1B8FFA16"/>
    <w:rsid w:val="1B9B4B38"/>
    <w:rsid w:val="1BA90A43"/>
    <w:rsid w:val="1BBEA5D0"/>
    <w:rsid w:val="1BC04B59"/>
    <w:rsid w:val="1BC4951D"/>
    <w:rsid w:val="1BCA3660"/>
    <w:rsid w:val="1BE6531A"/>
    <w:rsid w:val="1BFBB7C2"/>
    <w:rsid w:val="1C1A5134"/>
    <w:rsid w:val="1C1B1A3B"/>
    <w:rsid w:val="1C3DD309"/>
    <w:rsid w:val="1C44ED38"/>
    <w:rsid w:val="1C5985E2"/>
    <w:rsid w:val="1C604F10"/>
    <w:rsid w:val="1C647921"/>
    <w:rsid w:val="1C68F895"/>
    <w:rsid w:val="1C78C749"/>
    <w:rsid w:val="1C7F7834"/>
    <w:rsid w:val="1C89FF66"/>
    <w:rsid w:val="1C8D9A78"/>
    <w:rsid w:val="1CAF8BF7"/>
    <w:rsid w:val="1CB076EA"/>
    <w:rsid w:val="1CB41E83"/>
    <w:rsid w:val="1CC61277"/>
    <w:rsid w:val="1CC7D8DF"/>
    <w:rsid w:val="1CDA97EB"/>
    <w:rsid w:val="1D1496BC"/>
    <w:rsid w:val="1D1FEC75"/>
    <w:rsid w:val="1D2A878F"/>
    <w:rsid w:val="1D32CB16"/>
    <w:rsid w:val="1D3347C3"/>
    <w:rsid w:val="1D33D903"/>
    <w:rsid w:val="1D45AB52"/>
    <w:rsid w:val="1D46866B"/>
    <w:rsid w:val="1D5A6D42"/>
    <w:rsid w:val="1D65D4EB"/>
    <w:rsid w:val="1D6C0602"/>
    <w:rsid w:val="1D79666F"/>
    <w:rsid w:val="1D9C1793"/>
    <w:rsid w:val="1DA8F4A2"/>
    <w:rsid w:val="1DFC9F5C"/>
    <w:rsid w:val="1E12E51F"/>
    <w:rsid w:val="1E1B9BF3"/>
    <w:rsid w:val="1E24EA9B"/>
    <w:rsid w:val="1E42C20C"/>
    <w:rsid w:val="1E51B54C"/>
    <w:rsid w:val="1E52E97B"/>
    <w:rsid w:val="1E6E374C"/>
    <w:rsid w:val="1E71CDB9"/>
    <w:rsid w:val="1E788C4F"/>
    <w:rsid w:val="1E7F4AE5"/>
    <w:rsid w:val="1EB535E0"/>
    <w:rsid w:val="1EBABCA8"/>
    <w:rsid w:val="1EDC380E"/>
    <w:rsid w:val="1EE42ECD"/>
    <w:rsid w:val="1EEC5660"/>
    <w:rsid w:val="1EFAC679"/>
    <w:rsid w:val="1EFC202C"/>
    <w:rsid w:val="1F164F52"/>
    <w:rsid w:val="1F2DD8C8"/>
    <w:rsid w:val="1F322973"/>
    <w:rsid w:val="1F358047"/>
    <w:rsid w:val="1F7445BB"/>
    <w:rsid w:val="1F7B8D80"/>
    <w:rsid w:val="1F822DFA"/>
    <w:rsid w:val="1F847CF6"/>
    <w:rsid w:val="1F8DFB03"/>
    <w:rsid w:val="1F9A9127"/>
    <w:rsid w:val="1FA090D3"/>
    <w:rsid w:val="1FA8A0E2"/>
    <w:rsid w:val="1FB3E78F"/>
    <w:rsid w:val="1FCD79C5"/>
    <w:rsid w:val="1FCFEB6E"/>
    <w:rsid w:val="1FDC1B40"/>
    <w:rsid w:val="1FEA8E53"/>
    <w:rsid w:val="1FEB9D1C"/>
    <w:rsid w:val="1FFE7D3B"/>
    <w:rsid w:val="20013201"/>
    <w:rsid w:val="200168F5"/>
    <w:rsid w:val="20053B1D"/>
    <w:rsid w:val="2006FA25"/>
    <w:rsid w:val="2011EF7B"/>
    <w:rsid w:val="2022A28B"/>
    <w:rsid w:val="2028620B"/>
    <w:rsid w:val="20299B49"/>
    <w:rsid w:val="20361AC2"/>
    <w:rsid w:val="2044A266"/>
    <w:rsid w:val="20642E41"/>
    <w:rsid w:val="2064BB2F"/>
    <w:rsid w:val="206EEF2C"/>
    <w:rsid w:val="2073B5FD"/>
    <w:rsid w:val="20874D9C"/>
    <w:rsid w:val="2094BF1C"/>
    <w:rsid w:val="2097DFCF"/>
    <w:rsid w:val="209859FD"/>
    <w:rsid w:val="20A7B280"/>
    <w:rsid w:val="20AD6611"/>
    <w:rsid w:val="20BE3B1E"/>
    <w:rsid w:val="20BEC372"/>
    <w:rsid w:val="20C0E0DD"/>
    <w:rsid w:val="20F7E0EB"/>
    <w:rsid w:val="2105736C"/>
    <w:rsid w:val="2106F014"/>
    <w:rsid w:val="210A172D"/>
    <w:rsid w:val="2110C366"/>
    <w:rsid w:val="21131B2C"/>
    <w:rsid w:val="2114D92A"/>
    <w:rsid w:val="21190F79"/>
    <w:rsid w:val="21260748"/>
    <w:rsid w:val="21287BF4"/>
    <w:rsid w:val="212DCDC4"/>
    <w:rsid w:val="21452968"/>
    <w:rsid w:val="214A1A76"/>
    <w:rsid w:val="214D1692"/>
    <w:rsid w:val="21543930"/>
    <w:rsid w:val="219C80E4"/>
    <w:rsid w:val="21CB2573"/>
    <w:rsid w:val="21D7BBF3"/>
    <w:rsid w:val="21EF733B"/>
    <w:rsid w:val="220B89D6"/>
    <w:rsid w:val="22160617"/>
    <w:rsid w:val="2221899D"/>
    <w:rsid w:val="222A32B1"/>
    <w:rsid w:val="226C37DD"/>
    <w:rsid w:val="2296ABB7"/>
    <w:rsid w:val="229C02DA"/>
    <w:rsid w:val="22B30905"/>
    <w:rsid w:val="22C33E84"/>
    <w:rsid w:val="22C34329"/>
    <w:rsid w:val="22F5C4E8"/>
    <w:rsid w:val="22F85BBE"/>
    <w:rsid w:val="23046409"/>
    <w:rsid w:val="23394BAA"/>
    <w:rsid w:val="23478AF1"/>
    <w:rsid w:val="234B9F45"/>
    <w:rsid w:val="235C5E29"/>
    <w:rsid w:val="235E4F09"/>
    <w:rsid w:val="23700AD1"/>
    <w:rsid w:val="2377998F"/>
    <w:rsid w:val="2399EEBD"/>
    <w:rsid w:val="239B7C35"/>
    <w:rsid w:val="239C22BB"/>
    <w:rsid w:val="23A0ABBB"/>
    <w:rsid w:val="23A5EC09"/>
    <w:rsid w:val="23A6ED5E"/>
    <w:rsid w:val="23D99782"/>
    <w:rsid w:val="23DA7DDC"/>
    <w:rsid w:val="23F7ECFA"/>
    <w:rsid w:val="24038F82"/>
    <w:rsid w:val="24150EF8"/>
    <w:rsid w:val="242FA0BC"/>
    <w:rsid w:val="2446E3A2"/>
    <w:rsid w:val="244E7287"/>
    <w:rsid w:val="24513EC4"/>
    <w:rsid w:val="24671ECF"/>
    <w:rsid w:val="24808A5E"/>
    <w:rsid w:val="24971D3F"/>
    <w:rsid w:val="2498F120"/>
    <w:rsid w:val="24AB00D8"/>
    <w:rsid w:val="24B34150"/>
    <w:rsid w:val="24B81099"/>
    <w:rsid w:val="24C2CF70"/>
    <w:rsid w:val="24D18F3B"/>
    <w:rsid w:val="24D5A5DA"/>
    <w:rsid w:val="24DD7CA4"/>
    <w:rsid w:val="24FF946F"/>
    <w:rsid w:val="25051B3C"/>
    <w:rsid w:val="250E1852"/>
    <w:rsid w:val="2520123B"/>
    <w:rsid w:val="25359C9C"/>
    <w:rsid w:val="255CD142"/>
    <w:rsid w:val="255D126C"/>
    <w:rsid w:val="25739BBF"/>
    <w:rsid w:val="257FCF5A"/>
    <w:rsid w:val="259B1627"/>
    <w:rsid w:val="25AB9C72"/>
    <w:rsid w:val="25AFB6A1"/>
    <w:rsid w:val="25BBD277"/>
    <w:rsid w:val="25C14FE7"/>
    <w:rsid w:val="25D2A1F7"/>
    <w:rsid w:val="25D60120"/>
    <w:rsid w:val="25D62D1D"/>
    <w:rsid w:val="25D81A64"/>
    <w:rsid w:val="25D84D35"/>
    <w:rsid w:val="25E25562"/>
    <w:rsid w:val="25F87B9D"/>
    <w:rsid w:val="25F94BAF"/>
    <w:rsid w:val="26107BBA"/>
    <w:rsid w:val="2610F20E"/>
    <w:rsid w:val="263687E9"/>
    <w:rsid w:val="264DB769"/>
    <w:rsid w:val="2651558F"/>
    <w:rsid w:val="265B474A"/>
    <w:rsid w:val="267834E2"/>
    <w:rsid w:val="2681688D"/>
    <w:rsid w:val="26823D6E"/>
    <w:rsid w:val="2684D7BC"/>
    <w:rsid w:val="268BBC65"/>
    <w:rsid w:val="26947464"/>
    <w:rsid w:val="269B29DB"/>
    <w:rsid w:val="26A944F6"/>
    <w:rsid w:val="26AA02E4"/>
    <w:rsid w:val="26C733BE"/>
    <w:rsid w:val="26CA04BD"/>
    <w:rsid w:val="26FB8BC1"/>
    <w:rsid w:val="26FE7B4F"/>
    <w:rsid w:val="271010C2"/>
    <w:rsid w:val="2725A685"/>
    <w:rsid w:val="2738F5FD"/>
    <w:rsid w:val="274BC272"/>
    <w:rsid w:val="274C4A18"/>
    <w:rsid w:val="277CF02E"/>
    <w:rsid w:val="2785A0DD"/>
    <w:rsid w:val="2794B934"/>
    <w:rsid w:val="2799F9EE"/>
    <w:rsid w:val="27AB8147"/>
    <w:rsid w:val="27B2AB7F"/>
    <w:rsid w:val="280DB88E"/>
    <w:rsid w:val="2817977D"/>
    <w:rsid w:val="2829D1B8"/>
    <w:rsid w:val="282D49A4"/>
    <w:rsid w:val="2854FA87"/>
    <w:rsid w:val="28672166"/>
    <w:rsid w:val="2868A372"/>
    <w:rsid w:val="2891C809"/>
    <w:rsid w:val="2894BB31"/>
    <w:rsid w:val="28977365"/>
    <w:rsid w:val="289C1218"/>
    <w:rsid w:val="289F443A"/>
    <w:rsid w:val="28A29D78"/>
    <w:rsid w:val="28B507A4"/>
    <w:rsid w:val="28B5DC85"/>
    <w:rsid w:val="28C03188"/>
    <w:rsid w:val="28CFB1CD"/>
    <w:rsid w:val="28DE78B2"/>
    <w:rsid w:val="28E570BE"/>
    <w:rsid w:val="29099702"/>
    <w:rsid w:val="291D21E4"/>
    <w:rsid w:val="291E5BC1"/>
    <w:rsid w:val="2941A8B1"/>
    <w:rsid w:val="2944E017"/>
    <w:rsid w:val="29696F26"/>
    <w:rsid w:val="29744FC9"/>
    <w:rsid w:val="29AFF7CD"/>
    <w:rsid w:val="29C308E3"/>
    <w:rsid w:val="29C759C2"/>
    <w:rsid w:val="29D3A311"/>
    <w:rsid w:val="29D3EFBD"/>
    <w:rsid w:val="2A1030FC"/>
    <w:rsid w:val="2A23107D"/>
    <w:rsid w:val="2A508C2E"/>
    <w:rsid w:val="2A6BC2DA"/>
    <w:rsid w:val="2A6D38A1"/>
    <w:rsid w:val="2A6E2E47"/>
    <w:rsid w:val="2A800B8A"/>
    <w:rsid w:val="2A900E8A"/>
    <w:rsid w:val="2A923154"/>
    <w:rsid w:val="2A9274F5"/>
    <w:rsid w:val="2ABCAA27"/>
    <w:rsid w:val="2ABDB40B"/>
    <w:rsid w:val="2ADBAC3C"/>
    <w:rsid w:val="2AE1C0E7"/>
    <w:rsid w:val="2AF72006"/>
    <w:rsid w:val="2AFD2DF9"/>
    <w:rsid w:val="2B089182"/>
    <w:rsid w:val="2B154636"/>
    <w:rsid w:val="2B214936"/>
    <w:rsid w:val="2B21F1DA"/>
    <w:rsid w:val="2B229122"/>
    <w:rsid w:val="2B474646"/>
    <w:rsid w:val="2B5857ED"/>
    <w:rsid w:val="2B6C436C"/>
    <w:rsid w:val="2B71BAA9"/>
    <w:rsid w:val="2B787D44"/>
    <w:rsid w:val="2B818959"/>
    <w:rsid w:val="2B8F7A7F"/>
    <w:rsid w:val="2BA30038"/>
    <w:rsid w:val="2BB94EB7"/>
    <w:rsid w:val="2BC7160F"/>
    <w:rsid w:val="2BD45F2D"/>
    <w:rsid w:val="2BDD7065"/>
    <w:rsid w:val="2BE234B8"/>
    <w:rsid w:val="2BE7E34C"/>
    <w:rsid w:val="2BFD07D3"/>
    <w:rsid w:val="2BFD9C01"/>
    <w:rsid w:val="2C05DB5B"/>
    <w:rsid w:val="2C1BC805"/>
    <w:rsid w:val="2C3CC4D3"/>
    <w:rsid w:val="2C436D0A"/>
    <w:rsid w:val="2C5EA76F"/>
    <w:rsid w:val="2C6B2DFD"/>
    <w:rsid w:val="2C6E8C18"/>
    <w:rsid w:val="2C82E3E1"/>
    <w:rsid w:val="2CA12563"/>
    <w:rsid w:val="2CB7ACE2"/>
    <w:rsid w:val="2CB8EBB2"/>
    <w:rsid w:val="2CCD1F19"/>
    <w:rsid w:val="2CE5AFFE"/>
    <w:rsid w:val="2D089C4B"/>
    <w:rsid w:val="2D1BFBCC"/>
    <w:rsid w:val="2D34BEBB"/>
    <w:rsid w:val="2D39EFEB"/>
    <w:rsid w:val="2D3DCAF4"/>
    <w:rsid w:val="2D42A6BF"/>
    <w:rsid w:val="2D4AE1DF"/>
    <w:rsid w:val="2D57D9B8"/>
    <w:rsid w:val="2D84A1F1"/>
    <w:rsid w:val="2D969708"/>
    <w:rsid w:val="2DA6343A"/>
    <w:rsid w:val="2DC0C76B"/>
    <w:rsid w:val="2DD779B8"/>
    <w:rsid w:val="2DE61341"/>
    <w:rsid w:val="2E0514C3"/>
    <w:rsid w:val="2E06933B"/>
    <w:rsid w:val="2E0BE5D4"/>
    <w:rsid w:val="2E31BFBD"/>
    <w:rsid w:val="2E3833FD"/>
    <w:rsid w:val="2E4C0DFE"/>
    <w:rsid w:val="2E50127A"/>
    <w:rsid w:val="2E501C79"/>
    <w:rsid w:val="2E53E936"/>
    <w:rsid w:val="2E5587DD"/>
    <w:rsid w:val="2E767CED"/>
    <w:rsid w:val="2E778E8D"/>
    <w:rsid w:val="2E9FDA20"/>
    <w:rsid w:val="2EDE59EE"/>
    <w:rsid w:val="2EE5F89F"/>
    <w:rsid w:val="2EE70C9A"/>
    <w:rsid w:val="2EF1A3FA"/>
    <w:rsid w:val="2F203F81"/>
    <w:rsid w:val="2F2888BF"/>
    <w:rsid w:val="2F39BA55"/>
    <w:rsid w:val="2F4F0ACB"/>
    <w:rsid w:val="2F909A9D"/>
    <w:rsid w:val="2F9744AC"/>
    <w:rsid w:val="2F9B3FD5"/>
    <w:rsid w:val="2FA0DF13"/>
    <w:rsid w:val="2FADAA26"/>
    <w:rsid w:val="2FB0AF5F"/>
    <w:rsid w:val="2FCE3500"/>
    <w:rsid w:val="2FDA2039"/>
    <w:rsid w:val="2FE278CB"/>
    <w:rsid w:val="2FEF8531"/>
    <w:rsid w:val="2FF1822E"/>
    <w:rsid w:val="302AFB8F"/>
    <w:rsid w:val="302C0246"/>
    <w:rsid w:val="303021B9"/>
    <w:rsid w:val="3037DE00"/>
    <w:rsid w:val="303D81B9"/>
    <w:rsid w:val="3048AAC2"/>
    <w:rsid w:val="304AEC1F"/>
    <w:rsid w:val="30558841"/>
    <w:rsid w:val="30582932"/>
    <w:rsid w:val="3073D81F"/>
    <w:rsid w:val="307D807A"/>
    <w:rsid w:val="307DF84C"/>
    <w:rsid w:val="309251BE"/>
    <w:rsid w:val="3092EE05"/>
    <w:rsid w:val="30A61613"/>
    <w:rsid w:val="30B11459"/>
    <w:rsid w:val="30BED683"/>
    <w:rsid w:val="30D051A5"/>
    <w:rsid w:val="3120146D"/>
    <w:rsid w:val="31324B63"/>
    <w:rsid w:val="313DEBFC"/>
    <w:rsid w:val="31448259"/>
    <w:rsid w:val="3154C111"/>
    <w:rsid w:val="316AB075"/>
    <w:rsid w:val="31704B22"/>
    <w:rsid w:val="3184A220"/>
    <w:rsid w:val="318ABEA6"/>
    <w:rsid w:val="31965E5D"/>
    <w:rsid w:val="319ECCF0"/>
    <w:rsid w:val="31AE57CA"/>
    <w:rsid w:val="31B38641"/>
    <w:rsid w:val="31C90197"/>
    <w:rsid w:val="31D70EDB"/>
    <w:rsid w:val="31E51995"/>
    <w:rsid w:val="31EFE9C6"/>
    <w:rsid w:val="31F0BEA7"/>
    <w:rsid w:val="31F4F3A6"/>
    <w:rsid w:val="31F7ED35"/>
    <w:rsid w:val="31F8A2B2"/>
    <w:rsid w:val="31F9FB28"/>
    <w:rsid w:val="32124B1F"/>
    <w:rsid w:val="321ACDEB"/>
    <w:rsid w:val="32384FE4"/>
    <w:rsid w:val="3238FDCA"/>
    <w:rsid w:val="3245F44E"/>
    <w:rsid w:val="3276FCED"/>
    <w:rsid w:val="3277D5C7"/>
    <w:rsid w:val="3281249D"/>
    <w:rsid w:val="3287A7AC"/>
    <w:rsid w:val="3291D111"/>
    <w:rsid w:val="329240AC"/>
    <w:rsid w:val="3295A64A"/>
    <w:rsid w:val="32D3C032"/>
    <w:rsid w:val="32E100A0"/>
    <w:rsid w:val="32E302ED"/>
    <w:rsid w:val="32F89FFE"/>
    <w:rsid w:val="33198215"/>
    <w:rsid w:val="333068F5"/>
    <w:rsid w:val="3370D35E"/>
    <w:rsid w:val="33869ABB"/>
    <w:rsid w:val="338DB60F"/>
    <w:rsid w:val="339AA9CB"/>
    <w:rsid w:val="33CA2C8F"/>
    <w:rsid w:val="33D5E6AD"/>
    <w:rsid w:val="33FEEF3A"/>
    <w:rsid w:val="340CAD90"/>
    <w:rsid w:val="341D6F11"/>
    <w:rsid w:val="3421C370"/>
    <w:rsid w:val="34283D6A"/>
    <w:rsid w:val="34320228"/>
    <w:rsid w:val="343EC5C2"/>
    <w:rsid w:val="34552532"/>
    <w:rsid w:val="3478F05A"/>
    <w:rsid w:val="347CAF18"/>
    <w:rsid w:val="347CCDCC"/>
    <w:rsid w:val="34931AD0"/>
    <w:rsid w:val="34A28408"/>
    <w:rsid w:val="34A2B86C"/>
    <w:rsid w:val="34A432E7"/>
    <w:rsid w:val="34AB7E7D"/>
    <w:rsid w:val="34AF79ED"/>
    <w:rsid w:val="34C29CD1"/>
    <w:rsid w:val="34CCDA53"/>
    <w:rsid w:val="34D580DE"/>
    <w:rsid w:val="34DEB255"/>
    <w:rsid w:val="34E0505A"/>
    <w:rsid w:val="34F507F8"/>
    <w:rsid w:val="34FE12A3"/>
    <w:rsid w:val="3505030F"/>
    <w:rsid w:val="353806A9"/>
    <w:rsid w:val="353EA029"/>
    <w:rsid w:val="353FC15E"/>
    <w:rsid w:val="3541B5CF"/>
    <w:rsid w:val="354B39BE"/>
    <w:rsid w:val="354CAD31"/>
    <w:rsid w:val="354ED840"/>
    <w:rsid w:val="3599A5BA"/>
    <w:rsid w:val="359BD5A6"/>
    <w:rsid w:val="35A252F9"/>
    <w:rsid w:val="35A890D9"/>
    <w:rsid w:val="35B6C106"/>
    <w:rsid w:val="35BAFF9E"/>
    <w:rsid w:val="35D3E7DC"/>
    <w:rsid w:val="35E06FA3"/>
    <w:rsid w:val="35E32A75"/>
    <w:rsid w:val="35E67640"/>
    <w:rsid w:val="35ECAA97"/>
    <w:rsid w:val="35F4654C"/>
    <w:rsid w:val="35FEC514"/>
    <w:rsid w:val="3604BFC8"/>
    <w:rsid w:val="362151FB"/>
    <w:rsid w:val="3623716C"/>
    <w:rsid w:val="3629AEBD"/>
    <w:rsid w:val="362F66B0"/>
    <w:rsid w:val="366316FF"/>
    <w:rsid w:val="36697E62"/>
    <w:rsid w:val="3678AD16"/>
    <w:rsid w:val="3687B289"/>
    <w:rsid w:val="368DDD38"/>
    <w:rsid w:val="36A3B974"/>
    <w:rsid w:val="36A3E357"/>
    <w:rsid w:val="36AF5DE7"/>
    <w:rsid w:val="36B53DA9"/>
    <w:rsid w:val="36D0FF53"/>
    <w:rsid w:val="36DA9CE2"/>
    <w:rsid w:val="36E019B3"/>
    <w:rsid w:val="36F9E420"/>
    <w:rsid w:val="36FDEDAB"/>
    <w:rsid w:val="370B4373"/>
    <w:rsid w:val="370D7A80"/>
    <w:rsid w:val="370E3555"/>
    <w:rsid w:val="371A9461"/>
    <w:rsid w:val="372E7FB1"/>
    <w:rsid w:val="375228C5"/>
    <w:rsid w:val="3762093B"/>
    <w:rsid w:val="377DB578"/>
    <w:rsid w:val="378125E5"/>
    <w:rsid w:val="3793C88A"/>
    <w:rsid w:val="3794D04F"/>
    <w:rsid w:val="37A5008C"/>
    <w:rsid w:val="37B06A3A"/>
    <w:rsid w:val="37C58E70"/>
    <w:rsid w:val="37DAFD40"/>
    <w:rsid w:val="37DE5DB6"/>
    <w:rsid w:val="37FA4EBF"/>
    <w:rsid w:val="37FC29E0"/>
    <w:rsid w:val="381547C0"/>
    <w:rsid w:val="38217442"/>
    <w:rsid w:val="383309AA"/>
    <w:rsid w:val="383746FC"/>
    <w:rsid w:val="38545304"/>
    <w:rsid w:val="385C691F"/>
    <w:rsid w:val="38825DA9"/>
    <w:rsid w:val="3897D8AB"/>
    <w:rsid w:val="389C56B4"/>
    <w:rsid w:val="389DC956"/>
    <w:rsid w:val="38D00DF7"/>
    <w:rsid w:val="38DD879D"/>
    <w:rsid w:val="38E537E4"/>
    <w:rsid w:val="391FF53B"/>
    <w:rsid w:val="3946372C"/>
    <w:rsid w:val="394E3378"/>
    <w:rsid w:val="395C4A13"/>
    <w:rsid w:val="3966E08E"/>
    <w:rsid w:val="39790254"/>
    <w:rsid w:val="39898A81"/>
    <w:rsid w:val="39AC1FF3"/>
    <w:rsid w:val="39BC5EAB"/>
    <w:rsid w:val="39BFE109"/>
    <w:rsid w:val="39C0161E"/>
    <w:rsid w:val="39C6D1D6"/>
    <w:rsid w:val="39D183C6"/>
    <w:rsid w:val="39E9E1DA"/>
    <w:rsid w:val="39EA7834"/>
    <w:rsid w:val="39F4F76A"/>
    <w:rsid w:val="3A007321"/>
    <w:rsid w:val="3A0995FC"/>
    <w:rsid w:val="3A1CFF1A"/>
    <w:rsid w:val="3A66CDCD"/>
    <w:rsid w:val="3A6D2D85"/>
    <w:rsid w:val="3A6D43F3"/>
    <w:rsid w:val="3A6E78F9"/>
    <w:rsid w:val="3A6FC032"/>
    <w:rsid w:val="3A936B96"/>
    <w:rsid w:val="3AA69C55"/>
    <w:rsid w:val="3AA6D352"/>
    <w:rsid w:val="3AB7A1A5"/>
    <w:rsid w:val="3AC7111E"/>
    <w:rsid w:val="3AD04BDD"/>
    <w:rsid w:val="3ADFB2AA"/>
    <w:rsid w:val="3AEC1943"/>
    <w:rsid w:val="3AF0CD07"/>
    <w:rsid w:val="3AF774C8"/>
    <w:rsid w:val="3AF85500"/>
    <w:rsid w:val="3B1109A6"/>
    <w:rsid w:val="3B1A3EB4"/>
    <w:rsid w:val="3B1AA7D1"/>
    <w:rsid w:val="3B1D32F1"/>
    <w:rsid w:val="3B23E614"/>
    <w:rsid w:val="3B31DE55"/>
    <w:rsid w:val="3B3489CF"/>
    <w:rsid w:val="3B3862BA"/>
    <w:rsid w:val="3B4E043D"/>
    <w:rsid w:val="3B6BC6C8"/>
    <w:rsid w:val="3B90815D"/>
    <w:rsid w:val="3B9E1840"/>
    <w:rsid w:val="3BB8F95D"/>
    <w:rsid w:val="3BC02211"/>
    <w:rsid w:val="3BCC5885"/>
    <w:rsid w:val="3BCD8814"/>
    <w:rsid w:val="3BD410AA"/>
    <w:rsid w:val="3BF89C66"/>
    <w:rsid w:val="3BFEDB15"/>
    <w:rsid w:val="3C20920D"/>
    <w:rsid w:val="3C2DE326"/>
    <w:rsid w:val="3C39129D"/>
    <w:rsid w:val="3C3CE198"/>
    <w:rsid w:val="3C449444"/>
    <w:rsid w:val="3C5040EA"/>
    <w:rsid w:val="3C62460A"/>
    <w:rsid w:val="3C6A90D7"/>
    <w:rsid w:val="3C7C85EE"/>
    <w:rsid w:val="3C8E95A6"/>
    <w:rsid w:val="3CC38F85"/>
    <w:rsid w:val="3CD0758A"/>
    <w:rsid w:val="3CD4D82B"/>
    <w:rsid w:val="3CE0CBB9"/>
    <w:rsid w:val="3D0412A9"/>
    <w:rsid w:val="3D23F18F"/>
    <w:rsid w:val="3D27ED5B"/>
    <w:rsid w:val="3D2E2C43"/>
    <w:rsid w:val="3D302DBD"/>
    <w:rsid w:val="3D3F9BC7"/>
    <w:rsid w:val="3D5B97A8"/>
    <w:rsid w:val="3D6C8BB6"/>
    <w:rsid w:val="3D7D3A3A"/>
    <w:rsid w:val="3D8FF7E7"/>
    <w:rsid w:val="3D934B6F"/>
    <w:rsid w:val="3D9A9BBE"/>
    <w:rsid w:val="3DA43555"/>
    <w:rsid w:val="3DAC4C89"/>
    <w:rsid w:val="3DBE2CED"/>
    <w:rsid w:val="3DE0CF71"/>
    <w:rsid w:val="3DE1A53B"/>
    <w:rsid w:val="3DE76E70"/>
    <w:rsid w:val="3DE90F15"/>
    <w:rsid w:val="3E01272B"/>
    <w:rsid w:val="3E0314D1"/>
    <w:rsid w:val="3E1390FB"/>
    <w:rsid w:val="3E27CB1A"/>
    <w:rsid w:val="3E4321FE"/>
    <w:rsid w:val="3E462D8D"/>
    <w:rsid w:val="3E60C31F"/>
    <w:rsid w:val="3E813CEB"/>
    <w:rsid w:val="3E905922"/>
    <w:rsid w:val="3E98909B"/>
    <w:rsid w:val="3E9B53C1"/>
    <w:rsid w:val="3E9D7E31"/>
    <w:rsid w:val="3EC68043"/>
    <w:rsid w:val="3ECBB842"/>
    <w:rsid w:val="3ED2361D"/>
    <w:rsid w:val="3ED96AFB"/>
    <w:rsid w:val="3EDFE200"/>
    <w:rsid w:val="3EF044CC"/>
    <w:rsid w:val="3F03BE3C"/>
    <w:rsid w:val="3F144336"/>
    <w:rsid w:val="3F25BD97"/>
    <w:rsid w:val="3F4E3147"/>
    <w:rsid w:val="3F77B420"/>
    <w:rsid w:val="3F77FF20"/>
    <w:rsid w:val="3F7DBF27"/>
    <w:rsid w:val="3FA03167"/>
    <w:rsid w:val="3FB35212"/>
    <w:rsid w:val="3FE7B6E5"/>
    <w:rsid w:val="3FF80295"/>
    <w:rsid w:val="3FFB15FC"/>
    <w:rsid w:val="3FFDCD6F"/>
    <w:rsid w:val="4007CFDA"/>
    <w:rsid w:val="401238CC"/>
    <w:rsid w:val="404EB7ED"/>
    <w:rsid w:val="40557683"/>
    <w:rsid w:val="4079BD31"/>
    <w:rsid w:val="40804CCA"/>
    <w:rsid w:val="40867F22"/>
    <w:rsid w:val="408C7249"/>
    <w:rsid w:val="40936EEC"/>
    <w:rsid w:val="4097C159"/>
    <w:rsid w:val="40A3C656"/>
    <w:rsid w:val="40A687E2"/>
    <w:rsid w:val="40ADDD51"/>
    <w:rsid w:val="40AE6377"/>
    <w:rsid w:val="40AF3EB6"/>
    <w:rsid w:val="40F14C29"/>
    <w:rsid w:val="411506EC"/>
    <w:rsid w:val="41157CBF"/>
    <w:rsid w:val="4124FD39"/>
    <w:rsid w:val="41360783"/>
    <w:rsid w:val="41438D6D"/>
    <w:rsid w:val="414E5942"/>
    <w:rsid w:val="416A1B8D"/>
    <w:rsid w:val="417A5A45"/>
    <w:rsid w:val="417D3CDE"/>
    <w:rsid w:val="41849145"/>
    <w:rsid w:val="418B8C5B"/>
    <w:rsid w:val="419732B5"/>
    <w:rsid w:val="41A3592C"/>
    <w:rsid w:val="41C141C3"/>
    <w:rsid w:val="41D39988"/>
    <w:rsid w:val="41FF869A"/>
    <w:rsid w:val="420992D7"/>
    <w:rsid w:val="423311DD"/>
    <w:rsid w:val="423ED8B8"/>
    <w:rsid w:val="42686559"/>
    <w:rsid w:val="42704C1B"/>
    <w:rsid w:val="42811744"/>
    <w:rsid w:val="42914B3D"/>
    <w:rsid w:val="42A6FA7B"/>
    <w:rsid w:val="42AF9D01"/>
    <w:rsid w:val="42B14B99"/>
    <w:rsid w:val="42B86E5E"/>
    <w:rsid w:val="42C1BEA9"/>
    <w:rsid w:val="42CBF7E8"/>
    <w:rsid w:val="42D320EF"/>
    <w:rsid w:val="42F68C05"/>
    <w:rsid w:val="4302F986"/>
    <w:rsid w:val="430C1211"/>
    <w:rsid w:val="43136D6D"/>
    <w:rsid w:val="433BF320"/>
    <w:rsid w:val="4342DD27"/>
    <w:rsid w:val="434D6108"/>
    <w:rsid w:val="4351354A"/>
    <w:rsid w:val="43586DDC"/>
    <w:rsid w:val="43632298"/>
    <w:rsid w:val="4395D8B1"/>
    <w:rsid w:val="439664F2"/>
    <w:rsid w:val="439C4813"/>
    <w:rsid w:val="439D3DA9"/>
    <w:rsid w:val="439E9E93"/>
    <w:rsid w:val="43A4BA42"/>
    <w:rsid w:val="43A9FD4D"/>
    <w:rsid w:val="43AF90C7"/>
    <w:rsid w:val="43B3568D"/>
    <w:rsid w:val="43C01F82"/>
    <w:rsid w:val="43C6943A"/>
    <w:rsid w:val="43E8A7DF"/>
    <w:rsid w:val="44105125"/>
    <w:rsid w:val="4413CF1E"/>
    <w:rsid w:val="441A4493"/>
    <w:rsid w:val="441EFFC3"/>
    <w:rsid w:val="44216934"/>
    <w:rsid w:val="44327FFF"/>
    <w:rsid w:val="444C9140"/>
    <w:rsid w:val="446C6CA0"/>
    <w:rsid w:val="446CC077"/>
    <w:rsid w:val="44911DDA"/>
    <w:rsid w:val="44A1CE01"/>
    <w:rsid w:val="44AF0662"/>
    <w:rsid w:val="44B3C775"/>
    <w:rsid w:val="44BD19B4"/>
    <w:rsid w:val="44FF79CD"/>
    <w:rsid w:val="4500AF81"/>
    <w:rsid w:val="4511533C"/>
    <w:rsid w:val="451E0524"/>
    <w:rsid w:val="4542520C"/>
    <w:rsid w:val="45732A14"/>
    <w:rsid w:val="4579E7AE"/>
    <w:rsid w:val="4582DA2A"/>
    <w:rsid w:val="458E3967"/>
    <w:rsid w:val="458F25AF"/>
    <w:rsid w:val="459BD797"/>
    <w:rsid w:val="459D79BE"/>
    <w:rsid w:val="45A79C82"/>
    <w:rsid w:val="45B02B0D"/>
    <w:rsid w:val="45C05F81"/>
    <w:rsid w:val="45C2C04C"/>
    <w:rsid w:val="45C44CC0"/>
    <w:rsid w:val="45CC7C2E"/>
    <w:rsid w:val="45FE5FD0"/>
    <w:rsid w:val="4600E9B4"/>
    <w:rsid w:val="46106B3C"/>
    <w:rsid w:val="461553EC"/>
    <w:rsid w:val="46191613"/>
    <w:rsid w:val="4633F459"/>
    <w:rsid w:val="463B126D"/>
    <w:rsid w:val="46432D0A"/>
    <w:rsid w:val="46473FA3"/>
    <w:rsid w:val="4647DAEF"/>
    <w:rsid w:val="46594F5B"/>
    <w:rsid w:val="4670EA27"/>
    <w:rsid w:val="469A2202"/>
    <w:rsid w:val="46A095EE"/>
    <w:rsid w:val="46B01C78"/>
    <w:rsid w:val="46B34230"/>
    <w:rsid w:val="46B72A0B"/>
    <w:rsid w:val="46B92249"/>
    <w:rsid w:val="46C65E59"/>
    <w:rsid w:val="46D01F97"/>
    <w:rsid w:val="46D96DE3"/>
    <w:rsid w:val="46DD2FC1"/>
    <w:rsid w:val="46E4DB68"/>
    <w:rsid w:val="470B151F"/>
    <w:rsid w:val="471AEFFD"/>
    <w:rsid w:val="471EAA8B"/>
    <w:rsid w:val="4727F5C4"/>
    <w:rsid w:val="473E01E7"/>
    <w:rsid w:val="47430C4D"/>
    <w:rsid w:val="4745AA75"/>
    <w:rsid w:val="47478209"/>
    <w:rsid w:val="475A82EC"/>
    <w:rsid w:val="476DA964"/>
    <w:rsid w:val="47703213"/>
    <w:rsid w:val="47795187"/>
    <w:rsid w:val="47800FE4"/>
    <w:rsid w:val="4786737F"/>
    <w:rsid w:val="47872897"/>
    <w:rsid w:val="478C933D"/>
    <w:rsid w:val="47913EF4"/>
    <w:rsid w:val="47AEC70C"/>
    <w:rsid w:val="47AFFC90"/>
    <w:rsid w:val="47B7B42E"/>
    <w:rsid w:val="47E1F2C6"/>
    <w:rsid w:val="47EF4C75"/>
    <w:rsid w:val="47F2C1DC"/>
    <w:rsid w:val="47F71703"/>
    <w:rsid w:val="4808CD37"/>
    <w:rsid w:val="4812E3B1"/>
    <w:rsid w:val="481FF190"/>
    <w:rsid w:val="4822C1D2"/>
    <w:rsid w:val="4825E2E5"/>
    <w:rsid w:val="48343315"/>
    <w:rsid w:val="4851AA76"/>
    <w:rsid w:val="4862D47D"/>
    <w:rsid w:val="487A61E3"/>
    <w:rsid w:val="4882996F"/>
    <w:rsid w:val="48993DF1"/>
    <w:rsid w:val="48A97290"/>
    <w:rsid w:val="48B03901"/>
    <w:rsid w:val="48B5403D"/>
    <w:rsid w:val="48CDD122"/>
    <w:rsid w:val="48D4634C"/>
    <w:rsid w:val="48D80821"/>
    <w:rsid w:val="48E75752"/>
    <w:rsid w:val="490AB850"/>
    <w:rsid w:val="4915E031"/>
    <w:rsid w:val="491E2E35"/>
    <w:rsid w:val="49281727"/>
    <w:rsid w:val="4932FCDE"/>
    <w:rsid w:val="494E70B4"/>
    <w:rsid w:val="4953ECD6"/>
    <w:rsid w:val="496370BB"/>
    <w:rsid w:val="496BBE07"/>
    <w:rsid w:val="498624A8"/>
    <w:rsid w:val="498D263F"/>
    <w:rsid w:val="498F794C"/>
    <w:rsid w:val="49A21BAB"/>
    <w:rsid w:val="49A34819"/>
    <w:rsid w:val="49AB5821"/>
    <w:rsid w:val="49B4F1BD"/>
    <w:rsid w:val="49C5DA2A"/>
    <w:rsid w:val="49C854EA"/>
    <w:rsid w:val="49C9AA82"/>
    <w:rsid w:val="49D37E94"/>
    <w:rsid w:val="49D45375"/>
    <w:rsid w:val="49D6EDC3"/>
    <w:rsid w:val="49DEA8E5"/>
    <w:rsid w:val="49E7EA02"/>
    <w:rsid w:val="4A0857D1"/>
    <w:rsid w:val="4A09D4FA"/>
    <w:rsid w:val="4A0D75BB"/>
    <w:rsid w:val="4A216921"/>
    <w:rsid w:val="4A2CC9F0"/>
    <w:rsid w:val="4A3DEEF5"/>
    <w:rsid w:val="4A4B4F22"/>
    <w:rsid w:val="4A5352FF"/>
    <w:rsid w:val="4A7033AD"/>
    <w:rsid w:val="4A71DCE3"/>
    <w:rsid w:val="4A8711CB"/>
    <w:rsid w:val="4A8D7A9B"/>
    <w:rsid w:val="4AE476AA"/>
    <w:rsid w:val="4AE4D437"/>
    <w:rsid w:val="4AF9E855"/>
    <w:rsid w:val="4B0792F7"/>
    <w:rsid w:val="4B178241"/>
    <w:rsid w:val="4B317F17"/>
    <w:rsid w:val="4B425400"/>
    <w:rsid w:val="4B5BB2F5"/>
    <w:rsid w:val="4B7A62AE"/>
    <w:rsid w:val="4B8F43EC"/>
    <w:rsid w:val="4BADB2EC"/>
    <w:rsid w:val="4BB0EBE5"/>
    <w:rsid w:val="4BB97B7B"/>
    <w:rsid w:val="4BC3F7BC"/>
    <w:rsid w:val="4BC49635"/>
    <w:rsid w:val="4BE66D6A"/>
    <w:rsid w:val="4BE9A1EA"/>
    <w:rsid w:val="4BF1F1B9"/>
    <w:rsid w:val="4BF65399"/>
    <w:rsid w:val="4BFFD291"/>
    <w:rsid w:val="4C07F28C"/>
    <w:rsid w:val="4C26771F"/>
    <w:rsid w:val="4C370952"/>
    <w:rsid w:val="4C67279D"/>
    <w:rsid w:val="4C730612"/>
    <w:rsid w:val="4C85CC00"/>
    <w:rsid w:val="4C8CC003"/>
    <w:rsid w:val="4C8EC84A"/>
    <w:rsid w:val="4C9A31F8"/>
    <w:rsid w:val="4CA77B58"/>
    <w:rsid w:val="4CABC04A"/>
    <w:rsid w:val="4CAF6882"/>
    <w:rsid w:val="4CB446E9"/>
    <w:rsid w:val="4CB93C7B"/>
    <w:rsid w:val="4CBE8ADE"/>
    <w:rsid w:val="4CC7A70F"/>
    <w:rsid w:val="4CC9001E"/>
    <w:rsid w:val="4CD89CC6"/>
    <w:rsid w:val="4CDAE736"/>
    <w:rsid w:val="4CE07881"/>
    <w:rsid w:val="4CF6AB86"/>
    <w:rsid w:val="4CF84F58"/>
    <w:rsid w:val="4CFBE755"/>
    <w:rsid w:val="4D149940"/>
    <w:rsid w:val="4D172736"/>
    <w:rsid w:val="4D22F0E6"/>
    <w:rsid w:val="4D312C1C"/>
    <w:rsid w:val="4D37A001"/>
    <w:rsid w:val="4D44E961"/>
    <w:rsid w:val="4D475079"/>
    <w:rsid w:val="4D54A30A"/>
    <w:rsid w:val="4D598E3D"/>
    <w:rsid w:val="4D599F11"/>
    <w:rsid w:val="4D624703"/>
    <w:rsid w:val="4D647BEE"/>
    <w:rsid w:val="4D84D914"/>
    <w:rsid w:val="4D9DBCD5"/>
    <w:rsid w:val="4DA002CD"/>
    <w:rsid w:val="4DA26846"/>
    <w:rsid w:val="4DE950B5"/>
    <w:rsid w:val="4DEC1E73"/>
    <w:rsid w:val="4DF3254D"/>
    <w:rsid w:val="4DF796D3"/>
    <w:rsid w:val="4DFD0A16"/>
    <w:rsid w:val="4DFDC50B"/>
    <w:rsid w:val="4E26BFC0"/>
    <w:rsid w:val="4E5AA789"/>
    <w:rsid w:val="4E6E3539"/>
    <w:rsid w:val="4E74B99E"/>
    <w:rsid w:val="4E7C0B79"/>
    <w:rsid w:val="4E8D36ED"/>
    <w:rsid w:val="4E96B4D3"/>
    <w:rsid w:val="4E9E1A3C"/>
    <w:rsid w:val="4EB28D50"/>
    <w:rsid w:val="4EB60A17"/>
    <w:rsid w:val="4EC3AE81"/>
    <w:rsid w:val="4EC6FDBF"/>
    <w:rsid w:val="4ECA5B4C"/>
    <w:rsid w:val="4ED5BE39"/>
    <w:rsid w:val="4EE0551B"/>
    <w:rsid w:val="4EE7CDF1"/>
    <w:rsid w:val="4EE912E6"/>
    <w:rsid w:val="4EF5DEA6"/>
    <w:rsid w:val="4EFA04E7"/>
    <w:rsid w:val="4F0459EA"/>
    <w:rsid w:val="4F0FB07D"/>
    <w:rsid w:val="4F1581C4"/>
    <w:rsid w:val="4F1F2C4C"/>
    <w:rsid w:val="4F2E2CC0"/>
    <w:rsid w:val="4F3183C2"/>
    <w:rsid w:val="4F4622DA"/>
    <w:rsid w:val="4F57F162"/>
    <w:rsid w:val="4F58770F"/>
    <w:rsid w:val="4F59834C"/>
    <w:rsid w:val="4F5B0060"/>
    <w:rsid w:val="4F7DFF2B"/>
    <w:rsid w:val="4F7F4EA7"/>
    <w:rsid w:val="4F82B9E4"/>
    <w:rsid w:val="4F8B19D6"/>
    <w:rsid w:val="4F908CD0"/>
    <w:rsid w:val="4F94317D"/>
    <w:rsid w:val="4F97BD2E"/>
    <w:rsid w:val="4FA81759"/>
    <w:rsid w:val="4FB610B5"/>
    <w:rsid w:val="4FBC57D7"/>
    <w:rsid w:val="4FC53A1C"/>
    <w:rsid w:val="4FCB679F"/>
    <w:rsid w:val="4FCD42E7"/>
    <w:rsid w:val="4FDD0343"/>
    <w:rsid w:val="4FDE267C"/>
    <w:rsid w:val="4FDE6279"/>
    <w:rsid w:val="4FE08855"/>
    <w:rsid w:val="4FE25D8D"/>
    <w:rsid w:val="4FE94217"/>
    <w:rsid w:val="4FECF6CD"/>
    <w:rsid w:val="50112177"/>
    <w:rsid w:val="50144A75"/>
    <w:rsid w:val="5047CBAD"/>
    <w:rsid w:val="5052724C"/>
    <w:rsid w:val="5053C6F7"/>
    <w:rsid w:val="5066C325"/>
    <w:rsid w:val="506A0A5C"/>
    <w:rsid w:val="506E1838"/>
    <w:rsid w:val="507868B2"/>
    <w:rsid w:val="50837A8F"/>
    <w:rsid w:val="509AE3E4"/>
    <w:rsid w:val="50A2AFC5"/>
    <w:rsid w:val="50A81ED2"/>
    <w:rsid w:val="50AED670"/>
    <w:rsid w:val="50AFE7F9"/>
    <w:rsid w:val="50C573C6"/>
    <w:rsid w:val="50C74AFE"/>
    <w:rsid w:val="50D3DBCB"/>
    <w:rsid w:val="50DA480C"/>
    <w:rsid w:val="50DE30CE"/>
    <w:rsid w:val="50E4C179"/>
    <w:rsid w:val="50F067C4"/>
    <w:rsid w:val="50F2556A"/>
    <w:rsid w:val="50F7A16F"/>
    <w:rsid w:val="5118D2BA"/>
    <w:rsid w:val="511A38A1"/>
    <w:rsid w:val="51211502"/>
    <w:rsid w:val="513BCF0F"/>
    <w:rsid w:val="514836E0"/>
    <w:rsid w:val="5158A942"/>
    <w:rsid w:val="515AB189"/>
    <w:rsid w:val="5178D3A4"/>
    <w:rsid w:val="517F643E"/>
    <w:rsid w:val="5192484B"/>
    <w:rsid w:val="519839E1"/>
    <w:rsid w:val="51B5C0DC"/>
    <w:rsid w:val="51B5E33A"/>
    <w:rsid w:val="51D36395"/>
    <w:rsid w:val="51D745FE"/>
    <w:rsid w:val="5208E615"/>
    <w:rsid w:val="52179F69"/>
    <w:rsid w:val="522124C7"/>
    <w:rsid w:val="522A1D26"/>
    <w:rsid w:val="5233D7B9"/>
    <w:rsid w:val="523520AE"/>
    <w:rsid w:val="5236AC1B"/>
    <w:rsid w:val="5268B2A8"/>
    <w:rsid w:val="527E5089"/>
    <w:rsid w:val="527FD919"/>
    <w:rsid w:val="528107E8"/>
    <w:rsid w:val="5284B75B"/>
    <w:rsid w:val="528DFE8D"/>
    <w:rsid w:val="52A317CB"/>
    <w:rsid w:val="52A8D427"/>
    <w:rsid w:val="52A97204"/>
    <w:rsid w:val="52B5DEE2"/>
    <w:rsid w:val="52B7D6D1"/>
    <w:rsid w:val="52C4A105"/>
    <w:rsid w:val="52CF78B5"/>
    <w:rsid w:val="52F2BF29"/>
    <w:rsid w:val="52FFC02D"/>
    <w:rsid w:val="530BF206"/>
    <w:rsid w:val="5337AC85"/>
    <w:rsid w:val="533E2325"/>
    <w:rsid w:val="534701D2"/>
    <w:rsid w:val="534B9CF0"/>
    <w:rsid w:val="535E0B2B"/>
    <w:rsid w:val="537400B3"/>
    <w:rsid w:val="53826169"/>
    <w:rsid w:val="538E382C"/>
    <w:rsid w:val="538EA961"/>
    <w:rsid w:val="53971565"/>
    <w:rsid w:val="53ADF4B9"/>
    <w:rsid w:val="53B1DA9D"/>
    <w:rsid w:val="53BE30A1"/>
    <w:rsid w:val="53BE3371"/>
    <w:rsid w:val="53C69737"/>
    <w:rsid w:val="53EEABF8"/>
    <w:rsid w:val="53F98DDB"/>
    <w:rsid w:val="53FE8C18"/>
    <w:rsid w:val="541825B2"/>
    <w:rsid w:val="541C1FEC"/>
    <w:rsid w:val="542EAAB9"/>
    <w:rsid w:val="544A6604"/>
    <w:rsid w:val="54551C76"/>
    <w:rsid w:val="545B5137"/>
    <w:rsid w:val="545CBD3C"/>
    <w:rsid w:val="546137E1"/>
    <w:rsid w:val="5463C797"/>
    <w:rsid w:val="54742213"/>
    <w:rsid w:val="54795251"/>
    <w:rsid w:val="548814E5"/>
    <w:rsid w:val="54A82CB7"/>
    <w:rsid w:val="54ADD79C"/>
    <w:rsid w:val="54B53E98"/>
    <w:rsid w:val="54B8C7AE"/>
    <w:rsid w:val="54B9E2EF"/>
    <w:rsid w:val="54BE20DD"/>
    <w:rsid w:val="54D5AB35"/>
    <w:rsid w:val="54E2270B"/>
    <w:rsid w:val="54E7B3B4"/>
    <w:rsid w:val="54F71F29"/>
    <w:rsid w:val="54FC2760"/>
    <w:rsid w:val="54FD72A0"/>
    <w:rsid w:val="551E50DA"/>
    <w:rsid w:val="551E8E00"/>
    <w:rsid w:val="551FEF22"/>
    <w:rsid w:val="55230524"/>
    <w:rsid w:val="5523E53D"/>
    <w:rsid w:val="553C1618"/>
    <w:rsid w:val="554E7547"/>
    <w:rsid w:val="555CA1C2"/>
    <w:rsid w:val="557B6531"/>
    <w:rsid w:val="5585E26D"/>
    <w:rsid w:val="55886DAD"/>
    <w:rsid w:val="558DB552"/>
    <w:rsid w:val="55A67E20"/>
    <w:rsid w:val="55B24FD7"/>
    <w:rsid w:val="55CC2A75"/>
    <w:rsid w:val="55DE6266"/>
    <w:rsid w:val="55F1D288"/>
    <w:rsid w:val="55F98D3D"/>
    <w:rsid w:val="5600EDE3"/>
    <w:rsid w:val="564DB8AA"/>
    <w:rsid w:val="56567D99"/>
    <w:rsid w:val="565E633A"/>
    <w:rsid w:val="565F346D"/>
    <w:rsid w:val="5688036B"/>
    <w:rsid w:val="569E8FA1"/>
    <w:rsid w:val="56A28A87"/>
    <w:rsid w:val="56A86FAF"/>
    <w:rsid w:val="56C25584"/>
    <w:rsid w:val="56C5B943"/>
    <w:rsid w:val="56D8B0C2"/>
    <w:rsid w:val="56DEBB7D"/>
    <w:rsid w:val="56F7AB02"/>
    <w:rsid w:val="57085F00"/>
    <w:rsid w:val="570E3247"/>
    <w:rsid w:val="57101255"/>
    <w:rsid w:val="57241774"/>
    <w:rsid w:val="5727FCB4"/>
    <w:rsid w:val="5730303F"/>
    <w:rsid w:val="57318CDF"/>
    <w:rsid w:val="573B655D"/>
    <w:rsid w:val="575CA958"/>
    <w:rsid w:val="57643CCF"/>
    <w:rsid w:val="57655656"/>
    <w:rsid w:val="577673C5"/>
    <w:rsid w:val="57768A33"/>
    <w:rsid w:val="577AD0E4"/>
    <w:rsid w:val="5784182F"/>
    <w:rsid w:val="5799C56E"/>
    <w:rsid w:val="579F33BF"/>
    <w:rsid w:val="57A9878A"/>
    <w:rsid w:val="57CF02CC"/>
    <w:rsid w:val="57DB1ED6"/>
    <w:rsid w:val="57DDB924"/>
    <w:rsid w:val="57EE3A53"/>
    <w:rsid w:val="5810A05B"/>
    <w:rsid w:val="5814AB78"/>
    <w:rsid w:val="5830C85C"/>
    <w:rsid w:val="58590F52"/>
    <w:rsid w:val="585D5900"/>
    <w:rsid w:val="5860A4E1"/>
    <w:rsid w:val="5864BF02"/>
    <w:rsid w:val="58722343"/>
    <w:rsid w:val="5873C20F"/>
    <w:rsid w:val="58797A45"/>
    <w:rsid w:val="587D0582"/>
    <w:rsid w:val="58AE0DAA"/>
    <w:rsid w:val="58CB99C9"/>
    <w:rsid w:val="58CDBDF4"/>
    <w:rsid w:val="58E6F074"/>
    <w:rsid w:val="58EAA379"/>
    <w:rsid w:val="58F25E2E"/>
    <w:rsid w:val="5903CBD3"/>
    <w:rsid w:val="590A80F1"/>
    <w:rsid w:val="591B80A7"/>
    <w:rsid w:val="5952D259"/>
    <w:rsid w:val="5956ACB5"/>
    <w:rsid w:val="59649AE3"/>
    <w:rsid w:val="597154C5"/>
    <w:rsid w:val="597A7CD9"/>
    <w:rsid w:val="59A7788E"/>
    <w:rsid w:val="59AA12DC"/>
    <w:rsid w:val="59BA1F1F"/>
    <w:rsid w:val="59C1FA60"/>
    <w:rsid w:val="59C2B12A"/>
    <w:rsid w:val="59CC13F7"/>
    <w:rsid w:val="59D3B0DF"/>
    <w:rsid w:val="59FC86F7"/>
    <w:rsid w:val="5A21AD61"/>
    <w:rsid w:val="5A3A701C"/>
    <w:rsid w:val="5A688620"/>
    <w:rsid w:val="5A77DF27"/>
    <w:rsid w:val="5A98A507"/>
    <w:rsid w:val="5A9E4C8C"/>
    <w:rsid w:val="5AA598BE"/>
    <w:rsid w:val="5AA8EA83"/>
    <w:rsid w:val="5AC1392D"/>
    <w:rsid w:val="5AC276E8"/>
    <w:rsid w:val="5AC6729B"/>
    <w:rsid w:val="5AD489AC"/>
    <w:rsid w:val="5AE48C62"/>
    <w:rsid w:val="5AF00BE2"/>
    <w:rsid w:val="5B06A92D"/>
    <w:rsid w:val="5B26F964"/>
    <w:rsid w:val="5B2B0BE1"/>
    <w:rsid w:val="5B2BF1EA"/>
    <w:rsid w:val="5B6157AF"/>
    <w:rsid w:val="5B641A36"/>
    <w:rsid w:val="5B7FEB56"/>
    <w:rsid w:val="5BBF6F9B"/>
    <w:rsid w:val="5BC3D6B6"/>
    <w:rsid w:val="5BC80BCE"/>
    <w:rsid w:val="5BC8D89A"/>
    <w:rsid w:val="5BCBCA74"/>
    <w:rsid w:val="5BDCFB89"/>
    <w:rsid w:val="5BE1EEE3"/>
    <w:rsid w:val="5BE70685"/>
    <w:rsid w:val="5BE97F25"/>
    <w:rsid w:val="5BEBB5C2"/>
    <w:rsid w:val="5BEEE701"/>
    <w:rsid w:val="5BEFFEAA"/>
    <w:rsid w:val="5BF7FEEB"/>
    <w:rsid w:val="5C02A022"/>
    <w:rsid w:val="5C269AB5"/>
    <w:rsid w:val="5C2CF551"/>
    <w:rsid w:val="5C3FC2B6"/>
    <w:rsid w:val="5C41DBFA"/>
    <w:rsid w:val="5C5AF07B"/>
    <w:rsid w:val="5C5DCA16"/>
    <w:rsid w:val="5C636021"/>
    <w:rsid w:val="5C9C532E"/>
    <w:rsid w:val="5CA33E38"/>
    <w:rsid w:val="5CBB3B1D"/>
    <w:rsid w:val="5CBCD578"/>
    <w:rsid w:val="5CE3E52E"/>
    <w:rsid w:val="5CEE9952"/>
    <w:rsid w:val="5D0698DE"/>
    <w:rsid w:val="5D13073E"/>
    <w:rsid w:val="5D1527B5"/>
    <w:rsid w:val="5D21B2BB"/>
    <w:rsid w:val="5D5B5F9F"/>
    <w:rsid w:val="5D5FA717"/>
    <w:rsid w:val="5DA5F867"/>
    <w:rsid w:val="5DB884F6"/>
    <w:rsid w:val="5DBCA93E"/>
    <w:rsid w:val="5DC1EACA"/>
    <w:rsid w:val="5DC4D94F"/>
    <w:rsid w:val="5DC8BDE5"/>
    <w:rsid w:val="5DDFBA7D"/>
    <w:rsid w:val="5DE26264"/>
    <w:rsid w:val="5DF4C511"/>
    <w:rsid w:val="5E1E41DC"/>
    <w:rsid w:val="5E2E9D10"/>
    <w:rsid w:val="5E4D174E"/>
    <w:rsid w:val="5E51A462"/>
    <w:rsid w:val="5E597022"/>
    <w:rsid w:val="5E64D604"/>
    <w:rsid w:val="5E664E17"/>
    <w:rsid w:val="5E725896"/>
    <w:rsid w:val="5E72CAF7"/>
    <w:rsid w:val="5E87374E"/>
    <w:rsid w:val="5E98F111"/>
    <w:rsid w:val="5EBAF30A"/>
    <w:rsid w:val="5ECACC7C"/>
    <w:rsid w:val="5F0DB965"/>
    <w:rsid w:val="5F3D6F72"/>
    <w:rsid w:val="5F561BBF"/>
    <w:rsid w:val="5F5B461F"/>
    <w:rsid w:val="5F5F9BE1"/>
    <w:rsid w:val="5F66AE4E"/>
    <w:rsid w:val="5F786B84"/>
    <w:rsid w:val="5F78A31F"/>
    <w:rsid w:val="5F7D716B"/>
    <w:rsid w:val="5F925BDA"/>
    <w:rsid w:val="5F925C36"/>
    <w:rsid w:val="5F92A7D6"/>
    <w:rsid w:val="5FA4D5D4"/>
    <w:rsid w:val="5FA590D0"/>
    <w:rsid w:val="5FA9D950"/>
    <w:rsid w:val="5FBD3E56"/>
    <w:rsid w:val="5FBEE996"/>
    <w:rsid w:val="5FC0ED4F"/>
    <w:rsid w:val="5FC3CA1B"/>
    <w:rsid w:val="5FCE9BF5"/>
    <w:rsid w:val="605C5A2B"/>
    <w:rsid w:val="605CF1A3"/>
    <w:rsid w:val="6070B793"/>
    <w:rsid w:val="60950F05"/>
    <w:rsid w:val="609896E1"/>
    <w:rsid w:val="60B5DE37"/>
    <w:rsid w:val="60C7537F"/>
    <w:rsid w:val="60CE9A89"/>
    <w:rsid w:val="60D4E9B5"/>
    <w:rsid w:val="60D85B5F"/>
    <w:rsid w:val="60DEE41D"/>
    <w:rsid w:val="60FC24C0"/>
    <w:rsid w:val="61009C10"/>
    <w:rsid w:val="6102F482"/>
    <w:rsid w:val="6105FB30"/>
    <w:rsid w:val="6106BDC0"/>
    <w:rsid w:val="610F4262"/>
    <w:rsid w:val="611CE6CC"/>
    <w:rsid w:val="6132ED39"/>
    <w:rsid w:val="615D9235"/>
    <w:rsid w:val="61671257"/>
    <w:rsid w:val="61693F15"/>
    <w:rsid w:val="61878842"/>
    <w:rsid w:val="619D6DD7"/>
    <w:rsid w:val="61BB0F64"/>
    <w:rsid w:val="61BDA2FB"/>
    <w:rsid w:val="61CA52B6"/>
    <w:rsid w:val="61CDB5A6"/>
    <w:rsid w:val="61D5B363"/>
    <w:rsid w:val="61E0A51A"/>
    <w:rsid w:val="61E7AE52"/>
    <w:rsid w:val="61F02B54"/>
    <w:rsid w:val="61F4BE85"/>
    <w:rsid w:val="61F7E609"/>
    <w:rsid w:val="61F9BA1C"/>
    <w:rsid w:val="6205E8E2"/>
    <w:rsid w:val="6218964A"/>
    <w:rsid w:val="6231473A"/>
    <w:rsid w:val="62481EF4"/>
    <w:rsid w:val="62521B41"/>
    <w:rsid w:val="6264ADD6"/>
    <w:rsid w:val="6278F5D5"/>
    <w:rsid w:val="627D42D1"/>
    <w:rsid w:val="62882C9A"/>
    <w:rsid w:val="629A96A2"/>
    <w:rsid w:val="62A60CB0"/>
    <w:rsid w:val="62BFE463"/>
    <w:rsid w:val="62C76CE6"/>
    <w:rsid w:val="62CEA691"/>
    <w:rsid w:val="63019100"/>
    <w:rsid w:val="631208EE"/>
    <w:rsid w:val="63331390"/>
    <w:rsid w:val="6337F23D"/>
    <w:rsid w:val="634B8DB5"/>
    <w:rsid w:val="635256E3"/>
    <w:rsid w:val="6369314F"/>
    <w:rsid w:val="636A7C6C"/>
    <w:rsid w:val="636F2CEC"/>
    <w:rsid w:val="637A7EBA"/>
    <w:rsid w:val="638E96FE"/>
    <w:rsid w:val="63ACD9B7"/>
    <w:rsid w:val="63AF08DB"/>
    <w:rsid w:val="63EE48E6"/>
    <w:rsid w:val="6410FC59"/>
    <w:rsid w:val="642277A2"/>
    <w:rsid w:val="64454F8D"/>
    <w:rsid w:val="644FD791"/>
    <w:rsid w:val="64536A17"/>
    <w:rsid w:val="64592BCC"/>
    <w:rsid w:val="6481A616"/>
    <w:rsid w:val="6495E715"/>
    <w:rsid w:val="64A1303B"/>
    <w:rsid w:val="64A87077"/>
    <w:rsid w:val="64B7112D"/>
    <w:rsid w:val="64BF531B"/>
    <w:rsid w:val="64C7262A"/>
    <w:rsid w:val="64C7AEC3"/>
    <w:rsid w:val="64CBE9CB"/>
    <w:rsid w:val="64DF7C23"/>
    <w:rsid w:val="64E93D03"/>
    <w:rsid w:val="64F18BDB"/>
    <w:rsid w:val="65061282"/>
    <w:rsid w:val="650AA8A5"/>
    <w:rsid w:val="65250302"/>
    <w:rsid w:val="653E495B"/>
    <w:rsid w:val="654EA375"/>
    <w:rsid w:val="6555AE82"/>
    <w:rsid w:val="6560B32D"/>
    <w:rsid w:val="656533CF"/>
    <w:rsid w:val="6576D7E8"/>
    <w:rsid w:val="658D40B8"/>
    <w:rsid w:val="65DB2BA1"/>
    <w:rsid w:val="65E6796C"/>
    <w:rsid w:val="6621CFCD"/>
    <w:rsid w:val="6621E7FD"/>
    <w:rsid w:val="662AF2A8"/>
    <w:rsid w:val="662DD0F3"/>
    <w:rsid w:val="665DC3CD"/>
    <w:rsid w:val="665E2818"/>
    <w:rsid w:val="66662F44"/>
    <w:rsid w:val="66670725"/>
    <w:rsid w:val="66691588"/>
    <w:rsid w:val="668EF58F"/>
    <w:rsid w:val="66A551E9"/>
    <w:rsid w:val="66A9CBD2"/>
    <w:rsid w:val="66BC1493"/>
    <w:rsid w:val="66BC14EF"/>
    <w:rsid w:val="66C51F3E"/>
    <w:rsid w:val="66D5DF00"/>
    <w:rsid w:val="66DA0E88"/>
    <w:rsid w:val="66DD99B5"/>
    <w:rsid w:val="66E05B41"/>
    <w:rsid w:val="66E1CEB4"/>
    <w:rsid w:val="66F5C554"/>
    <w:rsid w:val="66FA25AE"/>
    <w:rsid w:val="66FC1354"/>
    <w:rsid w:val="671DD10F"/>
    <w:rsid w:val="672290A4"/>
    <w:rsid w:val="6727E3FE"/>
    <w:rsid w:val="67368D07"/>
    <w:rsid w:val="67458BFF"/>
    <w:rsid w:val="6756559C"/>
    <w:rsid w:val="675C35D2"/>
    <w:rsid w:val="67630DB2"/>
    <w:rsid w:val="6772504B"/>
    <w:rsid w:val="6773B20C"/>
    <w:rsid w:val="679C0CF9"/>
    <w:rsid w:val="67B2393A"/>
    <w:rsid w:val="67B6D9A4"/>
    <w:rsid w:val="67BAEA2B"/>
    <w:rsid w:val="67CD679A"/>
    <w:rsid w:val="67D8E3ED"/>
    <w:rsid w:val="67E29DA6"/>
    <w:rsid w:val="67E2E2DF"/>
    <w:rsid w:val="67E2E9B2"/>
    <w:rsid w:val="67EE022A"/>
    <w:rsid w:val="680ECAB8"/>
    <w:rsid w:val="6815586F"/>
    <w:rsid w:val="6815E872"/>
    <w:rsid w:val="686CB603"/>
    <w:rsid w:val="688E4B63"/>
    <w:rsid w:val="688F0504"/>
    <w:rsid w:val="68A9F112"/>
    <w:rsid w:val="68BEA4B4"/>
    <w:rsid w:val="68C2930D"/>
    <w:rsid w:val="68D9CE17"/>
    <w:rsid w:val="68F5715F"/>
    <w:rsid w:val="6904B81B"/>
    <w:rsid w:val="69088654"/>
    <w:rsid w:val="69259B9F"/>
    <w:rsid w:val="692DC4C5"/>
    <w:rsid w:val="693B9C00"/>
    <w:rsid w:val="693BBD06"/>
    <w:rsid w:val="6995DF05"/>
    <w:rsid w:val="6997B048"/>
    <w:rsid w:val="699BC523"/>
    <w:rsid w:val="69A0B2FE"/>
    <w:rsid w:val="69B86089"/>
    <w:rsid w:val="69BA635F"/>
    <w:rsid w:val="69BEB318"/>
    <w:rsid w:val="69CCCD26"/>
    <w:rsid w:val="69F870F7"/>
    <w:rsid w:val="69FB8AAB"/>
    <w:rsid w:val="6A006799"/>
    <w:rsid w:val="6A21FC68"/>
    <w:rsid w:val="6A2A6A9C"/>
    <w:rsid w:val="6A2BD9D5"/>
    <w:rsid w:val="6A2F6E08"/>
    <w:rsid w:val="6A30A789"/>
    <w:rsid w:val="6A3E194C"/>
    <w:rsid w:val="6A4B4999"/>
    <w:rsid w:val="6A5918E4"/>
    <w:rsid w:val="6A99BFED"/>
    <w:rsid w:val="6AAED138"/>
    <w:rsid w:val="6AEF1ACD"/>
    <w:rsid w:val="6B067CC2"/>
    <w:rsid w:val="6B1BF316"/>
    <w:rsid w:val="6B269EE5"/>
    <w:rsid w:val="6B2DAFD9"/>
    <w:rsid w:val="6B37CC87"/>
    <w:rsid w:val="6B3A6AB0"/>
    <w:rsid w:val="6B4D5B92"/>
    <w:rsid w:val="6B4DF3BA"/>
    <w:rsid w:val="6B6F1B28"/>
    <w:rsid w:val="6B78CC16"/>
    <w:rsid w:val="6B9ABC58"/>
    <w:rsid w:val="6B9C4824"/>
    <w:rsid w:val="6BA10AE7"/>
    <w:rsid w:val="6BA15CD4"/>
    <w:rsid w:val="6BA1C83F"/>
    <w:rsid w:val="6BAFE871"/>
    <w:rsid w:val="6BBBF0CB"/>
    <w:rsid w:val="6BC46763"/>
    <w:rsid w:val="6BDB1A2A"/>
    <w:rsid w:val="6BE8849B"/>
    <w:rsid w:val="6C034B27"/>
    <w:rsid w:val="6C094F7D"/>
    <w:rsid w:val="6C0D766F"/>
    <w:rsid w:val="6C1AD791"/>
    <w:rsid w:val="6C1D3CD2"/>
    <w:rsid w:val="6C1EB10D"/>
    <w:rsid w:val="6C227E3F"/>
    <w:rsid w:val="6C2CA071"/>
    <w:rsid w:val="6C314DDA"/>
    <w:rsid w:val="6C694533"/>
    <w:rsid w:val="6CA9B039"/>
    <w:rsid w:val="6CB865E3"/>
    <w:rsid w:val="6CCC136E"/>
    <w:rsid w:val="6CCC29DC"/>
    <w:rsid w:val="6CE0D451"/>
    <w:rsid w:val="6CF50AA5"/>
    <w:rsid w:val="6D2903CA"/>
    <w:rsid w:val="6D39E114"/>
    <w:rsid w:val="6D47EB9E"/>
    <w:rsid w:val="6D5BEB01"/>
    <w:rsid w:val="6D5DF652"/>
    <w:rsid w:val="6D624AF6"/>
    <w:rsid w:val="6D8031AF"/>
    <w:rsid w:val="6D805930"/>
    <w:rsid w:val="6D86F1B8"/>
    <w:rsid w:val="6D8FBB6B"/>
    <w:rsid w:val="6D93E40C"/>
    <w:rsid w:val="6D9C06B8"/>
    <w:rsid w:val="6DCF940F"/>
    <w:rsid w:val="6DD15A77"/>
    <w:rsid w:val="6DE4DCC0"/>
    <w:rsid w:val="6DFC3E16"/>
    <w:rsid w:val="6E0023BC"/>
    <w:rsid w:val="6E13A00B"/>
    <w:rsid w:val="6E1FA726"/>
    <w:rsid w:val="6E2180E3"/>
    <w:rsid w:val="6E224B2C"/>
    <w:rsid w:val="6E36EA3E"/>
    <w:rsid w:val="6E472BF4"/>
    <w:rsid w:val="6E47FA0C"/>
    <w:rsid w:val="6E48B153"/>
    <w:rsid w:val="6E624A7E"/>
    <w:rsid w:val="6E90AF7E"/>
    <w:rsid w:val="6E9FCA4E"/>
    <w:rsid w:val="6EA0079E"/>
    <w:rsid w:val="6EEC5875"/>
    <w:rsid w:val="6EED8943"/>
    <w:rsid w:val="6EF3DD62"/>
    <w:rsid w:val="6F06CB86"/>
    <w:rsid w:val="6F07CDAA"/>
    <w:rsid w:val="6F0B9182"/>
    <w:rsid w:val="6F0D906E"/>
    <w:rsid w:val="6F0F4F2D"/>
    <w:rsid w:val="6F16BFCB"/>
    <w:rsid w:val="6F23E8D2"/>
    <w:rsid w:val="6F34BF02"/>
    <w:rsid w:val="6F398E1C"/>
    <w:rsid w:val="6F404FD8"/>
    <w:rsid w:val="6F471662"/>
    <w:rsid w:val="6F47D19D"/>
    <w:rsid w:val="6F645D96"/>
    <w:rsid w:val="6F7BD8BC"/>
    <w:rsid w:val="6F86C657"/>
    <w:rsid w:val="6F87B3FB"/>
    <w:rsid w:val="6F8B0FEB"/>
    <w:rsid w:val="6FCDEE69"/>
    <w:rsid w:val="6FCF3DD8"/>
    <w:rsid w:val="6FD20375"/>
    <w:rsid w:val="6FE01604"/>
    <w:rsid w:val="6FF3059A"/>
    <w:rsid w:val="6FFDE77D"/>
    <w:rsid w:val="7001C7C8"/>
    <w:rsid w:val="7018A7E4"/>
    <w:rsid w:val="701AE31F"/>
    <w:rsid w:val="701C417E"/>
    <w:rsid w:val="7035510F"/>
    <w:rsid w:val="703AF185"/>
    <w:rsid w:val="703BEDA4"/>
    <w:rsid w:val="704DFD5C"/>
    <w:rsid w:val="707929DE"/>
    <w:rsid w:val="7080D75F"/>
    <w:rsid w:val="709CDD34"/>
    <w:rsid w:val="70C1E9E8"/>
    <w:rsid w:val="70C55EAB"/>
    <w:rsid w:val="711216B4"/>
    <w:rsid w:val="712FFF70"/>
    <w:rsid w:val="714CB6C3"/>
    <w:rsid w:val="715E5C51"/>
    <w:rsid w:val="71619BF2"/>
    <w:rsid w:val="7172C8EE"/>
    <w:rsid w:val="7185ECF5"/>
    <w:rsid w:val="718EA3C9"/>
    <w:rsid w:val="71AD1221"/>
    <w:rsid w:val="71BEAE47"/>
    <w:rsid w:val="71D93E1D"/>
    <w:rsid w:val="71DDAE68"/>
    <w:rsid w:val="71F53D2D"/>
    <w:rsid w:val="7208201E"/>
    <w:rsid w:val="72128B8F"/>
    <w:rsid w:val="72446039"/>
    <w:rsid w:val="72566FF1"/>
    <w:rsid w:val="726539A1"/>
    <w:rsid w:val="726CCB2F"/>
    <w:rsid w:val="72808637"/>
    <w:rsid w:val="72816CF2"/>
    <w:rsid w:val="72AE4BBC"/>
    <w:rsid w:val="72B27CC5"/>
    <w:rsid w:val="72BC1721"/>
    <w:rsid w:val="72CE8A5A"/>
    <w:rsid w:val="72DBE0B6"/>
    <w:rsid w:val="72E7B1BA"/>
    <w:rsid w:val="72EF8405"/>
    <w:rsid w:val="72F9CE70"/>
    <w:rsid w:val="73112111"/>
    <w:rsid w:val="731A3C8C"/>
    <w:rsid w:val="731AD600"/>
    <w:rsid w:val="73231E78"/>
    <w:rsid w:val="73235149"/>
    <w:rsid w:val="7326F763"/>
    <w:rsid w:val="733F6096"/>
    <w:rsid w:val="7355F483"/>
    <w:rsid w:val="738CC15B"/>
    <w:rsid w:val="73A9A1D8"/>
    <w:rsid w:val="73B0809A"/>
    <w:rsid w:val="73C146C1"/>
    <w:rsid w:val="73C54DD3"/>
    <w:rsid w:val="73D59096"/>
    <w:rsid w:val="740739CF"/>
    <w:rsid w:val="743046D5"/>
    <w:rsid w:val="7455A19C"/>
    <w:rsid w:val="749DF6A6"/>
    <w:rsid w:val="74BC95B1"/>
    <w:rsid w:val="74C3C09E"/>
    <w:rsid w:val="74C4B0F4"/>
    <w:rsid w:val="74D30DDC"/>
    <w:rsid w:val="74DCAA61"/>
    <w:rsid w:val="74E8ED66"/>
    <w:rsid w:val="74EA3D00"/>
    <w:rsid w:val="7506890C"/>
    <w:rsid w:val="7507D6E3"/>
    <w:rsid w:val="75295C05"/>
    <w:rsid w:val="7531EB46"/>
    <w:rsid w:val="7542F841"/>
    <w:rsid w:val="754BD1B3"/>
    <w:rsid w:val="75639F7E"/>
    <w:rsid w:val="758736B5"/>
    <w:rsid w:val="75A26863"/>
    <w:rsid w:val="75A8E315"/>
    <w:rsid w:val="75CDF311"/>
    <w:rsid w:val="75ECEF1E"/>
    <w:rsid w:val="76058993"/>
    <w:rsid w:val="762EB0DE"/>
    <w:rsid w:val="7630AC1C"/>
    <w:rsid w:val="7641AA69"/>
    <w:rsid w:val="76561A87"/>
    <w:rsid w:val="76633944"/>
    <w:rsid w:val="766A1839"/>
    <w:rsid w:val="766F87A4"/>
    <w:rsid w:val="767E554B"/>
    <w:rsid w:val="7682E633"/>
    <w:rsid w:val="76A26024"/>
    <w:rsid w:val="76DC2915"/>
    <w:rsid w:val="770544CD"/>
    <w:rsid w:val="770DA04E"/>
    <w:rsid w:val="77104978"/>
    <w:rsid w:val="771C9DD3"/>
    <w:rsid w:val="77225930"/>
    <w:rsid w:val="7723DA1A"/>
    <w:rsid w:val="7729D5DD"/>
    <w:rsid w:val="772B4DF5"/>
    <w:rsid w:val="7738B46E"/>
    <w:rsid w:val="77474E9A"/>
    <w:rsid w:val="7759E2FC"/>
    <w:rsid w:val="777FD5CD"/>
    <w:rsid w:val="77BB3A73"/>
    <w:rsid w:val="77D366B1"/>
    <w:rsid w:val="77D67771"/>
    <w:rsid w:val="77F13DB2"/>
    <w:rsid w:val="77F2E0A2"/>
    <w:rsid w:val="77FF139E"/>
    <w:rsid w:val="78225434"/>
    <w:rsid w:val="7860E2B0"/>
    <w:rsid w:val="7867850A"/>
    <w:rsid w:val="7870A407"/>
    <w:rsid w:val="78753693"/>
    <w:rsid w:val="78848F9A"/>
    <w:rsid w:val="7884D2FB"/>
    <w:rsid w:val="78A4FD9D"/>
    <w:rsid w:val="78B65979"/>
    <w:rsid w:val="78B85C82"/>
    <w:rsid w:val="78CB25AE"/>
    <w:rsid w:val="78DE7BA6"/>
    <w:rsid w:val="78F2D730"/>
    <w:rsid w:val="7912D6CE"/>
    <w:rsid w:val="7914D007"/>
    <w:rsid w:val="7915A0B5"/>
    <w:rsid w:val="792CE0EC"/>
    <w:rsid w:val="793B265B"/>
    <w:rsid w:val="795AB51A"/>
    <w:rsid w:val="79860CCB"/>
    <w:rsid w:val="79872156"/>
    <w:rsid w:val="7991310C"/>
    <w:rsid w:val="799DDC0D"/>
    <w:rsid w:val="79AA483D"/>
    <w:rsid w:val="79C1AA32"/>
    <w:rsid w:val="79CA6687"/>
    <w:rsid w:val="79DB7AD7"/>
    <w:rsid w:val="79E109DE"/>
    <w:rsid w:val="7A025BD3"/>
    <w:rsid w:val="7A13BEE3"/>
    <w:rsid w:val="7A146B8B"/>
    <w:rsid w:val="7A2AC6C9"/>
    <w:rsid w:val="7A59FB9D"/>
    <w:rsid w:val="7A5C089E"/>
    <w:rsid w:val="7A6A7A89"/>
    <w:rsid w:val="7A92B539"/>
    <w:rsid w:val="7AD8960F"/>
    <w:rsid w:val="7AEE14AC"/>
    <w:rsid w:val="7AF2C130"/>
    <w:rsid w:val="7B060F45"/>
    <w:rsid w:val="7B1DFDB0"/>
    <w:rsid w:val="7B2A2322"/>
    <w:rsid w:val="7B2D34DD"/>
    <w:rsid w:val="7B395F56"/>
    <w:rsid w:val="7B418517"/>
    <w:rsid w:val="7B4A0540"/>
    <w:rsid w:val="7B8B8560"/>
    <w:rsid w:val="7B93F1D2"/>
    <w:rsid w:val="7BBF304C"/>
    <w:rsid w:val="7BC9AA45"/>
    <w:rsid w:val="7BDF1870"/>
    <w:rsid w:val="7BF32941"/>
    <w:rsid w:val="7C0B5BA4"/>
    <w:rsid w:val="7C146D59"/>
    <w:rsid w:val="7C4CF174"/>
    <w:rsid w:val="7C6D96AE"/>
    <w:rsid w:val="7C74DFB1"/>
    <w:rsid w:val="7C96059C"/>
    <w:rsid w:val="7C9C9E39"/>
    <w:rsid w:val="7CACC4C1"/>
    <w:rsid w:val="7CB07B73"/>
    <w:rsid w:val="7CB4EEA0"/>
    <w:rsid w:val="7CBBDBE9"/>
    <w:rsid w:val="7CCD8D32"/>
    <w:rsid w:val="7CDC0AAB"/>
    <w:rsid w:val="7CE9B8EF"/>
    <w:rsid w:val="7D045601"/>
    <w:rsid w:val="7D0CD50C"/>
    <w:rsid w:val="7D1CD924"/>
    <w:rsid w:val="7D3A0056"/>
    <w:rsid w:val="7D404059"/>
    <w:rsid w:val="7D456D7C"/>
    <w:rsid w:val="7D4E9CFE"/>
    <w:rsid w:val="7D4EAC0C"/>
    <w:rsid w:val="7D5C1BC6"/>
    <w:rsid w:val="7D6C2516"/>
    <w:rsid w:val="7D76050E"/>
    <w:rsid w:val="7D771D67"/>
    <w:rsid w:val="7D7E8819"/>
    <w:rsid w:val="7D895EF5"/>
    <w:rsid w:val="7D950B21"/>
    <w:rsid w:val="7D9E102E"/>
    <w:rsid w:val="7DA86531"/>
    <w:rsid w:val="7DAE3B15"/>
    <w:rsid w:val="7DB21DBF"/>
    <w:rsid w:val="7DC75E18"/>
    <w:rsid w:val="7DFB008A"/>
    <w:rsid w:val="7E089329"/>
    <w:rsid w:val="7E1B5673"/>
    <w:rsid w:val="7E3DDE03"/>
    <w:rsid w:val="7E4C5B28"/>
    <w:rsid w:val="7E7D33B3"/>
    <w:rsid w:val="7E82A6F6"/>
    <w:rsid w:val="7E97F81D"/>
    <w:rsid w:val="7EA96E3F"/>
    <w:rsid w:val="7EAA9EE5"/>
    <w:rsid w:val="7EB9A600"/>
    <w:rsid w:val="7EC213D9"/>
    <w:rsid w:val="7EC3F00F"/>
    <w:rsid w:val="7EC59AF9"/>
    <w:rsid w:val="7ED44968"/>
    <w:rsid w:val="7ED8731A"/>
    <w:rsid w:val="7EE1C599"/>
    <w:rsid w:val="7EE89E31"/>
    <w:rsid w:val="7EEFF1CE"/>
    <w:rsid w:val="7F00302A"/>
    <w:rsid w:val="7F04AB8F"/>
    <w:rsid w:val="7F221954"/>
    <w:rsid w:val="7F2D5BD7"/>
    <w:rsid w:val="7F40F14B"/>
    <w:rsid w:val="7F5C6D77"/>
    <w:rsid w:val="7F6B8E3E"/>
    <w:rsid w:val="7F6F2F9F"/>
    <w:rsid w:val="7F77E712"/>
    <w:rsid w:val="7F7B8726"/>
    <w:rsid w:val="7F9D1EAA"/>
    <w:rsid w:val="7F9EC80E"/>
    <w:rsid w:val="7FA26BA6"/>
    <w:rsid w:val="7FA98729"/>
    <w:rsid w:val="7FB57628"/>
    <w:rsid w:val="7FC3028D"/>
    <w:rsid w:val="7FED3CF6"/>
    <w:rsid w:val="7FF202E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03F229"/>
  <w15:chartTrackingRefBased/>
  <w15:docId w15:val="{2ED4F4A1-FB41-4CE5-A44A-279F918CF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A4D"/>
    <w:rPr>
      <w:szCs w:val="22"/>
      <w:lang w:bidi="ar-SA"/>
    </w:rPr>
  </w:style>
  <w:style w:type="paragraph" w:styleId="Heading1">
    <w:name w:val="heading 1"/>
    <w:basedOn w:val="Normal"/>
    <w:next w:val="Normal"/>
    <w:link w:val="Heading1Char"/>
    <w:uiPriority w:val="9"/>
    <w:qFormat/>
    <w:rsid w:val="00E71F08"/>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1F08"/>
    <w:pPr>
      <w:keepNext/>
      <w:keepLines/>
      <w:spacing w:before="16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414B4A"/>
    <w:pPr>
      <w:keepNext/>
      <w:keepLines/>
      <w:spacing w:before="280" w:after="240"/>
      <w:outlineLvl w:val="2"/>
    </w:pPr>
    <w:rPr>
      <w:rFonts w:asciiTheme="majorHAnsi" w:eastAsiaTheme="majorEastAsia" w:hAnsiTheme="majorHAnsi" w:cstheme="majorBidi"/>
      <w:color w:val="1F3763" w:themeColor="accent1" w:themeShade="7F"/>
      <w:sz w:val="24"/>
      <w:szCs w:val="24"/>
      <w:u w:val="single"/>
    </w:rPr>
  </w:style>
  <w:style w:type="paragraph" w:styleId="Heading4">
    <w:name w:val="heading 4"/>
    <w:basedOn w:val="Normal"/>
    <w:next w:val="Normal"/>
    <w:link w:val="Heading4Char"/>
    <w:uiPriority w:val="9"/>
    <w:unhideWhenUsed/>
    <w:qFormat/>
    <w:rsid w:val="00B056F5"/>
    <w:pPr>
      <w:keepNext/>
      <w:keepLines/>
      <w:spacing w:before="160" w:after="1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98311C"/>
    <w:pPr>
      <w:keepNext/>
      <w:keepLines/>
      <w:spacing w:before="160" w:after="120"/>
      <w:outlineLvl w:val="4"/>
    </w:pPr>
    <w:rPr>
      <w:rFonts w:asciiTheme="majorHAnsi" w:eastAsiaTheme="majorEastAsia" w:hAnsiTheme="maj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F08"/>
    <w:rPr>
      <w:rFonts w:asciiTheme="majorHAnsi" w:eastAsiaTheme="majorEastAsia" w:hAnsiTheme="majorHAnsi" w:cstheme="majorBidi"/>
      <w:color w:val="2F5496" w:themeColor="accent1" w:themeShade="BF"/>
      <w:sz w:val="32"/>
      <w:szCs w:val="32"/>
      <w:lang w:bidi="ar-SA"/>
    </w:rPr>
  </w:style>
  <w:style w:type="character" w:customStyle="1" w:styleId="Heading2Char">
    <w:name w:val="Heading 2 Char"/>
    <w:basedOn w:val="DefaultParagraphFont"/>
    <w:link w:val="Heading2"/>
    <w:uiPriority w:val="9"/>
    <w:rsid w:val="00E71F08"/>
    <w:rPr>
      <w:rFonts w:asciiTheme="majorHAnsi" w:eastAsiaTheme="majorEastAsia" w:hAnsiTheme="majorHAnsi" w:cstheme="majorBidi"/>
      <w:b/>
      <w:sz w:val="26"/>
      <w:szCs w:val="26"/>
      <w:lang w:bidi="ar-SA"/>
    </w:rPr>
  </w:style>
  <w:style w:type="character" w:customStyle="1" w:styleId="Heading4Char">
    <w:name w:val="Heading 4 Char"/>
    <w:basedOn w:val="DefaultParagraphFont"/>
    <w:link w:val="Heading4"/>
    <w:uiPriority w:val="9"/>
    <w:rsid w:val="00B056F5"/>
    <w:rPr>
      <w:rFonts w:asciiTheme="majorHAnsi" w:eastAsiaTheme="majorEastAsia" w:hAnsiTheme="majorHAnsi" w:cstheme="majorBidi"/>
      <w:b/>
      <w:iCs/>
      <w:szCs w:val="22"/>
      <w:lang w:bidi="ar-SA"/>
    </w:rPr>
  </w:style>
  <w:style w:type="character" w:customStyle="1" w:styleId="Heading5Char">
    <w:name w:val="Heading 5 Char"/>
    <w:basedOn w:val="DefaultParagraphFont"/>
    <w:link w:val="Heading5"/>
    <w:uiPriority w:val="9"/>
    <w:rsid w:val="0098311C"/>
    <w:rPr>
      <w:rFonts w:asciiTheme="majorHAnsi" w:eastAsiaTheme="majorEastAsia" w:hAnsiTheme="majorHAnsi" w:cstheme="majorBidi"/>
      <w:b/>
      <w:szCs w:val="22"/>
      <w:lang w:bidi="ar-SA"/>
    </w:rPr>
  </w:style>
  <w:style w:type="character" w:styleId="Hyperlink">
    <w:name w:val="Hyperlink"/>
    <w:basedOn w:val="DefaultParagraphFont"/>
    <w:uiPriority w:val="99"/>
    <w:unhideWhenUsed/>
    <w:rsid w:val="00E71F08"/>
    <w:rPr>
      <w:color w:val="0563C1" w:themeColor="hyperlink"/>
      <w:u w:val="single"/>
    </w:rPr>
  </w:style>
  <w:style w:type="paragraph" w:styleId="TOC2">
    <w:name w:val="toc 2"/>
    <w:basedOn w:val="Normal"/>
    <w:next w:val="Normal"/>
    <w:autoRedefine/>
    <w:uiPriority w:val="39"/>
    <w:unhideWhenUsed/>
    <w:rsid w:val="00E71F08"/>
    <w:pPr>
      <w:tabs>
        <w:tab w:val="right" w:leader="dot" w:pos="9350"/>
      </w:tabs>
      <w:spacing w:after="0"/>
      <w:ind w:left="220"/>
    </w:pPr>
    <w:rPr>
      <w:rFonts w:cstheme="minorHAnsi"/>
      <w:smallCaps/>
      <w:sz w:val="20"/>
      <w:szCs w:val="20"/>
    </w:rPr>
  </w:style>
  <w:style w:type="paragraph" w:styleId="TOC1">
    <w:name w:val="toc 1"/>
    <w:basedOn w:val="Normal"/>
    <w:next w:val="Normal"/>
    <w:autoRedefine/>
    <w:uiPriority w:val="39"/>
    <w:unhideWhenUsed/>
    <w:rsid w:val="00E71F08"/>
    <w:pPr>
      <w:tabs>
        <w:tab w:val="left" w:pos="440"/>
        <w:tab w:val="right" w:leader="dot" w:pos="9350"/>
      </w:tabs>
      <w:spacing w:before="120" w:after="120"/>
      <w:jc w:val="center"/>
    </w:pPr>
    <w:rPr>
      <w:rFonts w:cstheme="minorHAnsi"/>
      <w:b/>
      <w:bCs/>
      <w:caps/>
      <w:lang w:val="en-CA"/>
    </w:rPr>
  </w:style>
  <w:style w:type="paragraph" w:styleId="TOC3">
    <w:name w:val="toc 3"/>
    <w:basedOn w:val="Normal"/>
    <w:next w:val="Normal"/>
    <w:autoRedefine/>
    <w:uiPriority w:val="39"/>
    <w:unhideWhenUsed/>
    <w:rsid w:val="00E71F08"/>
    <w:pPr>
      <w:tabs>
        <w:tab w:val="right" w:leader="dot" w:pos="9350"/>
      </w:tabs>
      <w:spacing w:after="0"/>
      <w:ind w:left="440"/>
    </w:pPr>
    <w:rPr>
      <w:rFonts w:cstheme="minorHAnsi"/>
      <w:i/>
      <w:iCs/>
      <w:sz w:val="20"/>
      <w:szCs w:val="20"/>
    </w:rPr>
  </w:style>
  <w:style w:type="paragraph" w:styleId="ListParagraph">
    <w:name w:val="List Paragraph"/>
    <w:basedOn w:val="Normal"/>
    <w:uiPriority w:val="34"/>
    <w:qFormat/>
    <w:rsid w:val="00E71F08"/>
    <w:pPr>
      <w:ind w:left="720"/>
      <w:contextualSpacing/>
    </w:pPr>
  </w:style>
  <w:style w:type="character" w:customStyle="1" w:styleId="normaltextrun">
    <w:name w:val="normaltextrun"/>
    <w:basedOn w:val="DefaultParagraphFont"/>
    <w:rsid w:val="00E71F08"/>
  </w:style>
  <w:style w:type="character" w:customStyle="1" w:styleId="Heading3Char">
    <w:name w:val="Heading 3 Char"/>
    <w:basedOn w:val="DefaultParagraphFont"/>
    <w:link w:val="Heading3"/>
    <w:uiPriority w:val="9"/>
    <w:rsid w:val="00414B4A"/>
    <w:rPr>
      <w:rFonts w:asciiTheme="majorHAnsi" w:eastAsiaTheme="majorEastAsia" w:hAnsiTheme="majorHAnsi" w:cstheme="majorBidi"/>
      <w:color w:val="1F3763" w:themeColor="accent1" w:themeShade="7F"/>
      <w:sz w:val="24"/>
      <w:szCs w:val="24"/>
      <w:u w:val="single"/>
      <w:lang w:bidi="ar-SA"/>
    </w:rPr>
  </w:style>
  <w:style w:type="table" w:styleId="TableGrid">
    <w:name w:val="Table Grid"/>
    <w:basedOn w:val="TableNormal"/>
    <w:uiPriority w:val="59"/>
    <w:rsid w:val="00894B5B"/>
    <w:pPr>
      <w:spacing w:after="0" w:line="240" w:lineRule="auto"/>
    </w:pPr>
    <w:rPr>
      <w:rFonts w:eastAsia="PMingLi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F26A92"/>
    <w:pPr>
      <w:spacing w:before="100" w:beforeAutospacing="1" w:after="100" w:afterAutospacing="1" w:line="240" w:lineRule="auto"/>
    </w:pPr>
    <w:rPr>
      <w:rFonts w:ascii="Times New Roman" w:eastAsia="Times New Roman" w:hAnsi="Times New Roman" w:cs="Times New Roman"/>
      <w:sz w:val="24"/>
      <w:szCs w:val="24"/>
      <w:lang w:bidi="th-TH"/>
    </w:rPr>
  </w:style>
  <w:style w:type="paragraph" w:styleId="Header">
    <w:name w:val="header"/>
    <w:basedOn w:val="Normal"/>
    <w:link w:val="HeaderChar"/>
    <w:uiPriority w:val="99"/>
    <w:unhideWhenUsed/>
    <w:rsid w:val="00F84CD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E142B"/>
    <w:rPr>
      <w:sz w:val="20"/>
      <w:szCs w:val="20"/>
      <w:lang w:bidi="ar-SA"/>
    </w:rPr>
  </w:style>
  <w:style w:type="paragraph" w:styleId="Footer">
    <w:name w:val="footer"/>
    <w:basedOn w:val="Normal"/>
    <w:link w:val="FooterChar"/>
    <w:uiPriority w:val="99"/>
    <w:unhideWhenUsed/>
    <w:rsid w:val="00F84CD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E142B"/>
    <w:rPr>
      <w:sz w:val="20"/>
      <w:szCs w:val="20"/>
      <w:lang w:bidi="ar-SA"/>
    </w:rPr>
  </w:style>
  <w:style w:type="paragraph" w:customStyle="1" w:styleId="Default">
    <w:name w:val="Default"/>
    <w:rsid w:val="00B74E8B"/>
    <w:pPr>
      <w:widowControl w:val="0"/>
      <w:autoSpaceDE w:val="0"/>
      <w:autoSpaceDN w:val="0"/>
      <w:adjustRightInd w:val="0"/>
      <w:spacing w:after="0" w:line="240" w:lineRule="auto"/>
    </w:pPr>
    <w:rPr>
      <w:rFonts w:ascii="Calibri" w:hAnsi="Calibri" w:cs="Calibri"/>
      <w:color w:val="000000"/>
      <w:sz w:val="24"/>
      <w:szCs w:val="24"/>
      <w:lang w:bidi="ar-SA"/>
    </w:rPr>
  </w:style>
  <w:style w:type="character" w:customStyle="1" w:styleId="cf01">
    <w:name w:val="cf01"/>
    <w:basedOn w:val="DefaultParagraphFont"/>
    <w:rsid w:val="003E0F97"/>
    <w:rPr>
      <w:rFonts w:ascii="Segoe UI" w:hAnsi="Segoe UI" w:cs="Segoe UI" w:hint="default"/>
      <w:color w:val="222222"/>
      <w:sz w:val="18"/>
      <w:szCs w:val="18"/>
      <w:shd w:val="clear" w:color="auto" w:fill="FFFFFF"/>
    </w:rPr>
  </w:style>
  <w:style w:type="character" w:customStyle="1" w:styleId="cf11">
    <w:name w:val="cf11"/>
    <w:basedOn w:val="DefaultParagraphFont"/>
    <w:rsid w:val="003E0F97"/>
    <w:rPr>
      <w:rFonts w:ascii="Segoe UI" w:hAnsi="Segoe UI" w:cs="Segoe UI" w:hint="default"/>
      <w:color w:val="222222"/>
      <w:sz w:val="18"/>
      <w:szCs w:val="18"/>
      <w:shd w:val="clear" w:color="auto" w:fill="FFFFFF"/>
    </w:rPr>
  </w:style>
  <w:style w:type="character" w:customStyle="1" w:styleId="cf21">
    <w:name w:val="cf21"/>
    <w:basedOn w:val="DefaultParagraphFont"/>
    <w:rsid w:val="003E0F97"/>
    <w:rPr>
      <w:rFonts w:ascii="Segoe UI" w:hAnsi="Segoe UI" w:cs="Segoe UI" w:hint="default"/>
      <w:i/>
      <w:iCs/>
      <w:color w:val="222222"/>
      <w:sz w:val="18"/>
      <w:szCs w:val="18"/>
      <w:shd w:val="clear" w:color="auto" w:fill="FFFFFF"/>
    </w:rPr>
  </w:style>
  <w:style w:type="character" w:customStyle="1" w:styleId="cf31">
    <w:name w:val="cf31"/>
    <w:basedOn w:val="DefaultParagraphFont"/>
    <w:rsid w:val="003E0F97"/>
    <w:rPr>
      <w:rFonts w:ascii="Segoe UI" w:hAnsi="Segoe UI" w:cs="Segoe UI" w:hint="default"/>
      <w:i/>
      <w:iCs/>
      <w:color w:val="222222"/>
      <w:sz w:val="18"/>
      <w:szCs w:val="18"/>
      <w:shd w:val="clear" w:color="auto" w:fill="FFFFFF"/>
    </w:rPr>
  </w:style>
  <w:style w:type="character" w:customStyle="1" w:styleId="cf41">
    <w:name w:val="cf41"/>
    <w:basedOn w:val="DefaultParagraphFont"/>
    <w:rsid w:val="003E0F97"/>
    <w:rPr>
      <w:rFonts w:ascii="Segoe UI" w:hAnsi="Segoe UI" w:cs="Segoe UI" w:hint="default"/>
      <w:sz w:val="18"/>
      <w:szCs w:val="18"/>
    </w:rPr>
  </w:style>
  <w:style w:type="character" w:styleId="PlaceholderText">
    <w:name w:val="Placeholder Text"/>
    <w:basedOn w:val="DefaultParagraphFont"/>
    <w:uiPriority w:val="99"/>
    <w:semiHidden/>
    <w:rsid w:val="00417417"/>
    <w:rPr>
      <w:color w:val="808080"/>
    </w:rPr>
  </w:style>
  <w:style w:type="character" w:styleId="UnresolvedMention">
    <w:name w:val="Unresolved Mention"/>
    <w:basedOn w:val="DefaultParagraphFont"/>
    <w:uiPriority w:val="99"/>
    <w:semiHidden/>
    <w:unhideWhenUsed/>
    <w:rsid w:val="00D23ADF"/>
    <w:rPr>
      <w:color w:val="605E5C"/>
      <w:shd w:val="clear" w:color="auto" w:fill="E1DFDD"/>
    </w:rPr>
  </w:style>
  <w:style w:type="paragraph" w:styleId="TOCHeading">
    <w:name w:val="TOC Heading"/>
    <w:basedOn w:val="Heading1"/>
    <w:next w:val="Normal"/>
    <w:uiPriority w:val="39"/>
    <w:unhideWhenUsed/>
    <w:qFormat/>
    <w:rsid w:val="009311E3"/>
    <w:pPr>
      <w:spacing w:after="0"/>
      <w:outlineLvl w:val="9"/>
    </w:pPr>
  </w:style>
  <w:style w:type="paragraph" w:styleId="HTMLPreformatted">
    <w:name w:val="HTML Preformatted"/>
    <w:basedOn w:val="Normal"/>
    <w:link w:val="HTMLPreformattedChar"/>
    <w:uiPriority w:val="99"/>
    <w:unhideWhenUsed/>
    <w:rsid w:val="00AE71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th-TH"/>
    </w:rPr>
  </w:style>
  <w:style w:type="character" w:customStyle="1" w:styleId="HTMLPreformattedChar">
    <w:name w:val="HTML Preformatted Char"/>
    <w:basedOn w:val="DefaultParagraphFont"/>
    <w:link w:val="HTMLPreformatted"/>
    <w:uiPriority w:val="99"/>
    <w:rsid w:val="00AE71BB"/>
    <w:rPr>
      <w:rFonts w:ascii="Courier New" w:eastAsia="Times New Roman" w:hAnsi="Courier New" w:cs="Courier New"/>
      <w:sz w:val="20"/>
      <w:szCs w:val="20"/>
    </w:rPr>
  </w:style>
  <w:style w:type="character" w:customStyle="1" w:styleId="linewrapper">
    <w:name w:val="line_wrapper"/>
    <w:basedOn w:val="DefaultParagraphFont"/>
    <w:rsid w:val="00AE71BB"/>
  </w:style>
  <w:style w:type="paragraph" w:styleId="NoSpacing">
    <w:name w:val="No Spacing"/>
    <w:uiPriority w:val="1"/>
    <w:qFormat/>
    <w:rsid w:val="005A4C37"/>
    <w:pPr>
      <w:spacing w:after="0" w:line="240" w:lineRule="auto"/>
    </w:pPr>
    <w:rPr>
      <w:szCs w:val="22"/>
      <w:lang w:bidi="ar-SA"/>
    </w:rPr>
  </w:style>
  <w:style w:type="paragraph" w:customStyle="1" w:styleId="picturedescription">
    <w:name w:val="picture description"/>
    <w:basedOn w:val="Normal"/>
    <w:link w:val="picturedescriptionChar"/>
    <w:qFormat/>
    <w:rsid w:val="00364B8D"/>
    <w:pPr>
      <w:jc w:val="center"/>
    </w:pPr>
    <w:rPr>
      <w:i/>
      <w:sz w:val="18"/>
    </w:rPr>
  </w:style>
  <w:style w:type="paragraph" w:styleId="CommentText">
    <w:name w:val="annotation text"/>
    <w:basedOn w:val="Normal"/>
    <w:link w:val="CommentTextChar"/>
    <w:uiPriority w:val="99"/>
    <w:semiHidden/>
    <w:unhideWhenUsed/>
    <w:rsid w:val="006A5B51"/>
    <w:pPr>
      <w:spacing w:line="240" w:lineRule="auto"/>
    </w:pPr>
    <w:rPr>
      <w:sz w:val="20"/>
      <w:szCs w:val="20"/>
    </w:rPr>
  </w:style>
  <w:style w:type="character" w:customStyle="1" w:styleId="picturedescriptionChar">
    <w:name w:val="picture description Char"/>
    <w:basedOn w:val="DefaultParagraphFont"/>
    <w:link w:val="picturedescription"/>
    <w:rsid w:val="00364B8D"/>
    <w:rPr>
      <w:i/>
      <w:sz w:val="18"/>
      <w:szCs w:val="22"/>
      <w:lang w:bidi="ar-SA"/>
    </w:rPr>
  </w:style>
  <w:style w:type="character" w:customStyle="1" w:styleId="CommentTextChar">
    <w:name w:val="Comment Text Char"/>
    <w:basedOn w:val="DefaultParagraphFont"/>
    <w:link w:val="CommentText"/>
    <w:uiPriority w:val="99"/>
    <w:semiHidden/>
    <w:rsid w:val="006A5B51"/>
    <w:rPr>
      <w:sz w:val="20"/>
      <w:szCs w:val="20"/>
      <w:lang w:bidi="ar-SA"/>
    </w:rPr>
  </w:style>
  <w:style w:type="character" w:styleId="CommentReference">
    <w:name w:val="annotation reference"/>
    <w:basedOn w:val="DefaultParagraphFont"/>
    <w:uiPriority w:val="99"/>
    <w:semiHidden/>
    <w:unhideWhenUsed/>
    <w:rsid w:val="006A5B51"/>
    <w:rPr>
      <w:sz w:val="16"/>
      <w:szCs w:val="16"/>
    </w:rPr>
  </w:style>
  <w:style w:type="paragraph" w:styleId="Caption">
    <w:name w:val="caption"/>
    <w:basedOn w:val="Normal"/>
    <w:next w:val="Normal"/>
    <w:uiPriority w:val="35"/>
    <w:unhideWhenUsed/>
    <w:qFormat/>
    <w:rsid w:val="006E12F1"/>
    <w:rPr>
      <w:rFonts w:asciiTheme="majorHAnsi" w:eastAsia="SimHei" w:hAnsiTheme="majorHAnsi" w:cstheme="majorBidi"/>
      <w:sz w:val="20"/>
      <w:szCs w:val="20"/>
    </w:rPr>
  </w:style>
  <w:style w:type="paragraph" w:styleId="Bibliography">
    <w:name w:val="Bibliography"/>
    <w:basedOn w:val="Normal"/>
    <w:next w:val="Normal"/>
    <w:uiPriority w:val="37"/>
    <w:unhideWhenUsed/>
    <w:rsid w:val="008B78E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24488">
      <w:bodyDiv w:val="1"/>
      <w:marLeft w:val="0"/>
      <w:marRight w:val="0"/>
      <w:marTop w:val="0"/>
      <w:marBottom w:val="0"/>
      <w:divBdr>
        <w:top w:val="none" w:sz="0" w:space="0" w:color="auto"/>
        <w:left w:val="none" w:sz="0" w:space="0" w:color="auto"/>
        <w:bottom w:val="none" w:sz="0" w:space="0" w:color="auto"/>
        <w:right w:val="none" w:sz="0" w:space="0" w:color="auto"/>
      </w:divBdr>
    </w:div>
    <w:div w:id="34890197">
      <w:bodyDiv w:val="1"/>
      <w:marLeft w:val="0"/>
      <w:marRight w:val="0"/>
      <w:marTop w:val="0"/>
      <w:marBottom w:val="0"/>
      <w:divBdr>
        <w:top w:val="none" w:sz="0" w:space="0" w:color="auto"/>
        <w:left w:val="none" w:sz="0" w:space="0" w:color="auto"/>
        <w:bottom w:val="none" w:sz="0" w:space="0" w:color="auto"/>
        <w:right w:val="none" w:sz="0" w:space="0" w:color="auto"/>
      </w:divBdr>
    </w:div>
    <w:div w:id="65153280">
      <w:bodyDiv w:val="1"/>
      <w:marLeft w:val="0"/>
      <w:marRight w:val="0"/>
      <w:marTop w:val="0"/>
      <w:marBottom w:val="0"/>
      <w:divBdr>
        <w:top w:val="none" w:sz="0" w:space="0" w:color="auto"/>
        <w:left w:val="none" w:sz="0" w:space="0" w:color="auto"/>
        <w:bottom w:val="none" w:sz="0" w:space="0" w:color="auto"/>
        <w:right w:val="none" w:sz="0" w:space="0" w:color="auto"/>
      </w:divBdr>
      <w:divsChild>
        <w:div w:id="430703967">
          <w:marLeft w:val="0"/>
          <w:marRight w:val="0"/>
          <w:marTop w:val="0"/>
          <w:marBottom w:val="0"/>
          <w:divBdr>
            <w:top w:val="none" w:sz="0" w:space="0" w:color="auto"/>
            <w:left w:val="none" w:sz="0" w:space="0" w:color="auto"/>
            <w:bottom w:val="none" w:sz="0" w:space="0" w:color="auto"/>
            <w:right w:val="none" w:sz="0" w:space="0" w:color="auto"/>
          </w:divBdr>
          <w:divsChild>
            <w:div w:id="18971811">
              <w:marLeft w:val="0"/>
              <w:marRight w:val="0"/>
              <w:marTop w:val="0"/>
              <w:marBottom w:val="0"/>
              <w:divBdr>
                <w:top w:val="none" w:sz="0" w:space="0" w:color="auto"/>
                <w:left w:val="none" w:sz="0" w:space="0" w:color="auto"/>
                <w:bottom w:val="none" w:sz="0" w:space="0" w:color="auto"/>
                <w:right w:val="none" w:sz="0" w:space="0" w:color="auto"/>
              </w:divBdr>
              <w:divsChild>
                <w:div w:id="1547140568">
                  <w:marLeft w:val="0"/>
                  <w:marRight w:val="0"/>
                  <w:marTop w:val="0"/>
                  <w:marBottom w:val="0"/>
                  <w:divBdr>
                    <w:top w:val="none" w:sz="0" w:space="0" w:color="auto"/>
                    <w:left w:val="none" w:sz="0" w:space="0" w:color="auto"/>
                    <w:bottom w:val="none" w:sz="0" w:space="0" w:color="auto"/>
                    <w:right w:val="none" w:sz="0" w:space="0" w:color="auto"/>
                  </w:divBdr>
                </w:div>
              </w:divsChild>
            </w:div>
            <w:div w:id="38358219">
              <w:marLeft w:val="0"/>
              <w:marRight w:val="0"/>
              <w:marTop w:val="0"/>
              <w:marBottom w:val="0"/>
              <w:divBdr>
                <w:top w:val="none" w:sz="0" w:space="0" w:color="auto"/>
                <w:left w:val="none" w:sz="0" w:space="0" w:color="auto"/>
                <w:bottom w:val="none" w:sz="0" w:space="0" w:color="auto"/>
                <w:right w:val="none" w:sz="0" w:space="0" w:color="auto"/>
              </w:divBdr>
              <w:divsChild>
                <w:div w:id="86465736">
                  <w:marLeft w:val="0"/>
                  <w:marRight w:val="0"/>
                  <w:marTop w:val="0"/>
                  <w:marBottom w:val="0"/>
                  <w:divBdr>
                    <w:top w:val="none" w:sz="0" w:space="0" w:color="auto"/>
                    <w:left w:val="none" w:sz="0" w:space="0" w:color="auto"/>
                    <w:bottom w:val="none" w:sz="0" w:space="0" w:color="auto"/>
                    <w:right w:val="none" w:sz="0" w:space="0" w:color="auto"/>
                  </w:divBdr>
                </w:div>
              </w:divsChild>
            </w:div>
            <w:div w:id="63840841">
              <w:marLeft w:val="0"/>
              <w:marRight w:val="0"/>
              <w:marTop w:val="0"/>
              <w:marBottom w:val="0"/>
              <w:divBdr>
                <w:top w:val="none" w:sz="0" w:space="0" w:color="auto"/>
                <w:left w:val="none" w:sz="0" w:space="0" w:color="auto"/>
                <w:bottom w:val="none" w:sz="0" w:space="0" w:color="auto"/>
                <w:right w:val="none" w:sz="0" w:space="0" w:color="auto"/>
              </w:divBdr>
              <w:divsChild>
                <w:div w:id="647829929">
                  <w:marLeft w:val="0"/>
                  <w:marRight w:val="0"/>
                  <w:marTop w:val="0"/>
                  <w:marBottom w:val="0"/>
                  <w:divBdr>
                    <w:top w:val="none" w:sz="0" w:space="0" w:color="auto"/>
                    <w:left w:val="none" w:sz="0" w:space="0" w:color="auto"/>
                    <w:bottom w:val="none" w:sz="0" w:space="0" w:color="auto"/>
                    <w:right w:val="none" w:sz="0" w:space="0" w:color="auto"/>
                  </w:divBdr>
                </w:div>
              </w:divsChild>
            </w:div>
            <w:div w:id="91315583">
              <w:marLeft w:val="0"/>
              <w:marRight w:val="0"/>
              <w:marTop w:val="0"/>
              <w:marBottom w:val="0"/>
              <w:divBdr>
                <w:top w:val="none" w:sz="0" w:space="0" w:color="auto"/>
                <w:left w:val="none" w:sz="0" w:space="0" w:color="auto"/>
                <w:bottom w:val="none" w:sz="0" w:space="0" w:color="auto"/>
                <w:right w:val="none" w:sz="0" w:space="0" w:color="auto"/>
              </w:divBdr>
              <w:divsChild>
                <w:div w:id="484905688">
                  <w:marLeft w:val="0"/>
                  <w:marRight w:val="0"/>
                  <w:marTop w:val="0"/>
                  <w:marBottom w:val="0"/>
                  <w:divBdr>
                    <w:top w:val="none" w:sz="0" w:space="0" w:color="auto"/>
                    <w:left w:val="none" w:sz="0" w:space="0" w:color="auto"/>
                    <w:bottom w:val="none" w:sz="0" w:space="0" w:color="auto"/>
                    <w:right w:val="none" w:sz="0" w:space="0" w:color="auto"/>
                  </w:divBdr>
                </w:div>
              </w:divsChild>
            </w:div>
            <w:div w:id="92209770">
              <w:marLeft w:val="0"/>
              <w:marRight w:val="0"/>
              <w:marTop w:val="0"/>
              <w:marBottom w:val="0"/>
              <w:divBdr>
                <w:top w:val="none" w:sz="0" w:space="0" w:color="auto"/>
                <w:left w:val="none" w:sz="0" w:space="0" w:color="auto"/>
                <w:bottom w:val="none" w:sz="0" w:space="0" w:color="auto"/>
                <w:right w:val="none" w:sz="0" w:space="0" w:color="auto"/>
              </w:divBdr>
              <w:divsChild>
                <w:div w:id="1767457980">
                  <w:marLeft w:val="0"/>
                  <w:marRight w:val="0"/>
                  <w:marTop w:val="0"/>
                  <w:marBottom w:val="0"/>
                  <w:divBdr>
                    <w:top w:val="none" w:sz="0" w:space="0" w:color="auto"/>
                    <w:left w:val="none" w:sz="0" w:space="0" w:color="auto"/>
                    <w:bottom w:val="none" w:sz="0" w:space="0" w:color="auto"/>
                    <w:right w:val="none" w:sz="0" w:space="0" w:color="auto"/>
                  </w:divBdr>
                </w:div>
              </w:divsChild>
            </w:div>
            <w:div w:id="132406613">
              <w:marLeft w:val="0"/>
              <w:marRight w:val="0"/>
              <w:marTop w:val="0"/>
              <w:marBottom w:val="0"/>
              <w:divBdr>
                <w:top w:val="none" w:sz="0" w:space="0" w:color="auto"/>
                <w:left w:val="none" w:sz="0" w:space="0" w:color="auto"/>
                <w:bottom w:val="none" w:sz="0" w:space="0" w:color="auto"/>
                <w:right w:val="none" w:sz="0" w:space="0" w:color="auto"/>
              </w:divBdr>
              <w:divsChild>
                <w:div w:id="1116169263">
                  <w:marLeft w:val="0"/>
                  <w:marRight w:val="0"/>
                  <w:marTop w:val="0"/>
                  <w:marBottom w:val="0"/>
                  <w:divBdr>
                    <w:top w:val="none" w:sz="0" w:space="0" w:color="auto"/>
                    <w:left w:val="none" w:sz="0" w:space="0" w:color="auto"/>
                    <w:bottom w:val="none" w:sz="0" w:space="0" w:color="auto"/>
                    <w:right w:val="none" w:sz="0" w:space="0" w:color="auto"/>
                  </w:divBdr>
                </w:div>
              </w:divsChild>
            </w:div>
            <w:div w:id="174073139">
              <w:marLeft w:val="0"/>
              <w:marRight w:val="0"/>
              <w:marTop w:val="0"/>
              <w:marBottom w:val="0"/>
              <w:divBdr>
                <w:top w:val="none" w:sz="0" w:space="0" w:color="auto"/>
                <w:left w:val="none" w:sz="0" w:space="0" w:color="auto"/>
                <w:bottom w:val="none" w:sz="0" w:space="0" w:color="auto"/>
                <w:right w:val="none" w:sz="0" w:space="0" w:color="auto"/>
              </w:divBdr>
              <w:divsChild>
                <w:div w:id="1844776244">
                  <w:marLeft w:val="0"/>
                  <w:marRight w:val="0"/>
                  <w:marTop w:val="0"/>
                  <w:marBottom w:val="0"/>
                  <w:divBdr>
                    <w:top w:val="none" w:sz="0" w:space="0" w:color="auto"/>
                    <w:left w:val="none" w:sz="0" w:space="0" w:color="auto"/>
                    <w:bottom w:val="none" w:sz="0" w:space="0" w:color="auto"/>
                    <w:right w:val="none" w:sz="0" w:space="0" w:color="auto"/>
                  </w:divBdr>
                </w:div>
              </w:divsChild>
            </w:div>
            <w:div w:id="245261609">
              <w:marLeft w:val="0"/>
              <w:marRight w:val="0"/>
              <w:marTop w:val="0"/>
              <w:marBottom w:val="0"/>
              <w:divBdr>
                <w:top w:val="none" w:sz="0" w:space="0" w:color="auto"/>
                <w:left w:val="none" w:sz="0" w:space="0" w:color="auto"/>
                <w:bottom w:val="none" w:sz="0" w:space="0" w:color="auto"/>
                <w:right w:val="none" w:sz="0" w:space="0" w:color="auto"/>
              </w:divBdr>
              <w:divsChild>
                <w:div w:id="1859813322">
                  <w:marLeft w:val="0"/>
                  <w:marRight w:val="0"/>
                  <w:marTop w:val="0"/>
                  <w:marBottom w:val="0"/>
                  <w:divBdr>
                    <w:top w:val="none" w:sz="0" w:space="0" w:color="auto"/>
                    <w:left w:val="none" w:sz="0" w:space="0" w:color="auto"/>
                    <w:bottom w:val="none" w:sz="0" w:space="0" w:color="auto"/>
                    <w:right w:val="none" w:sz="0" w:space="0" w:color="auto"/>
                  </w:divBdr>
                </w:div>
              </w:divsChild>
            </w:div>
            <w:div w:id="277490502">
              <w:marLeft w:val="0"/>
              <w:marRight w:val="0"/>
              <w:marTop w:val="0"/>
              <w:marBottom w:val="0"/>
              <w:divBdr>
                <w:top w:val="none" w:sz="0" w:space="0" w:color="auto"/>
                <w:left w:val="none" w:sz="0" w:space="0" w:color="auto"/>
                <w:bottom w:val="none" w:sz="0" w:space="0" w:color="auto"/>
                <w:right w:val="none" w:sz="0" w:space="0" w:color="auto"/>
              </w:divBdr>
              <w:divsChild>
                <w:div w:id="790779250">
                  <w:marLeft w:val="0"/>
                  <w:marRight w:val="0"/>
                  <w:marTop w:val="0"/>
                  <w:marBottom w:val="0"/>
                  <w:divBdr>
                    <w:top w:val="none" w:sz="0" w:space="0" w:color="auto"/>
                    <w:left w:val="none" w:sz="0" w:space="0" w:color="auto"/>
                    <w:bottom w:val="none" w:sz="0" w:space="0" w:color="auto"/>
                    <w:right w:val="none" w:sz="0" w:space="0" w:color="auto"/>
                  </w:divBdr>
                </w:div>
              </w:divsChild>
            </w:div>
            <w:div w:id="280918747">
              <w:marLeft w:val="0"/>
              <w:marRight w:val="0"/>
              <w:marTop w:val="0"/>
              <w:marBottom w:val="0"/>
              <w:divBdr>
                <w:top w:val="none" w:sz="0" w:space="0" w:color="auto"/>
                <w:left w:val="none" w:sz="0" w:space="0" w:color="auto"/>
                <w:bottom w:val="none" w:sz="0" w:space="0" w:color="auto"/>
                <w:right w:val="none" w:sz="0" w:space="0" w:color="auto"/>
              </w:divBdr>
              <w:divsChild>
                <w:div w:id="635720370">
                  <w:marLeft w:val="0"/>
                  <w:marRight w:val="0"/>
                  <w:marTop w:val="0"/>
                  <w:marBottom w:val="0"/>
                  <w:divBdr>
                    <w:top w:val="none" w:sz="0" w:space="0" w:color="auto"/>
                    <w:left w:val="none" w:sz="0" w:space="0" w:color="auto"/>
                    <w:bottom w:val="none" w:sz="0" w:space="0" w:color="auto"/>
                    <w:right w:val="none" w:sz="0" w:space="0" w:color="auto"/>
                  </w:divBdr>
                </w:div>
              </w:divsChild>
            </w:div>
            <w:div w:id="281041678">
              <w:marLeft w:val="0"/>
              <w:marRight w:val="0"/>
              <w:marTop w:val="0"/>
              <w:marBottom w:val="0"/>
              <w:divBdr>
                <w:top w:val="none" w:sz="0" w:space="0" w:color="auto"/>
                <w:left w:val="none" w:sz="0" w:space="0" w:color="auto"/>
                <w:bottom w:val="none" w:sz="0" w:space="0" w:color="auto"/>
                <w:right w:val="none" w:sz="0" w:space="0" w:color="auto"/>
              </w:divBdr>
              <w:divsChild>
                <w:div w:id="909387132">
                  <w:marLeft w:val="0"/>
                  <w:marRight w:val="0"/>
                  <w:marTop w:val="0"/>
                  <w:marBottom w:val="0"/>
                  <w:divBdr>
                    <w:top w:val="none" w:sz="0" w:space="0" w:color="auto"/>
                    <w:left w:val="none" w:sz="0" w:space="0" w:color="auto"/>
                    <w:bottom w:val="none" w:sz="0" w:space="0" w:color="auto"/>
                    <w:right w:val="none" w:sz="0" w:space="0" w:color="auto"/>
                  </w:divBdr>
                </w:div>
              </w:divsChild>
            </w:div>
            <w:div w:id="334234424">
              <w:marLeft w:val="0"/>
              <w:marRight w:val="0"/>
              <w:marTop w:val="0"/>
              <w:marBottom w:val="0"/>
              <w:divBdr>
                <w:top w:val="none" w:sz="0" w:space="0" w:color="auto"/>
                <w:left w:val="none" w:sz="0" w:space="0" w:color="auto"/>
                <w:bottom w:val="none" w:sz="0" w:space="0" w:color="auto"/>
                <w:right w:val="none" w:sz="0" w:space="0" w:color="auto"/>
              </w:divBdr>
              <w:divsChild>
                <w:div w:id="1097287479">
                  <w:marLeft w:val="0"/>
                  <w:marRight w:val="0"/>
                  <w:marTop w:val="0"/>
                  <w:marBottom w:val="0"/>
                  <w:divBdr>
                    <w:top w:val="none" w:sz="0" w:space="0" w:color="auto"/>
                    <w:left w:val="none" w:sz="0" w:space="0" w:color="auto"/>
                    <w:bottom w:val="none" w:sz="0" w:space="0" w:color="auto"/>
                    <w:right w:val="none" w:sz="0" w:space="0" w:color="auto"/>
                  </w:divBdr>
                </w:div>
              </w:divsChild>
            </w:div>
            <w:div w:id="355079340">
              <w:marLeft w:val="0"/>
              <w:marRight w:val="0"/>
              <w:marTop w:val="0"/>
              <w:marBottom w:val="0"/>
              <w:divBdr>
                <w:top w:val="none" w:sz="0" w:space="0" w:color="auto"/>
                <w:left w:val="none" w:sz="0" w:space="0" w:color="auto"/>
                <w:bottom w:val="none" w:sz="0" w:space="0" w:color="auto"/>
                <w:right w:val="none" w:sz="0" w:space="0" w:color="auto"/>
              </w:divBdr>
              <w:divsChild>
                <w:div w:id="1036656883">
                  <w:marLeft w:val="0"/>
                  <w:marRight w:val="0"/>
                  <w:marTop w:val="0"/>
                  <w:marBottom w:val="0"/>
                  <w:divBdr>
                    <w:top w:val="none" w:sz="0" w:space="0" w:color="auto"/>
                    <w:left w:val="none" w:sz="0" w:space="0" w:color="auto"/>
                    <w:bottom w:val="none" w:sz="0" w:space="0" w:color="auto"/>
                    <w:right w:val="none" w:sz="0" w:space="0" w:color="auto"/>
                  </w:divBdr>
                </w:div>
              </w:divsChild>
            </w:div>
            <w:div w:id="387218694">
              <w:marLeft w:val="0"/>
              <w:marRight w:val="0"/>
              <w:marTop w:val="0"/>
              <w:marBottom w:val="0"/>
              <w:divBdr>
                <w:top w:val="none" w:sz="0" w:space="0" w:color="auto"/>
                <w:left w:val="none" w:sz="0" w:space="0" w:color="auto"/>
                <w:bottom w:val="none" w:sz="0" w:space="0" w:color="auto"/>
                <w:right w:val="none" w:sz="0" w:space="0" w:color="auto"/>
              </w:divBdr>
              <w:divsChild>
                <w:div w:id="1540777128">
                  <w:marLeft w:val="0"/>
                  <w:marRight w:val="0"/>
                  <w:marTop w:val="0"/>
                  <w:marBottom w:val="0"/>
                  <w:divBdr>
                    <w:top w:val="none" w:sz="0" w:space="0" w:color="auto"/>
                    <w:left w:val="none" w:sz="0" w:space="0" w:color="auto"/>
                    <w:bottom w:val="none" w:sz="0" w:space="0" w:color="auto"/>
                    <w:right w:val="none" w:sz="0" w:space="0" w:color="auto"/>
                  </w:divBdr>
                </w:div>
              </w:divsChild>
            </w:div>
            <w:div w:id="395671418">
              <w:marLeft w:val="0"/>
              <w:marRight w:val="0"/>
              <w:marTop w:val="0"/>
              <w:marBottom w:val="0"/>
              <w:divBdr>
                <w:top w:val="none" w:sz="0" w:space="0" w:color="auto"/>
                <w:left w:val="none" w:sz="0" w:space="0" w:color="auto"/>
                <w:bottom w:val="none" w:sz="0" w:space="0" w:color="auto"/>
                <w:right w:val="none" w:sz="0" w:space="0" w:color="auto"/>
              </w:divBdr>
              <w:divsChild>
                <w:div w:id="1814711409">
                  <w:marLeft w:val="0"/>
                  <w:marRight w:val="0"/>
                  <w:marTop w:val="0"/>
                  <w:marBottom w:val="0"/>
                  <w:divBdr>
                    <w:top w:val="none" w:sz="0" w:space="0" w:color="auto"/>
                    <w:left w:val="none" w:sz="0" w:space="0" w:color="auto"/>
                    <w:bottom w:val="none" w:sz="0" w:space="0" w:color="auto"/>
                    <w:right w:val="none" w:sz="0" w:space="0" w:color="auto"/>
                  </w:divBdr>
                </w:div>
              </w:divsChild>
            </w:div>
            <w:div w:id="399250948">
              <w:marLeft w:val="0"/>
              <w:marRight w:val="0"/>
              <w:marTop w:val="0"/>
              <w:marBottom w:val="0"/>
              <w:divBdr>
                <w:top w:val="none" w:sz="0" w:space="0" w:color="auto"/>
                <w:left w:val="none" w:sz="0" w:space="0" w:color="auto"/>
                <w:bottom w:val="none" w:sz="0" w:space="0" w:color="auto"/>
                <w:right w:val="none" w:sz="0" w:space="0" w:color="auto"/>
              </w:divBdr>
              <w:divsChild>
                <w:div w:id="1190265360">
                  <w:marLeft w:val="0"/>
                  <w:marRight w:val="0"/>
                  <w:marTop w:val="0"/>
                  <w:marBottom w:val="0"/>
                  <w:divBdr>
                    <w:top w:val="none" w:sz="0" w:space="0" w:color="auto"/>
                    <w:left w:val="none" w:sz="0" w:space="0" w:color="auto"/>
                    <w:bottom w:val="none" w:sz="0" w:space="0" w:color="auto"/>
                    <w:right w:val="none" w:sz="0" w:space="0" w:color="auto"/>
                  </w:divBdr>
                </w:div>
              </w:divsChild>
            </w:div>
            <w:div w:id="406273215">
              <w:marLeft w:val="0"/>
              <w:marRight w:val="0"/>
              <w:marTop w:val="0"/>
              <w:marBottom w:val="0"/>
              <w:divBdr>
                <w:top w:val="none" w:sz="0" w:space="0" w:color="auto"/>
                <w:left w:val="none" w:sz="0" w:space="0" w:color="auto"/>
                <w:bottom w:val="none" w:sz="0" w:space="0" w:color="auto"/>
                <w:right w:val="none" w:sz="0" w:space="0" w:color="auto"/>
              </w:divBdr>
              <w:divsChild>
                <w:div w:id="632292586">
                  <w:marLeft w:val="0"/>
                  <w:marRight w:val="0"/>
                  <w:marTop w:val="0"/>
                  <w:marBottom w:val="0"/>
                  <w:divBdr>
                    <w:top w:val="none" w:sz="0" w:space="0" w:color="auto"/>
                    <w:left w:val="none" w:sz="0" w:space="0" w:color="auto"/>
                    <w:bottom w:val="none" w:sz="0" w:space="0" w:color="auto"/>
                    <w:right w:val="none" w:sz="0" w:space="0" w:color="auto"/>
                  </w:divBdr>
                </w:div>
              </w:divsChild>
            </w:div>
            <w:div w:id="407770112">
              <w:marLeft w:val="0"/>
              <w:marRight w:val="0"/>
              <w:marTop w:val="0"/>
              <w:marBottom w:val="0"/>
              <w:divBdr>
                <w:top w:val="none" w:sz="0" w:space="0" w:color="auto"/>
                <w:left w:val="none" w:sz="0" w:space="0" w:color="auto"/>
                <w:bottom w:val="none" w:sz="0" w:space="0" w:color="auto"/>
                <w:right w:val="none" w:sz="0" w:space="0" w:color="auto"/>
              </w:divBdr>
              <w:divsChild>
                <w:div w:id="421801781">
                  <w:marLeft w:val="0"/>
                  <w:marRight w:val="0"/>
                  <w:marTop w:val="0"/>
                  <w:marBottom w:val="0"/>
                  <w:divBdr>
                    <w:top w:val="none" w:sz="0" w:space="0" w:color="auto"/>
                    <w:left w:val="none" w:sz="0" w:space="0" w:color="auto"/>
                    <w:bottom w:val="none" w:sz="0" w:space="0" w:color="auto"/>
                    <w:right w:val="none" w:sz="0" w:space="0" w:color="auto"/>
                  </w:divBdr>
                </w:div>
              </w:divsChild>
            </w:div>
            <w:div w:id="513611234">
              <w:marLeft w:val="0"/>
              <w:marRight w:val="0"/>
              <w:marTop w:val="0"/>
              <w:marBottom w:val="0"/>
              <w:divBdr>
                <w:top w:val="none" w:sz="0" w:space="0" w:color="auto"/>
                <w:left w:val="none" w:sz="0" w:space="0" w:color="auto"/>
                <w:bottom w:val="none" w:sz="0" w:space="0" w:color="auto"/>
                <w:right w:val="none" w:sz="0" w:space="0" w:color="auto"/>
              </w:divBdr>
              <w:divsChild>
                <w:div w:id="303052014">
                  <w:marLeft w:val="0"/>
                  <w:marRight w:val="0"/>
                  <w:marTop w:val="0"/>
                  <w:marBottom w:val="0"/>
                  <w:divBdr>
                    <w:top w:val="none" w:sz="0" w:space="0" w:color="auto"/>
                    <w:left w:val="none" w:sz="0" w:space="0" w:color="auto"/>
                    <w:bottom w:val="none" w:sz="0" w:space="0" w:color="auto"/>
                    <w:right w:val="none" w:sz="0" w:space="0" w:color="auto"/>
                  </w:divBdr>
                </w:div>
              </w:divsChild>
            </w:div>
            <w:div w:id="538737942">
              <w:marLeft w:val="0"/>
              <w:marRight w:val="0"/>
              <w:marTop w:val="0"/>
              <w:marBottom w:val="0"/>
              <w:divBdr>
                <w:top w:val="none" w:sz="0" w:space="0" w:color="auto"/>
                <w:left w:val="none" w:sz="0" w:space="0" w:color="auto"/>
                <w:bottom w:val="none" w:sz="0" w:space="0" w:color="auto"/>
                <w:right w:val="none" w:sz="0" w:space="0" w:color="auto"/>
              </w:divBdr>
              <w:divsChild>
                <w:div w:id="1310209489">
                  <w:marLeft w:val="0"/>
                  <w:marRight w:val="0"/>
                  <w:marTop w:val="0"/>
                  <w:marBottom w:val="0"/>
                  <w:divBdr>
                    <w:top w:val="none" w:sz="0" w:space="0" w:color="auto"/>
                    <w:left w:val="none" w:sz="0" w:space="0" w:color="auto"/>
                    <w:bottom w:val="none" w:sz="0" w:space="0" w:color="auto"/>
                    <w:right w:val="none" w:sz="0" w:space="0" w:color="auto"/>
                  </w:divBdr>
                </w:div>
              </w:divsChild>
            </w:div>
            <w:div w:id="546718597">
              <w:marLeft w:val="0"/>
              <w:marRight w:val="0"/>
              <w:marTop w:val="0"/>
              <w:marBottom w:val="0"/>
              <w:divBdr>
                <w:top w:val="none" w:sz="0" w:space="0" w:color="auto"/>
                <w:left w:val="none" w:sz="0" w:space="0" w:color="auto"/>
                <w:bottom w:val="none" w:sz="0" w:space="0" w:color="auto"/>
                <w:right w:val="none" w:sz="0" w:space="0" w:color="auto"/>
              </w:divBdr>
              <w:divsChild>
                <w:div w:id="162472263">
                  <w:marLeft w:val="0"/>
                  <w:marRight w:val="0"/>
                  <w:marTop w:val="0"/>
                  <w:marBottom w:val="0"/>
                  <w:divBdr>
                    <w:top w:val="none" w:sz="0" w:space="0" w:color="auto"/>
                    <w:left w:val="none" w:sz="0" w:space="0" w:color="auto"/>
                    <w:bottom w:val="none" w:sz="0" w:space="0" w:color="auto"/>
                    <w:right w:val="none" w:sz="0" w:space="0" w:color="auto"/>
                  </w:divBdr>
                </w:div>
              </w:divsChild>
            </w:div>
            <w:div w:id="566575917">
              <w:marLeft w:val="0"/>
              <w:marRight w:val="0"/>
              <w:marTop w:val="0"/>
              <w:marBottom w:val="0"/>
              <w:divBdr>
                <w:top w:val="none" w:sz="0" w:space="0" w:color="auto"/>
                <w:left w:val="none" w:sz="0" w:space="0" w:color="auto"/>
                <w:bottom w:val="none" w:sz="0" w:space="0" w:color="auto"/>
                <w:right w:val="none" w:sz="0" w:space="0" w:color="auto"/>
              </w:divBdr>
              <w:divsChild>
                <w:div w:id="1082213792">
                  <w:marLeft w:val="0"/>
                  <w:marRight w:val="0"/>
                  <w:marTop w:val="0"/>
                  <w:marBottom w:val="0"/>
                  <w:divBdr>
                    <w:top w:val="none" w:sz="0" w:space="0" w:color="auto"/>
                    <w:left w:val="none" w:sz="0" w:space="0" w:color="auto"/>
                    <w:bottom w:val="none" w:sz="0" w:space="0" w:color="auto"/>
                    <w:right w:val="none" w:sz="0" w:space="0" w:color="auto"/>
                  </w:divBdr>
                </w:div>
              </w:divsChild>
            </w:div>
            <w:div w:id="613170099">
              <w:marLeft w:val="0"/>
              <w:marRight w:val="0"/>
              <w:marTop w:val="0"/>
              <w:marBottom w:val="0"/>
              <w:divBdr>
                <w:top w:val="none" w:sz="0" w:space="0" w:color="auto"/>
                <w:left w:val="none" w:sz="0" w:space="0" w:color="auto"/>
                <w:bottom w:val="none" w:sz="0" w:space="0" w:color="auto"/>
                <w:right w:val="none" w:sz="0" w:space="0" w:color="auto"/>
              </w:divBdr>
              <w:divsChild>
                <w:div w:id="1857117678">
                  <w:marLeft w:val="0"/>
                  <w:marRight w:val="0"/>
                  <w:marTop w:val="0"/>
                  <w:marBottom w:val="0"/>
                  <w:divBdr>
                    <w:top w:val="none" w:sz="0" w:space="0" w:color="auto"/>
                    <w:left w:val="none" w:sz="0" w:space="0" w:color="auto"/>
                    <w:bottom w:val="none" w:sz="0" w:space="0" w:color="auto"/>
                    <w:right w:val="none" w:sz="0" w:space="0" w:color="auto"/>
                  </w:divBdr>
                </w:div>
              </w:divsChild>
            </w:div>
            <w:div w:id="675036900">
              <w:marLeft w:val="0"/>
              <w:marRight w:val="0"/>
              <w:marTop w:val="0"/>
              <w:marBottom w:val="0"/>
              <w:divBdr>
                <w:top w:val="none" w:sz="0" w:space="0" w:color="auto"/>
                <w:left w:val="none" w:sz="0" w:space="0" w:color="auto"/>
                <w:bottom w:val="none" w:sz="0" w:space="0" w:color="auto"/>
                <w:right w:val="none" w:sz="0" w:space="0" w:color="auto"/>
              </w:divBdr>
              <w:divsChild>
                <w:div w:id="2088649420">
                  <w:marLeft w:val="0"/>
                  <w:marRight w:val="0"/>
                  <w:marTop w:val="0"/>
                  <w:marBottom w:val="0"/>
                  <w:divBdr>
                    <w:top w:val="none" w:sz="0" w:space="0" w:color="auto"/>
                    <w:left w:val="none" w:sz="0" w:space="0" w:color="auto"/>
                    <w:bottom w:val="none" w:sz="0" w:space="0" w:color="auto"/>
                    <w:right w:val="none" w:sz="0" w:space="0" w:color="auto"/>
                  </w:divBdr>
                </w:div>
              </w:divsChild>
            </w:div>
            <w:div w:id="782574842">
              <w:marLeft w:val="0"/>
              <w:marRight w:val="0"/>
              <w:marTop w:val="0"/>
              <w:marBottom w:val="0"/>
              <w:divBdr>
                <w:top w:val="none" w:sz="0" w:space="0" w:color="auto"/>
                <w:left w:val="none" w:sz="0" w:space="0" w:color="auto"/>
                <w:bottom w:val="none" w:sz="0" w:space="0" w:color="auto"/>
                <w:right w:val="none" w:sz="0" w:space="0" w:color="auto"/>
              </w:divBdr>
              <w:divsChild>
                <w:div w:id="1143888680">
                  <w:marLeft w:val="0"/>
                  <w:marRight w:val="0"/>
                  <w:marTop w:val="0"/>
                  <w:marBottom w:val="0"/>
                  <w:divBdr>
                    <w:top w:val="none" w:sz="0" w:space="0" w:color="auto"/>
                    <w:left w:val="none" w:sz="0" w:space="0" w:color="auto"/>
                    <w:bottom w:val="none" w:sz="0" w:space="0" w:color="auto"/>
                    <w:right w:val="none" w:sz="0" w:space="0" w:color="auto"/>
                  </w:divBdr>
                </w:div>
              </w:divsChild>
            </w:div>
            <w:div w:id="791633463">
              <w:marLeft w:val="0"/>
              <w:marRight w:val="0"/>
              <w:marTop w:val="0"/>
              <w:marBottom w:val="0"/>
              <w:divBdr>
                <w:top w:val="none" w:sz="0" w:space="0" w:color="auto"/>
                <w:left w:val="none" w:sz="0" w:space="0" w:color="auto"/>
                <w:bottom w:val="none" w:sz="0" w:space="0" w:color="auto"/>
                <w:right w:val="none" w:sz="0" w:space="0" w:color="auto"/>
              </w:divBdr>
              <w:divsChild>
                <w:div w:id="2135980625">
                  <w:marLeft w:val="0"/>
                  <w:marRight w:val="0"/>
                  <w:marTop w:val="0"/>
                  <w:marBottom w:val="0"/>
                  <w:divBdr>
                    <w:top w:val="none" w:sz="0" w:space="0" w:color="auto"/>
                    <w:left w:val="none" w:sz="0" w:space="0" w:color="auto"/>
                    <w:bottom w:val="none" w:sz="0" w:space="0" w:color="auto"/>
                    <w:right w:val="none" w:sz="0" w:space="0" w:color="auto"/>
                  </w:divBdr>
                </w:div>
              </w:divsChild>
            </w:div>
            <w:div w:id="814761102">
              <w:marLeft w:val="0"/>
              <w:marRight w:val="0"/>
              <w:marTop w:val="0"/>
              <w:marBottom w:val="0"/>
              <w:divBdr>
                <w:top w:val="none" w:sz="0" w:space="0" w:color="auto"/>
                <w:left w:val="none" w:sz="0" w:space="0" w:color="auto"/>
                <w:bottom w:val="none" w:sz="0" w:space="0" w:color="auto"/>
                <w:right w:val="none" w:sz="0" w:space="0" w:color="auto"/>
              </w:divBdr>
              <w:divsChild>
                <w:div w:id="1901165578">
                  <w:marLeft w:val="0"/>
                  <w:marRight w:val="0"/>
                  <w:marTop w:val="0"/>
                  <w:marBottom w:val="0"/>
                  <w:divBdr>
                    <w:top w:val="none" w:sz="0" w:space="0" w:color="auto"/>
                    <w:left w:val="none" w:sz="0" w:space="0" w:color="auto"/>
                    <w:bottom w:val="none" w:sz="0" w:space="0" w:color="auto"/>
                    <w:right w:val="none" w:sz="0" w:space="0" w:color="auto"/>
                  </w:divBdr>
                </w:div>
              </w:divsChild>
            </w:div>
            <w:div w:id="824778324">
              <w:marLeft w:val="0"/>
              <w:marRight w:val="0"/>
              <w:marTop w:val="0"/>
              <w:marBottom w:val="0"/>
              <w:divBdr>
                <w:top w:val="none" w:sz="0" w:space="0" w:color="auto"/>
                <w:left w:val="none" w:sz="0" w:space="0" w:color="auto"/>
                <w:bottom w:val="none" w:sz="0" w:space="0" w:color="auto"/>
                <w:right w:val="none" w:sz="0" w:space="0" w:color="auto"/>
              </w:divBdr>
              <w:divsChild>
                <w:div w:id="1102653791">
                  <w:marLeft w:val="0"/>
                  <w:marRight w:val="0"/>
                  <w:marTop w:val="0"/>
                  <w:marBottom w:val="0"/>
                  <w:divBdr>
                    <w:top w:val="none" w:sz="0" w:space="0" w:color="auto"/>
                    <w:left w:val="none" w:sz="0" w:space="0" w:color="auto"/>
                    <w:bottom w:val="none" w:sz="0" w:space="0" w:color="auto"/>
                    <w:right w:val="none" w:sz="0" w:space="0" w:color="auto"/>
                  </w:divBdr>
                </w:div>
              </w:divsChild>
            </w:div>
            <w:div w:id="829755642">
              <w:marLeft w:val="0"/>
              <w:marRight w:val="0"/>
              <w:marTop w:val="0"/>
              <w:marBottom w:val="0"/>
              <w:divBdr>
                <w:top w:val="none" w:sz="0" w:space="0" w:color="auto"/>
                <w:left w:val="none" w:sz="0" w:space="0" w:color="auto"/>
                <w:bottom w:val="none" w:sz="0" w:space="0" w:color="auto"/>
                <w:right w:val="none" w:sz="0" w:space="0" w:color="auto"/>
              </w:divBdr>
              <w:divsChild>
                <w:div w:id="982075882">
                  <w:marLeft w:val="0"/>
                  <w:marRight w:val="0"/>
                  <w:marTop w:val="0"/>
                  <w:marBottom w:val="0"/>
                  <w:divBdr>
                    <w:top w:val="none" w:sz="0" w:space="0" w:color="auto"/>
                    <w:left w:val="none" w:sz="0" w:space="0" w:color="auto"/>
                    <w:bottom w:val="none" w:sz="0" w:space="0" w:color="auto"/>
                    <w:right w:val="none" w:sz="0" w:space="0" w:color="auto"/>
                  </w:divBdr>
                </w:div>
              </w:divsChild>
            </w:div>
            <w:div w:id="839464461">
              <w:marLeft w:val="0"/>
              <w:marRight w:val="0"/>
              <w:marTop w:val="0"/>
              <w:marBottom w:val="0"/>
              <w:divBdr>
                <w:top w:val="none" w:sz="0" w:space="0" w:color="auto"/>
                <w:left w:val="none" w:sz="0" w:space="0" w:color="auto"/>
                <w:bottom w:val="none" w:sz="0" w:space="0" w:color="auto"/>
                <w:right w:val="none" w:sz="0" w:space="0" w:color="auto"/>
              </w:divBdr>
              <w:divsChild>
                <w:div w:id="1127744060">
                  <w:marLeft w:val="0"/>
                  <w:marRight w:val="0"/>
                  <w:marTop w:val="0"/>
                  <w:marBottom w:val="0"/>
                  <w:divBdr>
                    <w:top w:val="none" w:sz="0" w:space="0" w:color="auto"/>
                    <w:left w:val="none" w:sz="0" w:space="0" w:color="auto"/>
                    <w:bottom w:val="none" w:sz="0" w:space="0" w:color="auto"/>
                    <w:right w:val="none" w:sz="0" w:space="0" w:color="auto"/>
                  </w:divBdr>
                </w:div>
              </w:divsChild>
            </w:div>
            <w:div w:id="840240153">
              <w:marLeft w:val="0"/>
              <w:marRight w:val="0"/>
              <w:marTop w:val="0"/>
              <w:marBottom w:val="0"/>
              <w:divBdr>
                <w:top w:val="none" w:sz="0" w:space="0" w:color="auto"/>
                <w:left w:val="none" w:sz="0" w:space="0" w:color="auto"/>
                <w:bottom w:val="none" w:sz="0" w:space="0" w:color="auto"/>
                <w:right w:val="none" w:sz="0" w:space="0" w:color="auto"/>
              </w:divBdr>
              <w:divsChild>
                <w:div w:id="1405302005">
                  <w:marLeft w:val="0"/>
                  <w:marRight w:val="0"/>
                  <w:marTop w:val="0"/>
                  <w:marBottom w:val="0"/>
                  <w:divBdr>
                    <w:top w:val="none" w:sz="0" w:space="0" w:color="auto"/>
                    <w:left w:val="none" w:sz="0" w:space="0" w:color="auto"/>
                    <w:bottom w:val="none" w:sz="0" w:space="0" w:color="auto"/>
                    <w:right w:val="none" w:sz="0" w:space="0" w:color="auto"/>
                  </w:divBdr>
                </w:div>
              </w:divsChild>
            </w:div>
            <w:div w:id="846752325">
              <w:marLeft w:val="0"/>
              <w:marRight w:val="0"/>
              <w:marTop w:val="0"/>
              <w:marBottom w:val="0"/>
              <w:divBdr>
                <w:top w:val="none" w:sz="0" w:space="0" w:color="auto"/>
                <w:left w:val="none" w:sz="0" w:space="0" w:color="auto"/>
                <w:bottom w:val="none" w:sz="0" w:space="0" w:color="auto"/>
                <w:right w:val="none" w:sz="0" w:space="0" w:color="auto"/>
              </w:divBdr>
              <w:divsChild>
                <w:div w:id="846944530">
                  <w:marLeft w:val="0"/>
                  <w:marRight w:val="0"/>
                  <w:marTop w:val="0"/>
                  <w:marBottom w:val="0"/>
                  <w:divBdr>
                    <w:top w:val="none" w:sz="0" w:space="0" w:color="auto"/>
                    <w:left w:val="none" w:sz="0" w:space="0" w:color="auto"/>
                    <w:bottom w:val="none" w:sz="0" w:space="0" w:color="auto"/>
                    <w:right w:val="none" w:sz="0" w:space="0" w:color="auto"/>
                  </w:divBdr>
                </w:div>
              </w:divsChild>
            </w:div>
            <w:div w:id="889465401">
              <w:marLeft w:val="0"/>
              <w:marRight w:val="0"/>
              <w:marTop w:val="0"/>
              <w:marBottom w:val="0"/>
              <w:divBdr>
                <w:top w:val="none" w:sz="0" w:space="0" w:color="auto"/>
                <w:left w:val="none" w:sz="0" w:space="0" w:color="auto"/>
                <w:bottom w:val="none" w:sz="0" w:space="0" w:color="auto"/>
                <w:right w:val="none" w:sz="0" w:space="0" w:color="auto"/>
              </w:divBdr>
              <w:divsChild>
                <w:div w:id="322055059">
                  <w:marLeft w:val="0"/>
                  <w:marRight w:val="0"/>
                  <w:marTop w:val="0"/>
                  <w:marBottom w:val="0"/>
                  <w:divBdr>
                    <w:top w:val="none" w:sz="0" w:space="0" w:color="auto"/>
                    <w:left w:val="none" w:sz="0" w:space="0" w:color="auto"/>
                    <w:bottom w:val="none" w:sz="0" w:space="0" w:color="auto"/>
                    <w:right w:val="none" w:sz="0" w:space="0" w:color="auto"/>
                  </w:divBdr>
                </w:div>
              </w:divsChild>
            </w:div>
            <w:div w:id="929117356">
              <w:marLeft w:val="0"/>
              <w:marRight w:val="0"/>
              <w:marTop w:val="0"/>
              <w:marBottom w:val="0"/>
              <w:divBdr>
                <w:top w:val="none" w:sz="0" w:space="0" w:color="auto"/>
                <w:left w:val="none" w:sz="0" w:space="0" w:color="auto"/>
                <w:bottom w:val="none" w:sz="0" w:space="0" w:color="auto"/>
                <w:right w:val="none" w:sz="0" w:space="0" w:color="auto"/>
              </w:divBdr>
              <w:divsChild>
                <w:div w:id="1523855932">
                  <w:marLeft w:val="0"/>
                  <w:marRight w:val="0"/>
                  <w:marTop w:val="0"/>
                  <w:marBottom w:val="0"/>
                  <w:divBdr>
                    <w:top w:val="none" w:sz="0" w:space="0" w:color="auto"/>
                    <w:left w:val="none" w:sz="0" w:space="0" w:color="auto"/>
                    <w:bottom w:val="none" w:sz="0" w:space="0" w:color="auto"/>
                    <w:right w:val="none" w:sz="0" w:space="0" w:color="auto"/>
                  </w:divBdr>
                </w:div>
              </w:divsChild>
            </w:div>
            <w:div w:id="945309406">
              <w:marLeft w:val="0"/>
              <w:marRight w:val="0"/>
              <w:marTop w:val="0"/>
              <w:marBottom w:val="0"/>
              <w:divBdr>
                <w:top w:val="none" w:sz="0" w:space="0" w:color="auto"/>
                <w:left w:val="none" w:sz="0" w:space="0" w:color="auto"/>
                <w:bottom w:val="none" w:sz="0" w:space="0" w:color="auto"/>
                <w:right w:val="none" w:sz="0" w:space="0" w:color="auto"/>
              </w:divBdr>
              <w:divsChild>
                <w:div w:id="1894147394">
                  <w:marLeft w:val="0"/>
                  <w:marRight w:val="0"/>
                  <w:marTop w:val="0"/>
                  <w:marBottom w:val="0"/>
                  <w:divBdr>
                    <w:top w:val="none" w:sz="0" w:space="0" w:color="auto"/>
                    <w:left w:val="none" w:sz="0" w:space="0" w:color="auto"/>
                    <w:bottom w:val="none" w:sz="0" w:space="0" w:color="auto"/>
                    <w:right w:val="none" w:sz="0" w:space="0" w:color="auto"/>
                  </w:divBdr>
                </w:div>
              </w:divsChild>
            </w:div>
            <w:div w:id="948045817">
              <w:marLeft w:val="0"/>
              <w:marRight w:val="0"/>
              <w:marTop w:val="0"/>
              <w:marBottom w:val="0"/>
              <w:divBdr>
                <w:top w:val="none" w:sz="0" w:space="0" w:color="auto"/>
                <w:left w:val="none" w:sz="0" w:space="0" w:color="auto"/>
                <w:bottom w:val="none" w:sz="0" w:space="0" w:color="auto"/>
                <w:right w:val="none" w:sz="0" w:space="0" w:color="auto"/>
              </w:divBdr>
              <w:divsChild>
                <w:div w:id="1669094661">
                  <w:marLeft w:val="0"/>
                  <w:marRight w:val="0"/>
                  <w:marTop w:val="0"/>
                  <w:marBottom w:val="0"/>
                  <w:divBdr>
                    <w:top w:val="none" w:sz="0" w:space="0" w:color="auto"/>
                    <w:left w:val="none" w:sz="0" w:space="0" w:color="auto"/>
                    <w:bottom w:val="none" w:sz="0" w:space="0" w:color="auto"/>
                    <w:right w:val="none" w:sz="0" w:space="0" w:color="auto"/>
                  </w:divBdr>
                </w:div>
              </w:divsChild>
            </w:div>
            <w:div w:id="977682912">
              <w:marLeft w:val="0"/>
              <w:marRight w:val="0"/>
              <w:marTop w:val="0"/>
              <w:marBottom w:val="0"/>
              <w:divBdr>
                <w:top w:val="none" w:sz="0" w:space="0" w:color="auto"/>
                <w:left w:val="none" w:sz="0" w:space="0" w:color="auto"/>
                <w:bottom w:val="none" w:sz="0" w:space="0" w:color="auto"/>
                <w:right w:val="none" w:sz="0" w:space="0" w:color="auto"/>
              </w:divBdr>
              <w:divsChild>
                <w:div w:id="208225263">
                  <w:marLeft w:val="0"/>
                  <w:marRight w:val="0"/>
                  <w:marTop w:val="0"/>
                  <w:marBottom w:val="0"/>
                  <w:divBdr>
                    <w:top w:val="none" w:sz="0" w:space="0" w:color="auto"/>
                    <w:left w:val="none" w:sz="0" w:space="0" w:color="auto"/>
                    <w:bottom w:val="none" w:sz="0" w:space="0" w:color="auto"/>
                    <w:right w:val="none" w:sz="0" w:space="0" w:color="auto"/>
                  </w:divBdr>
                </w:div>
              </w:divsChild>
            </w:div>
            <w:div w:id="984044815">
              <w:marLeft w:val="0"/>
              <w:marRight w:val="0"/>
              <w:marTop w:val="0"/>
              <w:marBottom w:val="0"/>
              <w:divBdr>
                <w:top w:val="none" w:sz="0" w:space="0" w:color="auto"/>
                <w:left w:val="none" w:sz="0" w:space="0" w:color="auto"/>
                <w:bottom w:val="none" w:sz="0" w:space="0" w:color="auto"/>
                <w:right w:val="none" w:sz="0" w:space="0" w:color="auto"/>
              </w:divBdr>
              <w:divsChild>
                <w:div w:id="344983671">
                  <w:marLeft w:val="0"/>
                  <w:marRight w:val="0"/>
                  <w:marTop w:val="0"/>
                  <w:marBottom w:val="0"/>
                  <w:divBdr>
                    <w:top w:val="none" w:sz="0" w:space="0" w:color="auto"/>
                    <w:left w:val="none" w:sz="0" w:space="0" w:color="auto"/>
                    <w:bottom w:val="none" w:sz="0" w:space="0" w:color="auto"/>
                    <w:right w:val="none" w:sz="0" w:space="0" w:color="auto"/>
                  </w:divBdr>
                </w:div>
              </w:divsChild>
            </w:div>
            <w:div w:id="1028529299">
              <w:marLeft w:val="0"/>
              <w:marRight w:val="0"/>
              <w:marTop w:val="0"/>
              <w:marBottom w:val="0"/>
              <w:divBdr>
                <w:top w:val="none" w:sz="0" w:space="0" w:color="auto"/>
                <w:left w:val="none" w:sz="0" w:space="0" w:color="auto"/>
                <w:bottom w:val="none" w:sz="0" w:space="0" w:color="auto"/>
                <w:right w:val="none" w:sz="0" w:space="0" w:color="auto"/>
              </w:divBdr>
              <w:divsChild>
                <w:div w:id="884100827">
                  <w:marLeft w:val="0"/>
                  <w:marRight w:val="0"/>
                  <w:marTop w:val="0"/>
                  <w:marBottom w:val="0"/>
                  <w:divBdr>
                    <w:top w:val="none" w:sz="0" w:space="0" w:color="auto"/>
                    <w:left w:val="none" w:sz="0" w:space="0" w:color="auto"/>
                    <w:bottom w:val="none" w:sz="0" w:space="0" w:color="auto"/>
                    <w:right w:val="none" w:sz="0" w:space="0" w:color="auto"/>
                  </w:divBdr>
                </w:div>
              </w:divsChild>
            </w:div>
            <w:div w:id="1039937405">
              <w:marLeft w:val="0"/>
              <w:marRight w:val="0"/>
              <w:marTop w:val="0"/>
              <w:marBottom w:val="0"/>
              <w:divBdr>
                <w:top w:val="none" w:sz="0" w:space="0" w:color="auto"/>
                <w:left w:val="none" w:sz="0" w:space="0" w:color="auto"/>
                <w:bottom w:val="none" w:sz="0" w:space="0" w:color="auto"/>
                <w:right w:val="none" w:sz="0" w:space="0" w:color="auto"/>
              </w:divBdr>
              <w:divsChild>
                <w:div w:id="2018802628">
                  <w:marLeft w:val="0"/>
                  <w:marRight w:val="0"/>
                  <w:marTop w:val="0"/>
                  <w:marBottom w:val="0"/>
                  <w:divBdr>
                    <w:top w:val="none" w:sz="0" w:space="0" w:color="auto"/>
                    <w:left w:val="none" w:sz="0" w:space="0" w:color="auto"/>
                    <w:bottom w:val="none" w:sz="0" w:space="0" w:color="auto"/>
                    <w:right w:val="none" w:sz="0" w:space="0" w:color="auto"/>
                  </w:divBdr>
                </w:div>
              </w:divsChild>
            </w:div>
            <w:div w:id="1049577375">
              <w:marLeft w:val="0"/>
              <w:marRight w:val="0"/>
              <w:marTop w:val="0"/>
              <w:marBottom w:val="0"/>
              <w:divBdr>
                <w:top w:val="none" w:sz="0" w:space="0" w:color="auto"/>
                <w:left w:val="none" w:sz="0" w:space="0" w:color="auto"/>
                <w:bottom w:val="none" w:sz="0" w:space="0" w:color="auto"/>
                <w:right w:val="none" w:sz="0" w:space="0" w:color="auto"/>
              </w:divBdr>
              <w:divsChild>
                <w:div w:id="1613440451">
                  <w:marLeft w:val="0"/>
                  <w:marRight w:val="0"/>
                  <w:marTop w:val="0"/>
                  <w:marBottom w:val="0"/>
                  <w:divBdr>
                    <w:top w:val="none" w:sz="0" w:space="0" w:color="auto"/>
                    <w:left w:val="none" w:sz="0" w:space="0" w:color="auto"/>
                    <w:bottom w:val="none" w:sz="0" w:space="0" w:color="auto"/>
                    <w:right w:val="none" w:sz="0" w:space="0" w:color="auto"/>
                  </w:divBdr>
                </w:div>
              </w:divsChild>
            </w:div>
            <w:div w:id="1061952175">
              <w:marLeft w:val="0"/>
              <w:marRight w:val="0"/>
              <w:marTop w:val="0"/>
              <w:marBottom w:val="0"/>
              <w:divBdr>
                <w:top w:val="none" w:sz="0" w:space="0" w:color="auto"/>
                <w:left w:val="none" w:sz="0" w:space="0" w:color="auto"/>
                <w:bottom w:val="none" w:sz="0" w:space="0" w:color="auto"/>
                <w:right w:val="none" w:sz="0" w:space="0" w:color="auto"/>
              </w:divBdr>
              <w:divsChild>
                <w:div w:id="1870945835">
                  <w:marLeft w:val="0"/>
                  <w:marRight w:val="0"/>
                  <w:marTop w:val="0"/>
                  <w:marBottom w:val="0"/>
                  <w:divBdr>
                    <w:top w:val="none" w:sz="0" w:space="0" w:color="auto"/>
                    <w:left w:val="none" w:sz="0" w:space="0" w:color="auto"/>
                    <w:bottom w:val="none" w:sz="0" w:space="0" w:color="auto"/>
                    <w:right w:val="none" w:sz="0" w:space="0" w:color="auto"/>
                  </w:divBdr>
                </w:div>
              </w:divsChild>
            </w:div>
            <w:div w:id="1092970635">
              <w:marLeft w:val="0"/>
              <w:marRight w:val="0"/>
              <w:marTop w:val="0"/>
              <w:marBottom w:val="0"/>
              <w:divBdr>
                <w:top w:val="none" w:sz="0" w:space="0" w:color="auto"/>
                <w:left w:val="none" w:sz="0" w:space="0" w:color="auto"/>
                <w:bottom w:val="none" w:sz="0" w:space="0" w:color="auto"/>
                <w:right w:val="none" w:sz="0" w:space="0" w:color="auto"/>
              </w:divBdr>
              <w:divsChild>
                <w:div w:id="810364406">
                  <w:marLeft w:val="0"/>
                  <w:marRight w:val="0"/>
                  <w:marTop w:val="0"/>
                  <w:marBottom w:val="0"/>
                  <w:divBdr>
                    <w:top w:val="none" w:sz="0" w:space="0" w:color="auto"/>
                    <w:left w:val="none" w:sz="0" w:space="0" w:color="auto"/>
                    <w:bottom w:val="none" w:sz="0" w:space="0" w:color="auto"/>
                    <w:right w:val="none" w:sz="0" w:space="0" w:color="auto"/>
                  </w:divBdr>
                </w:div>
              </w:divsChild>
            </w:div>
            <w:div w:id="1098329787">
              <w:marLeft w:val="0"/>
              <w:marRight w:val="0"/>
              <w:marTop w:val="0"/>
              <w:marBottom w:val="0"/>
              <w:divBdr>
                <w:top w:val="none" w:sz="0" w:space="0" w:color="auto"/>
                <w:left w:val="none" w:sz="0" w:space="0" w:color="auto"/>
                <w:bottom w:val="none" w:sz="0" w:space="0" w:color="auto"/>
                <w:right w:val="none" w:sz="0" w:space="0" w:color="auto"/>
              </w:divBdr>
              <w:divsChild>
                <w:div w:id="1570767036">
                  <w:marLeft w:val="0"/>
                  <w:marRight w:val="0"/>
                  <w:marTop w:val="0"/>
                  <w:marBottom w:val="0"/>
                  <w:divBdr>
                    <w:top w:val="none" w:sz="0" w:space="0" w:color="auto"/>
                    <w:left w:val="none" w:sz="0" w:space="0" w:color="auto"/>
                    <w:bottom w:val="none" w:sz="0" w:space="0" w:color="auto"/>
                    <w:right w:val="none" w:sz="0" w:space="0" w:color="auto"/>
                  </w:divBdr>
                </w:div>
              </w:divsChild>
            </w:div>
            <w:div w:id="1141925444">
              <w:marLeft w:val="0"/>
              <w:marRight w:val="0"/>
              <w:marTop w:val="0"/>
              <w:marBottom w:val="0"/>
              <w:divBdr>
                <w:top w:val="none" w:sz="0" w:space="0" w:color="auto"/>
                <w:left w:val="none" w:sz="0" w:space="0" w:color="auto"/>
                <w:bottom w:val="none" w:sz="0" w:space="0" w:color="auto"/>
                <w:right w:val="none" w:sz="0" w:space="0" w:color="auto"/>
              </w:divBdr>
              <w:divsChild>
                <w:div w:id="171992009">
                  <w:marLeft w:val="0"/>
                  <w:marRight w:val="0"/>
                  <w:marTop w:val="0"/>
                  <w:marBottom w:val="0"/>
                  <w:divBdr>
                    <w:top w:val="none" w:sz="0" w:space="0" w:color="auto"/>
                    <w:left w:val="none" w:sz="0" w:space="0" w:color="auto"/>
                    <w:bottom w:val="none" w:sz="0" w:space="0" w:color="auto"/>
                    <w:right w:val="none" w:sz="0" w:space="0" w:color="auto"/>
                  </w:divBdr>
                </w:div>
              </w:divsChild>
            </w:div>
            <w:div w:id="1161965142">
              <w:marLeft w:val="0"/>
              <w:marRight w:val="0"/>
              <w:marTop w:val="0"/>
              <w:marBottom w:val="0"/>
              <w:divBdr>
                <w:top w:val="none" w:sz="0" w:space="0" w:color="auto"/>
                <w:left w:val="none" w:sz="0" w:space="0" w:color="auto"/>
                <w:bottom w:val="none" w:sz="0" w:space="0" w:color="auto"/>
                <w:right w:val="none" w:sz="0" w:space="0" w:color="auto"/>
              </w:divBdr>
              <w:divsChild>
                <w:div w:id="1109852479">
                  <w:marLeft w:val="0"/>
                  <w:marRight w:val="0"/>
                  <w:marTop w:val="0"/>
                  <w:marBottom w:val="0"/>
                  <w:divBdr>
                    <w:top w:val="none" w:sz="0" w:space="0" w:color="auto"/>
                    <w:left w:val="none" w:sz="0" w:space="0" w:color="auto"/>
                    <w:bottom w:val="none" w:sz="0" w:space="0" w:color="auto"/>
                    <w:right w:val="none" w:sz="0" w:space="0" w:color="auto"/>
                  </w:divBdr>
                </w:div>
              </w:divsChild>
            </w:div>
            <w:div w:id="1181312368">
              <w:marLeft w:val="0"/>
              <w:marRight w:val="0"/>
              <w:marTop w:val="0"/>
              <w:marBottom w:val="0"/>
              <w:divBdr>
                <w:top w:val="none" w:sz="0" w:space="0" w:color="auto"/>
                <w:left w:val="none" w:sz="0" w:space="0" w:color="auto"/>
                <w:bottom w:val="none" w:sz="0" w:space="0" w:color="auto"/>
                <w:right w:val="none" w:sz="0" w:space="0" w:color="auto"/>
              </w:divBdr>
              <w:divsChild>
                <w:div w:id="435248093">
                  <w:marLeft w:val="0"/>
                  <w:marRight w:val="0"/>
                  <w:marTop w:val="0"/>
                  <w:marBottom w:val="0"/>
                  <w:divBdr>
                    <w:top w:val="none" w:sz="0" w:space="0" w:color="auto"/>
                    <w:left w:val="none" w:sz="0" w:space="0" w:color="auto"/>
                    <w:bottom w:val="none" w:sz="0" w:space="0" w:color="auto"/>
                    <w:right w:val="none" w:sz="0" w:space="0" w:color="auto"/>
                  </w:divBdr>
                </w:div>
              </w:divsChild>
            </w:div>
            <w:div w:id="1200898740">
              <w:marLeft w:val="0"/>
              <w:marRight w:val="0"/>
              <w:marTop w:val="0"/>
              <w:marBottom w:val="0"/>
              <w:divBdr>
                <w:top w:val="none" w:sz="0" w:space="0" w:color="auto"/>
                <w:left w:val="none" w:sz="0" w:space="0" w:color="auto"/>
                <w:bottom w:val="none" w:sz="0" w:space="0" w:color="auto"/>
                <w:right w:val="none" w:sz="0" w:space="0" w:color="auto"/>
              </w:divBdr>
              <w:divsChild>
                <w:div w:id="1184515842">
                  <w:marLeft w:val="0"/>
                  <w:marRight w:val="0"/>
                  <w:marTop w:val="0"/>
                  <w:marBottom w:val="0"/>
                  <w:divBdr>
                    <w:top w:val="none" w:sz="0" w:space="0" w:color="auto"/>
                    <w:left w:val="none" w:sz="0" w:space="0" w:color="auto"/>
                    <w:bottom w:val="none" w:sz="0" w:space="0" w:color="auto"/>
                    <w:right w:val="none" w:sz="0" w:space="0" w:color="auto"/>
                  </w:divBdr>
                </w:div>
              </w:divsChild>
            </w:div>
            <w:div w:id="1237208812">
              <w:marLeft w:val="0"/>
              <w:marRight w:val="0"/>
              <w:marTop w:val="0"/>
              <w:marBottom w:val="0"/>
              <w:divBdr>
                <w:top w:val="none" w:sz="0" w:space="0" w:color="auto"/>
                <w:left w:val="none" w:sz="0" w:space="0" w:color="auto"/>
                <w:bottom w:val="none" w:sz="0" w:space="0" w:color="auto"/>
                <w:right w:val="none" w:sz="0" w:space="0" w:color="auto"/>
              </w:divBdr>
              <w:divsChild>
                <w:div w:id="1210848673">
                  <w:marLeft w:val="0"/>
                  <w:marRight w:val="0"/>
                  <w:marTop w:val="0"/>
                  <w:marBottom w:val="0"/>
                  <w:divBdr>
                    <w:top w:val="none" w:sz="0" w:space="0" w:color="auto"/>
                    <w:left w:val="none" w:sz="0" w:space="0" w:color="auto"/>
                    <w:bottom w:val="none" w:sz="0" w:space="0" w:color="auto"/>
                    <w:right w:val="none" w:sz="0" w:space="0" w:color="auto"/>
                  </w:divBdr>
                </w:div>
              </w:divsChild>
            </w:div>
            <w:div w:id="1250309769">
              <w:marLeft w:val="0"/>
              <w:marRight w:val="0"/>
              <w:marTop w:val="0"/>
              <w:marBottom w:val="0"/>
              <w:divBdr>
                <w:top w:val="none" w:sz="0" w:space="0" w:color="auto"/>
                <w:left w:val="none" w:sz="0" w:space="0" w:color="auto"/>
                <w:bottom w:val="none" w:sz="0" w:space="0" w:color="auto"/>
                <w:right w:val="none" w:sz="0" w:space="0" w:color="auto"/>
              </w:divBdr>
              <w:divsChild>
                <w:div w:id="1640375130">
                  <w:marLeft w:val="0"/>
                  <w:marRight w:val="0"/>
                  <w:marTop w:val="0"/>
                  <w:marBottom w:val="0"/>
                  <w:divBdr>
                    <w:top w:val="none" w:sz="0" w:space="0" w:color="auto"/>
                    <w:left w:val="none" w:sz="0" w:space="0" w:color="auto"/>
                    <w:bottom w:val="none" w:sz="0" w:space="0" w:color="auto"/>
                    <w:right w:val="none" w:sz="0" w:space="0" w:color="auto"/>
                  </w:divBdr>
                </w:div>
              </w:divsChild>
            </w:div>
            <w:div w:id="1262300276">
              <w:marLeft w:val="0"/>
              <w:marRight w:val="0"/>
              <w:marTop w:val="0"/>
              <w:marBottom w:val="0"/>
              <w:divBdr>
                <w:top w:val="none" w:sz="0" w:space="0" w:color="auto"/>
                <w:left w:val="none" w:sz="0" w:space="0" w:color="auto"/>
                <w:bottom w:val="none" w:sz="0" w:space="0" w:color="auto"/>
                <w:right w:val="none" w:sz="0" w:space="0" w:color="auto"/>
              </w:divBdr>
              <w:divsChild>
                <w:div w:id="954218545">
                  <w:marLeft w:val="0"/>
                  <w:marRight w:val="0"/>
                  <w:marTop w:val="0"/>
                  <w:marBottom w:val="0"/>
                  <w:divBdr>
                    <w:top w:val="none" w:sz="0" w:space="0" w:color="auto"/>
                    <w:left w:val="none" w:sz="0" w:space="0" w:color="auto"/>
                    <w:bottom w:val="none" w:sz="0" w:space="0" w:color="auto"/>
                    <w:right w:val="none" w:sz="0" w:space="0" w:color="auto"/>
                  </w:divBdr>
                </w:div>
              </w:divsChild>
            </w:div>
            <w:div w:id="1264922656">
              <w:marLeft w:val="0"/>
              <w:marRight w:val="0"/>
              <w:marTop w:val="0"/>
              <w:marBottom w:val="0"/>
              <w:divBdr>
                <w:top w:val="none" w:sz="0" w:space="0" w:color="auto"/>
                <w:left w:val="none" w:sz="0" w:space="0" w:color="auto"/>
                <w:bottom w:val="none" w:sz="0" w:space="0" w:color="auto"/>
                <w:right w:val="none" w:sz="0" w:space="0" w:color="auto"/>
              </w:divBdr>
              <w:divsChild>
                <w:div w:id="573585093">
                  <w:marLeft w:val="0"/>
                  <w:marRight w:val="0"/>
                  <w:marTop w:val="0"/>
                  <w:marBottom w:val="0"/>
                  <w:divBdr>
                    <w:top w:val="none" w:sz="0" w:space="0" w:color="auto"/>
                    <w:left w:val="none" w:sz="0" w:space="0" w:color="auto"/>
                    <w:bottom w:val="none" w:sz="0" w:space="0" w:color="auto"/>
                    <w:right w:val="none" w:sz="0" w:space="0" w:color="auto"/>
                  </w:divBdr>
                </w:div>
              </w:divsChild>
            </w:div>
            <w:div w:id="1269196824">
              <w:marLeft w:val="0"/>
              <w:marRight w:val="0"/>
              <w:marTop w:val="0"/>
              <w:marBottom w:val="0"/>
              <w:divBdr>
                <w:top w:val="none" w:sz="0" w:space="0" w:color="auto"/>
                <w:left w:val="none" w:sz="0" w:space="0" w:color="auto"/>
                <w:bottom w:val="none" w:sz="0" w:space="0" w:color="auto"/>
                <w:right w:val="none" w:sz="0" w:space="0" w:color="auto"/>
              </w:divBdr>
              <w:divsChild>
                <w:div w:id="107047532">
                  <w:marLeft w:val="0"/>
                  <w:marRight w:val="0"/>
                  <w:marTop w:val="0"/>
                  <w:marBottom w:val="0"/>
                  <w:divBdr>
                    <w:top w:val="none" w:sz="0" w:space="0" w:color="auto"/>
                    <w:left w:val="none" w:sz="0" w:space="0" w:color="auto"/>
                    <w:bottom w:val="none" w:sz="0" w:space="0" w:color="auto"/>
                    <w:right w:val="none" w:sz="0" w:space="0" w:color="auto"/>
                  </w:divBdr>
                </w:div>
              </w:divsChild>
            </w:div>
            <w:div w:id="1283074768">
              <w:marLeft w:val="0"/>
              <w:marRight w:val="0"/>
              <w:marTop w:val="0"/>
              <w:marBottom w:val="0"/>
              <w:divBdr>
                <w:top w:val="none" w:sz="0" w:space="0" w:color="auto"/>
                <w:left w:val="none" w:sz="0" w:space="0" w:color="auto"/>
                <w:bottom w:val="none" w:sz="0" w:space="0" w:color="auto"/>
                <w:right w:val="none" w:sz="0" w:space="0" w:color="auto"/>
              </w:divBdr>
              <w:divsChild>
                <w:div w:id="1222402043">
                  <w:marLeft w:val="0"/>
                  <w:marRight w:val="0"/>
                  <w:marTop w:val="0"/>
                  <w:marBottom w:val="0"/>
                  <w:divBdr>
                    <w:top w:val="none" w:sz="0" w:space="0" w:color="auto"/>
                    <w:left w:val="none" w:sz="0" w:space="0" w:color="auto"/>
                    <w:bottom w:val="none" w:sz="0" w:space="0" w:color="auto"/>
                    <w:right w:val="none" w:sz="0" w:space="0" w:color="auto"/>
                  </w:divBdr>
                </w:div>
              </w:divsChild>
            </w:div>
            <w:div w:id="1412580191">
              <w:marLeft w:val="0"/>
              <w:marRight w:val="0"/>
              <w:marTop w:val="0"/>
              <w:marBottom w:val="0"/>
              <w:divBdr>
                <w:top w:val="none" w:sz="0" w:space="0" w:color="auto"/>
                <w:left w:val="none" w:sz="0" w:space="0" w:color="auto"/>
                <w:bottom w:val="none" w:sz="0" w:space="0" w:color="auto"/>
                <w:right w:val="none" w:sz="0" w:space="0" w:color="auto"/>
              </w:divBdr>
              <w:divsChild>
                <w:div w:id="1046836591">
                  <w:marLeft w:val="0"/>
                  <w:marRight w:val="0"/>
                  <w:marTop w:val="0"/>
                  <w:marBottom w:val="0"/>
                  <w:divBdr>
                    <w:top w:val="none" w:sz="0" w:space="0" w:color="auto"/>
                    <w:left w:val="none" w:sz="0" w:space="0" w:color="auto"/>
                    <w:bottom w:val="none" w:sz="0" w:space="0" w:color="auto"/>
                    <w:right w:val="none" w:sz="0" w:space="0" w:color="auto"/>
                  </w:divBdr>
                </w:div>
              </w:divsChild>
            </w:div>
            <w:div w:id="1440181205">
              <w:marLeft w:val="0"/>
              <w:marRight w:val="0"/>
              <w:marTop w:val="0"/>
              <w:marBottom w:val="0"/>
              <w:divBdr>
                <w:top w:val="none" w:sz="0" w:space="0" w:color="auto"/>
                <w:left w:val="none" w:sz="0" w:space="0" w:color="auto"/>
                <w:bottom w:val="none" w:sz="0" w:space="0" w:color="auto"/>
                <w:right w:val="none" w:sz="0" w:space="0" w:color="auto"/>
              </w:divBdr>
              <w:divsChild>
                <w:div w:id="1506045491">
                  <w:marLeft w:val="0"/>
                  <w:marRight w:val="0"/>
                  <w:marTop w:val="0"/>
                  <w:marBottom w:val="0"/>
                  <w:divBdr>
                    <w:top w:val="none" w:sz="0" w:space="0" w:color="auto"/>
                    <w:left w:val="none" w:sz="0" w:space="0" w:color="auto"/>
                    <w:bottom w:val="none" w:sz="0" w:space="0" w:color="auto"/>
                    <w:right w:val="none" w:sz="0" w:space="0" w:color="auto"/>
                  </w:divBdr>
                </w:div>
              </w:divsChild>
            </w:div>
            <w:div w:id="1443459345">
              <w:marLeft w:val="0"/>
              <w:marRight w:val="0"/>
              <w:marTop w:val="0"/>
              <w:marBottom w:val="0"/>
              <w:divBdr>
                <w:top w:val="none" w:sz="0" w:space="0" w:color="auto"/>
                <w:left w:val="none" w:sz="0" w:space="0" w:color="auto"/>
                <w:bottom w:val="none" w:sz="0" w:space="0" w:color="auto"/>
                <w:right w:val="none" w:sz="0" w:space="0" w:color="auto"/>
              </w:divBdr>
              <w:divsChild>
                <w:div w:id="147593233">
                  <w:marLeft w:val="0"/>
                  <w:marRight w:val="0"/>
                  <w:marTop w:val="0"/>
                  <w:marBottom w:val="0"/>
                  <w:divBdr>
                    <w:top w:val="none" w:sz="0" w:space="0" w:color="auto"/>
                    <w:left w:val="none" w:sz="0" w:space="0" w:color="auto"/>
                    <w:bottom w:val="none" w:sz="0" w:space="0" w:color="auto"/>
                    <w:right w:val="none" w:sz="0" w:space="0" w:color="auto"/>
                  </w:divBdr>
                </w:div>
              </w:divsChild>
            </w:div>
            <w:div w:id="1447046631">
              <w:marLeft w:val="0"/>
              <w:marRight w:val="0"/>
              <w:marTop w:val="0"/>
              <w:marBottom w:val="0"/>
              <w:divBdr>
                <w:top w:val="none" w:sz="0" w:space="0" w:color="auto"/>
                <w:left w:val="none" w:sz="0" w:space="0" w:color="auto"/>
                <w:bottom w:val="none" w:sz="0" w:space="0" w:color="auto"/>
                <w:right w:val="none" w:sz="0" w:space="0" w:color="auto"/>
              </w:divBdr>
              <w:divsChild>
                <w:div w:id="1744374010">
                  <w:marLeft w:val="0"/>
                  <w:marRight w:val="0"/>
                  <w:marTop w:val="0"/>
                  <w:marBottom w:val="0"/>
                  <w:divBdr>
                    <w:top w:val="none" w:sz="0" w:space="0" w:color="auto"/>
                    <w:left w:val="none" w:sz="0" w:space="0" w:color="auto"/>
                    <w:bottom w:val="none" w:sz="0" w:space="0" w:color="auto"/>
                    <w:right w:val="none" w:sz="0" w:space="0" w:color="auto"/>
                  </w:divBdr>
                </w:div>
              </w:divsChild>
            </w:div>
            <w:div w:id="1447432171">
              <w:marLeft w:val="0"/>
              <w:marRight w:val="0"/>
              <w:marTop w:val="0"/>
              <w:marBottom w:val="0"/>
              <w:divBdr>
                <w:top w:val="none" w:sz="0" w:space="0" w:color="auto"/>
                <w:left w:val="none" w:sz="0" w:space="0" w:color="auto"/>
                <w:bottom w:val="none" w:sz="0" w:space="0" w:color="auto"/>
                <w:right w:val="none" w:sz="0" w:space="0" w:color="auto"/>
              </w:divBdr>
              <w:divsChild>
                <w:div w:id="1567951381">
                  <w:marLeft w:val="0"/>
                  <w:marRight w:val="0"/>
                  <w:marTop w:val="0"/>
                  <w:marBottom w:val="0"/>
                  <w:divBdr>
                    <w:top w:val="none" w:sz="0" w:space="0" w:color="auto"/>
                    <w:left w:val="none" w:sz="0" w:space="0" w:color="auto"/>
                    <w:bottom w:val="none" w:sz="0" w:space="0" w:color="auto"/>
                    <w:right w:val="none" w:sz="0" w:space="0" w:color="auto"/>
                  </w:divBdr>
                </w:div>
              </w:divsChild>
            </w:div>
            <w:div w:id="1475099053">
              <w:marLeft w:val="0"/>
              <w:marRight w:val="0"/>
              <w:marTop w:val="0"/>
              <w:marBottom w:val="0"/>
              <w:divBdr>
                <w:top w:val="none" w:sz="0" w:space="0" w:color="auto"/>
                <w:left w:val="none" w:sz="0" w:space="0" w:color="auto"/>
                <w:bottom w:val="none" w:sz="0" w:space="0" w:color="auto"/>
                <w:right w:val="none" w:sz="0" w:space="0" w:color="auto"/>
              </w:divBdr>
              <w:divsChild>
                <w:div w:id="2044210231">
                  <w:marLeft w:val="0"/>
                  <w:marRight w:val="0"/>
                  <w:marTop w:val="0"/>
                  <w:marBottom w:val="0"/>
                  <w:divBdr>
                    <w:top w:val="none" w:sz="0" w:space="0" w:color="auto"/>
                    <w:left w:val="none" w:sz="0" w:space="0" w:color="auto"/>
                    <w:bottom w:val="none" w:sz="0" w:space="0" w:color="auto"/>
                    <w:right w:val="none" w:sz="0" w:space="0" w:color="auto"/>
                  </w:divBdr>
                </w:div>
              </w:divsChild>
            </w:div>
            <w:div w:id="1536498444">
              <w:marLeft w:val="0"/>
              <w:marRight w:val="0"/>
              <w:marTop w:val="0"/>
              <w:marBottom w:val="0"/>
              <w:divBdr>
                <w:top w:val="none" w:sz="0" w:space="0" w:color="auto"/>
                <w:left w:val="none" w:sz="0" w:space="0" w:color="auto"/>
                <w:bottom w:val="none" w:sz="0" w:space="0" w:color="auto"/>
                <w:right w:val="none" w:sz="0" w:space="0" w:color="auto"/>
              </w:divBdr>
              <w:divsChild>
                <w:div w:id="1154101113">
                  <w:marLeft w:val="0"/>
                  <w:marRight w:val="0"/>
                  <w:marTop w:val="0"/>
                  <w:marBottom w:val="0"/>
                  <w:divBdr>
                    <w:top w:val="none" w:sz="0" w:space="0" w:color="auto"/>
                    <w:left w:val="none" w:sz="0" w:space="0" w:color="auto"/>
                    <w:bottom w:val="none" w:sz="0" w:space="0" w:color="auto"/>
                    <w:right w:val="none" w:sz="0" w:space="0" w:color="auto"/>
                  </w:divBdr>
                </w:div>
              </w:divsChild>
            </w:div>
            <w:div w:id="1567951769">
              <w:marLeft w:val="0"/>
              <w:marRight w:val="0"/>
              <w:marTop w:val="0"/>
              <w:marBottom w:val="0"/>
              <w:divBdr>
                <w:top w:val="none" w:sz="0" w:space="0" w:color="auto"/>
                <w:left w:val="none" w:sz="0" w:space="0" w:color="auto"/>
                <w:bottom w:val="none" w:sz="0" w:space="0" w:color="auto"/>
                <w:right w:val="none" w:sz="0" w:space="0" w:color="auto"/>
              </w:divBdr>
              <w:divsChild>
                <w:div w:id="691956329">
                  <w:marLeft w:val="0"/>
                  <w:marRight w:val="0"/>
                  <w:marTop w:val="0"/>
                  <w:marBottom w:val="0"/>
                  <w:divBdr>
                    <w:top w:val="none" w:sz="0" w:space="0" w:color="auto"/>
                    <w:left w:val="none" w:sz="0" w:space="0" w:color="auto"/>
                    <w:bottom w:val="none" w:sz="0" w:space="0" w:color="auto"/>
                    <w:right w:val="none" w:sz="0" w:space="0" w:color="auto"/>
                  </w:divBdr>
                </w:div>
              </w:divsChild>
            </w:div>
            <w:div w:id="1574123934">
              <w:marLeft w:val="0"/>
              <w:marRight w:val="0"/>
              <w:marTop w:val="0"/>
              <w:marBottom w:val="0"/>
              <w:divBdr>
                <w:top w:val="none" w:sz="0" w:space="0" w:color="auto"/>
                <w:left w:val="none" w:sz="0" w:space="0" w:color="auto"/>
                <w:bottom w:val="none" w:sz="0" w:space="0" w:color="auto"/>
                <w:right w:val="none" w:sz="0" w:space="0" w:color="auto"/>
              </w:divBdr>
              <w:divsChild>
                <w:div w:id="995569339">
                  <w:marLeft w:val="0"/>
                  <w:marRight w:val="0"/>
                  <w:marTop w:val="0"/>
                  <w:marBottom w:val="0"/>
                  <w:divBdr>
                    <w:top w:val="none" w:sz="0" w:space="0" w:color="auto"/>
                    <w:left w:val="none" w:sz="0" w:space="0" w:color="auto"/>
                    <w:bottom w:val="none" w:sz="0" w:space="0" w:color="auto"/>
                    <w:right w:val="none" w:sz="0" w:space="0" w:color="auto"/>
                  </w:divBdr>
                </w:div>
              </w:divsChild>
            </w:div>
            <w:div w:id="1584611099">
              <w:marLeft w:val="0"/>
              <w:marRight w:val="0"/>
              <w:marTop w:val="0"/>
              <w:marBottom w:val="0"/>
              <w:divBdr>
                <w:top w:val="none" w:sz="0" w:space="0" w:color="auto"/>
                <w:left w:val="none" w:sz="0" w:space="0" w:color="auto"/>
                <w:bottom w:val="none" w:sz="0" w:space="0" w:color="auto"/>
                <w:right w:val="none" w:sz="0" w:space="0" w:color="auto"/>
              </w:divBdr>
              <w:divsChild>
                <w:div w:id="238100498">
                  <w:marLeft w:val="0"/>
                  <w:marRight w:val="0"/>
                  <w:marTop w:val="0"/>
                  <w:marBottom w:val="0"/>
                  <w:divBdr>
                    <w:top w:val="none" w:sz="0" w:space="0" w:color="auto"/>
                    <w:left w:val="none" w:sz="0" w:space="0" w:color="auto"/>
                    <w:bottom w:val="none" w:sz="0" w:space="0" w:color="auto"/>
                    <w:right w:val="none" w:sz="0" w:space="0" w:color="auto"/>
                  </w:divBdr>
                </w:div>
              </w:divsChild>
            </w:div>
            <w:div w:id="1589118661">
              <w:marLeft w:val="0"/>
              <w:marRight w:val="0"/>
              <w:marTop w:val="0"/>
              <w:marBottom w:val="0"/>
              <w:divBdr>
                <w:top w:val="none" w:sz="0" w:space="0" w:color="auto"/>
                <w:left w:val="none" w:sz="0" w:space="0" w:color="auto"/>
                <w:bottom w:val="none" w:sz="0" w:space="0" w:color="auto"/>
                <w:right w:val="none" w:sz="0" w:space="0" w:color="auto"/>
              </w:divBdr>
              <w:divsChild>
                <w:div w:id="1417020625">
                  <w:marLeft w:val="0"/>
                  <w:marRight w:val="0"/>
                  <w:marTop w:val="0"/>
                  <w:marBottom w:val="0"/>
                  <w:divBdr>
                    <w:top w:val="none" w:sz="0" w:space="0" w:color="auto"/>
                    <w:left w:val="none" w:sz="0" w:space="0" w:color="auto"/>
                    <w:bottom w:val="none" w:sz="0" w:space="0" w:color="auto"/>
                    <w:right w:val="none" w:sz="0" w:space="0" w:color="auto"/>
                  </w:divBdr>
                </w:div>
              </w:divsChild>
            </w:div>
            <w:div w:id="1592617412">
              <w:marLeft w:val="0"/>
              <w:marRight w:val="0"/>
              <w:marTop w:val="0"/>
              <w:marBottom w:val="0"/>
              <w:divBdr>
                <w:top w:val="none" w:sz="0" w:space="0" w:color="auto"/>
                <w:left w:val="none" w:sz="0" w:space="0" w:color="auto"/>
                <w:bottom w:val="none" w:sz="0" w:space="0" w:color="auto"/>
                <w:right w:val="none" w:sz="0" w:space="0" w:color="auto"/>
              </w:divBdr>
              <w:divsChild>
                <w:div w:id="2113238173">
                  <w:marLeft w:val="0"/>
                  <w:marRight w:val="0"/>
                  <w:marTop w:val="0"/>
                  <w:marBottom w:val="0"/>
                  <w:divBdr>
                    <w:top w:val="none" w:sz="0" w:space="0" w:color="auto"/>
                    <w:left w:val="none" w:sz="0" w:space="0" w:color="auto"/>
                    <w:bottom w:val="none" w:sz="0" w:space="0" w:color="auto"/>
                    <w:right w:val="none" w:sz="0" w:space="0" w:color="auto"/>
                  </w:divBdr>
                </w:div>
              </w:divsChild>
            </w:div>
            <w:div w:id="1628076185">
              <w:marLeft w:val="0"/>
              <w:marRight w:val="0"/>
              <w:marTop w:val="0"/>
              <w:marBottom w:val="0"/>
              <w:divBdr>
                <w:top w:val="none" w:sz="0" w:space="0" w:color="auto"/>
                <w:left w:val="none" w:sz="0" w:space="0" w:color="auto"/>
                <w:bottom w:val="none" w:sz="0" w:space="0" w:color="auto"/>
                <w:right w:val="none" w:sz="0" w:space="0" w:color="auto"/>
              </w:divBdr>
              <w:divsChild>
                <w:div w:id="793788733">
                  <w:marLeft w:val="0"/>
                  <w:marRight w:val="0"/>
                  <w:marTop w:val="0"/>
                  <w:marBottom w:val="0"/>
                  <w:divBdr>
                    <w:top w:val="none" w:sz="0" w:space="0" w:color="auto"/>
                    <w:left w:val="none" w:sz="0" w:space="0" w:color="auto"/>
                    <w:bottom w:val="none" w:sz="0" w:space="0" w:color="auto"/>
                    <w:right w:val="none" w:sz="0" w:space="0" w:color="auto"/>
                  </w:divBdr>
                </w:div>
              </w:divsChild>
            </w:div>
            <w:div w:id="1655983726">
              <w:marLeft w:val="0"/>
              <w:marRight w:val="0"/>
              <w:marTop w:val="0"/>
              <w:marBottom w:val="0"/>
              <w:divBdr>
                <w:top w:val="none" w:sz="0" w:space="0" w:color="auto"/>
                <w:left w:val="none" w:sz="0" w:space="0" w:color="auto"/>
                <w:bottom w:val="none" w:sz="0" w:space="0" w:color="auto"/>
                <w:right w:val="none" w:sz="0" w:space="0" w:color="auto"/>
              </w:divBdr>
              <w:divsChild>
                <w:div w:id="487404650">
                  <w:marLeft w:val="0"/>
                  <w:marRight w:val="0"/>
                  <w:marTop w:val="0"/>
                  <w:marBottom w:val="0"/>
                  <w:divBdr>
                    <w:top w:val="none" w:sz="0" w:space="0" w:color="auto"/>
                    <w:left w:val="none" w:sz="0" w:space="0" w:color="auto"/>
                    <w:bottom w:val="none" w:sz="0" w:space="0" w:color="auto"/>
                    <w:right w:val="none" w:sz="0" w:space="0" w:color="auto"/>
                  </w:divBdr>
                </w:div>
              </w:divsChild>
            </w:div>
            <w:div w:id="1702825736">
              <w:marLeft w:val="0"/>
              <w:marRight w:val="0"/>
              <w:marTop w:val="0"/>
              <w:marBottom w:val="0"/>
              <w:divBdr>
                <w:top w:val="none" w:sz="0" w:space="0" w:color="auto"/>
                <w:left w:val="none" w:sz="0" w:space="0" w:color="auto"/>
                <w:bottom w:val="none" w:sz="0" w:space="0" w:color="auto"/>
                <w:right w:val="none" w:sz="0" w:space="0" w:color="auto"/>
              </w:divBdr>
              <w:divsChild>
                <w:div w:id="2139376501">
                  <w:marLeft w:val="0"/>
                  <w:marRight w:val="0"/>
                  <w:marTop w:val="0"/>
                  <w:marBottom w:val="0"/>
                  <w:divBdr>
                    <w:top w:val="none" w:sz="0" w:space="0" w:color="auto"/>
                    <w:left w:val="none" w:sz="0" w:space="0" w:color="auto"/>
                    <w:bottom w:val="none" w:sz="0" w:space="0" w:color="auto"/>
                    <w:right w:val="none" w:sz="0" w:space="0" w:color="auto"/>
                  </w:divBdr>
                </w:div>
              </w:divsChild>
            </w:div>
            <w:div w:id="1758358247">
              <w:marLeft w:val="0"/>
              <w:marRight w:val="0"/>
              <w:marTop w:val="0"/>
              <w:marBottom w:val="0"/>
              <w:divBdr>
                <w:top w:val="none" w:sz="0" w:space="0" w:color="auto"/>
                <w:left w:val="none" w:sz="0" w:space="0" w:color="auto"/>
                <w:bottom w:val="none" w:sz="0" w:space="0" w:color="auto"/>
                <w:right w:val="none" w:sz="0" w:space="0" w:color="auto"/>
              </w:divBdr>
              <w:divsChild>
                <w:div w:id="1115636083">
                  <w:marLeft w:val="0"/>
                  <w:marRight w:val="0"/>
                  <w:marTop w:val="0"/>
                  <w:marBottom w:val="0"/>
                  <w:divBdr>
                    <w:top w:val="none" w:sz="0" w:space="0" w:color="auto"/>
                    <w:left w:val="none" w:sz="0" w:space="0" w:color="auto"/>
                    <w:bottom w:val="none" w:sz="0" w:space="0" w:color="auto"/>
                    <w:right w:val="none" w:sz="0" w:space="0" w:color="auto"/>
                  </w:divBdr>
                </w:div>
              </w:divsChild>
            </w:div>
            <w:div w:id="1766415324">
              <w:marLeft w:val="0"/>
              <w:marRight w:val="0"/>
              <w:marTop w:val="0"/>
              <w:marBottom w:val="0"/>
              <w:divBdr>
                <w:top w:val="none" w:sz="0" w:space="0" w:color="auto"/>
                <w:left w:val="none" w:sz="0" w:space="0" w:color="auto"/>
                <w:bottom w:val="none" w:sz="0" w:space="0" w:color="auto"/>
                <w:right w:val="none" w:sz="0" w:space="0" w:color="auto"/>
              </w:divBdr>
              <w:divsChild>
                <w:div w:id="894852325">
                  <w:marLeft w:val="0"/>
                  <w:marRight w:val="0"/>
                  <w:marTop w:val="0"/>
                  <w:marBottom w:val="0"/>
                  <w:divBdr>
                    <w:top w:val="none" w:sz="0" w:space="0" w:color="auto"/>
                    <w:left w:val="none" w:sz="0" w:space="0" w:color="auto"/>
                    <w:bottom w:val="none" w:sz="0" w:space="0" w:color="auto"/>
                    <w:right w:val="none" w:sz="0" w:space="0" w:color="auto"/>
                  </w:divBdr>
                </w:div>
              </w:divsChild>
            </w:div>
            <w:div w:id="1769497951">
              <w:marLeft w:val="0"/>
              <w:marRight w:val="0"/>
              <w:marTop w:val="0"/>
              <w:marBottom w:val="0"/>
              <w:divBdr>
                <w:top w:val="none" w:sz="0" w:space="0" w:color="auto"/>
                <w:left w:val="none" w:sz="0" w:space="0" w:color="auto"/>
                <w:bottom w:val="none" w:sz="0" w:space="0" w:color="auto"/>
                <w:right w:val="none" w:sz="0" w:space="0" w:color="auto"/>
              </w:divBdr>
              <w:divsChild>
                <w:div w:id="142159147">
                  <w:marLeft w:val="0"/>
                  <w:marRight w:val="0"/>
                  <w:marTop w:val="0"/>
                  <w:marBottom w:val="0"/>
                  <w:divBdr>
                    <w:top w:val="none" w:sz="0" w:space="0" w:color="auto"/>
                    <w:left w:val="none" w:sz="0" w:space="0" w:color="auto"/>
                    <w:bottom w:val="none" w:sz="0" w:space="0" w:color="auto"/>
                    <w:right w:val="none" w:sz="0" w:space="0" w:color="auto"/>
                  </w:divBdr>
                </w:div>
              </w:divsChild>
            </w:div>
            <w:div w:id="1792898520">
              <w:marLeft w:val="0"/>
              <w:marRight w:val="0"/>
              <w:marTop w:val="0"/>
              <w:marBottom w:val="0"/>
              <w:divBdr>
                <w:top w:val="none" w:sz="0" w:space="0" w:color="auto"/>
                <w:left w:val="none" w:sz="0" w:space="0" w:color="auto"/>
                <w:bottom w:val="none" w:sz="0" w:space="0" w:color="auto"/>
                <w:right w:val="none" w:sz="0" w:space="0" w:color="auto"/>
              </w:divBdr>
              <w:divsChild>
                <w:div w:id="101002796">
                  <w:marLeft w:val="0"/>
                  <w:marRight w:val="0"/>
                  <w:marTop w:val="0"/>
                  <w:marBottom w:val="0"/>
                  <w:divBdr>
                    <w:top w:val="none" w:sz="0" w:space="0" w:color="auto"/>
                    <w:left w:val="none" w:sz="0" w:space="0" w:color="auto"/>
                    <w:bottom w:val="none" w:sz="0" w:space="0" w:color="auto"/>
                    <w:right w:val="none" w:sz="0" w:space="0" w:color="auto"/>
                  </w:divBdr>
                </w:div>
              </w:divsChild>
            </w:div>
            <w:div w:id="1803960877">
              <w:marLeft w:val="0"/>
              <w:marRight w:val="0"/>
              <w:marTop w:val="0"/>
              <w:marBottom w:val="0"/>
              <w:divBdr>
                <w:top w:val="none" w:sz="0" w:space="0" w:color="auto"/>
                <w:left w:val="none" w:sz="0" w:space="0" w:color="auto"/>
                <w:bottom w:val="none" w:sz="0" w:space="0" w:color="auto"/>
                <w:right w:val="none" w:sz="0" w:space="0" w:color="auto"/>
              </w:divBdr>
              <w:divsChild>
                <w:div w:id="770853759">
                  <w:marLeft w:val="0"/>
                  <w:marRight w:val="0"/>
                  <w:marTop w:val="0"/>
                  <w:marBottom w:val="0"/>
                  <w:divBdr>
                    <w:top w:val="none" w:sz="0" w:space="0" w:color="auto"/>
                    <w:left w:val="none" w:sz="0" w:space="0" w:color="auto"/>
                    <w:bottom w:val="none" w:sz="0" w:space="0" w:color="auto"/>
                    <w:right w:val="none" w:sz="0" w:space="0" w:color="auto"/>
                  </w:divBdr>
                </w:div>
              </w:divsChild>
            </w:div>
            <w:div w:id="1851026729">
              <w:marLeft w:val="0"/>
              <w:marRight w:val="0"/>
              <w:marTop w:val="0"/>
              <w:marBottom w:val="0"/>
              <w:divBdr>
                <w:top w:val="none" w:sz="0" w:space="0" w:color="auto"/>
                <w:left w:val="none" w:sz="0" w:space="0" w:color="auto"/>
                <w:bottom w:val="none" w:sz="0" w:space="0" w:color="auto"/>
                <w:right w:val="none" w:sz="0" w:space="0" w:color="auto"/>
              </w:divBdr>
              <w:divsChild>
                <w:div w:id="639385671">
                  <w:marLeft w:val="0"/>
                  <w:marRight w:val="0"/>
                  <w:marTop w:val="0"/>
                  <w:marBottom w:val="0"/>
                  <w:divBdr>
                    <w:top w:val="none" w:sz="0" w:space="0" w:color="auto"/>
                    <w:left w:val="none" w:sz="0" w:space="0" w:color="auto"/>
                    <w:bottom w:val="none" w:sz="0" w:space="0" w:color="auto"/>
                    <w:right w:val="none" w:sz="0" w:space="0" w:color="auto"/>
                  </w:divBdr>
                </w:div>
              </w:divsChild>
            </w:div>
            <w:div w:id="1868759784">
              <w:marLeft w:val="0"/>
              <w:marRight w:val="0"/>
              <w:marTop w:val="0"/>
              <w:marBottom w:val="0"/>
              <w:divBdr>
                <w:top w:val="none" w:sz="0" w:space="0" w:color="auto"/>
                <w:left w:val="none" w:sz="0" w:space="0" w:color="auto"/>
                <w:bottom w:val="none" w:sz="0" w:space="0" w:color="auto"/>
                <w:right w:val="none" w:sz="0" w:space="0" w:color="auto"/>
              </w:divBdr>
              <w:divsChild>
                <w:div w:id="665011855">
                  <w:marLeft w:val="0"/>
                  <w:marRight w:val="0"/>
                  <w:marTop w:val="0"/>
                  <w:marBottom w:val="0"/>
                  <w:divBdr>
                    <w:top w:val="none" w:sz="0" w:space="0" w:color="auto"/>
                    <w:left w:val="none" w:sz="0" w:space="0" w:color="auto"/>
                    <w:bottom w:val="none" w:sz="0" w:space="0" w:color="auto"/>
                    <w:right w:val="none" w:sz="0" w:space="0" w:color="auto"/>
                  </w:divBdr>
                </w:div>
              </w:divsChild>
            </w:div>
            <w:div w:id="1971130898">
              <w:marLeft w:val="0"/>
              <w:marRight w:val="0"/>
              <w:marTop w:val="0"/>
              <w:marBottom w:val="0"/>
              <w:divBdr>
                <w:top w:val="none" w:sz="0" w:space="0" w:color="auto"/>
                <w:left w:val="none" w:sz="0" w:space="0" w:color="auto"/>
                <w:bottom w:val="none" w:sz="0" w:space="0" w:color="auto"/>
                <w:right w:val="none" w:sz="0" w:space="0" w:color="auto"/>
              </w:divBdr>
              <w:divsChild>
                <w:div w:id="947080541">
                  <w:marLeft w:val="0"/>
                  <w:marRight w:val="0"/>
                  <w:marTop w:val="0"/>
                  <w:marBottom w:val="0"/>
                  <w:divBdr>
                    <w:top w:val="none" w:sz="0" w:space="0" w:color="auto"/>
                    <w:left w:val="none" w:sz="0" w:space="0" w:color="auto"/>
                    <w:bottom w:val="none" w:sz="0" w:space="0" w:color="auto"/>
                    <w:right w:val="none" w:sz="0" w:space="0" w:color="auto"/>
                  </w:divBdr>
                </w:div>
              </w:divsChild>
            </w:div>
            <w:div w:id="1975525244">
              <w:marLeft w:val="0"/>
              <w:marRight w:val="0"/>
              <w:marTop w:val="0"/>
              <w:marBottom w:val="0"/>
              <w:divBdr>
                <w:top w:val="none" w:sz="0" w:space="0" w:color="auto"/>
                <w:left w:val="none" w:sz="0" w:space="0" w:color="auto"/>
                <w:bottom w:val="none" w:sz="0" w:space="0" w:color="auto"/>
                <w:right w:val="none" w:sz="0" w:space="0" w:color="auto"/>
              </w:divBdr>
              <w:divsChild>
                <w:div w:id="453594831">
                  <w:marLeft w:val="0"/>
                  <w:marRight w:val="0"/>
                  <w:marTop w:val="0"/>
                  <w:marBottom w:val="0"/>
                  <w:divBdr>
                    <w:top w:val="none" w:sz="0" w:space="0" w:color="auto"/>
                    <w:left w:val="none" w:sz="0" w:space="0" w:color="auto"/>
                    <w:bottom w:val="none" w:sz="0" w:space="0" w:color="auto"/>
                    <w:right w:val="none" w:sz="0" w:space="0" w:color="auto"/>
                  </w:divBdr>
                </w:div>
              </w:divsChild>
            </w:div>
            <w:div w:id="1993636326">
              <w:marLeft w:val="0"/>
              <w:marRight w:val="0"/>
              <w:marTop w:val="0"/>
              <w:marBottom w:val="0"/>
              <w:divBdr>
                <w:top w:val="none" w:sz="0" w:space="0" w:color="auto"/>
                <w:left w:val="none" w:sz="0" w:space="0" w:color="auto"/>
                <w:bottom w:val="none" w:sz="0" w:space="0" w:color="auto"/>
                <w:right w:val="none" w:sz="0" w:space="0" w:color="auto"/>
              </w:divBdr>
              <w:divsChild>
                <w:div w:id="182669844">
                  <w:marLeft w:val="0"/>
                  <w:marRight w:val="0"/>
                  <w:marTop w:val="0"/>
                  <w:marBottom w:val="0"/>
                  <w:divBdr>
                    <w:top w:val="none" w:sz="0" w:space="0" w:color="auto"/>
                    <w:left w:val="none" w:sz="0" w:space="0" w:color="auto"/>
                    <w:bottom w:val="none" w:sz="0" w:space="0" w:color="auto"/>
                    <w:right w:val="none" w:sz="0" w:space="0" w:color="auto"/>
                  </w:divBdr>
                </w:div>
              </w:divsChild>
            </w:div>
            <w:div w:id="2011440844">
              <w:marLeft w:val="0"/>
              <w:marRight w:val="0"/>
              <w:marTop w:val="0"/>
              <w:marBottom w:val="0"/>
              <w:divBdr>
                <w:top w:val="none" w:sz="0" w:space="0" w:color="auto"/>
                <w:left w:val="none" w:sz="0" w:space="0" w:color="auto"/>
                <w:bottom w:val="none" w:sz="0" w:space="0" w:color="auto"/>
                <w:right w:val="none" w:sz="0" w:space="0" w:color="auto"/>
              </w:divBdr>
              <w:divsChild>
                <w:div w:id="209727383">
                  <w:marLeft w:val="0"/>
                  <w:marRight w:val="0"/>
                  <w:marTop w:val="0"/>
                  <w:marBottom w:val="0"/>
                  <w:divBdr>
                    <w:top w:val="none" w:sz="0" w:space="0" w:color="auto"/>
                    <w:left w:val="none" w:sz="0" w:space="0" w:color="auto"/>
                    <w:bottom w:val="none" w:sz="0" w:space="0" w:color="auto"/>
                    <w:right w:val="none" w:sz="0" w:space="0" w:color="auto"/>
                  </w:divBdr>
                </w:div>
                <w:div w:id="931161462">
                  <w:marLeft w:val="0"/>
                  <w:marRight w:val="0"/>
                  <w:marTop w:val="0"/>
                  <w:marBottom w:val="0"/>
                  <w:divBdr>
                    <w:top w:val="none" w:sz="0" w:space="0" w:color="auto"/>
                    <w:left w:val="none" w:sz="0" w:space="0" w:color="auto"/>
                    <w:bottom w:val="none" w:sz="0" w:space="0" w:color="auto"/>
                    <w:right w:val="none" w:sz="0" w:space="0" w:color="auto"/>
                  </w:divBdr>
                </w:div>
              </w:divsChild>
            </w:div>
            <w:div w:id="2020619219">
              <w:marLeft w:val="0"/>
              <w:marRight w:val="0"/>
              <w:marTop w:val="0"/>
              <w:marBottom w:val="0"/>
              <w:divBdr>
                <w:top w:val="none" w:sz="0" w:space="0" w:color="auto"/>
                <w:left w:val="none" w:sz="0" w:space="0" w:color="auto"/>
                <w:bottom w:val="none" w:sz="0" w:space="0" w:color="auto"/>
                <w:right w:val="none" w:sz="0" w:space="0" w:color="auto"/>
              </w:divBdr>
              <w:divsChild>
                <w:div w:id="1006247251">
                  <w:marLeft w:val="0"/>
                  <w:marRight w:val="0"/>
                  <w:marTop w:val="0"/>
                  <w:marBottom w:val="0"/>
                  <w:divBdr>
                    <w:top w:val="none" w:sz="0" w:space="0" w:color="auto"/>
                    <w:left w:val="none" w:sz="0" w:space="0" w:color="auto"/>
                    <w:bottom w:val="none" w:sz="0" w:space="0" w:color="auto"/>
                    <w:right w:val="none" w:sz="0" w:space="0" w:color="auto"/>
                  </w:divBdr>
                </w:div>
              </w:divsChild>
            </w:div>
            <w:div w:id="2025552509">
              <w:marLeft w:val="0"/>
              <w:marRight w:val="0"/>
              <w:marTop w:val="0"/>
              <w:marBottom w:val="0"/>
              <w:divBdr>
                <w:top w:val="none" w:sz="0" w:space="0" w:color="auto"/>
                <w:left w:val="none" w:sz="0" w:space="0" w:color="auto"/>
                <w:bottom w:val="none" w:sz="0" w:space="0" w:color="auto"/>
                <w:right w:val="none" w:sz="0" w:space="0" w:color="auto"/>
              </w:divBdr>
              <w:divsChild>
                <w:div w:id="827205998">
                  <w:marLeft w:val="0"/>
                  <w:marRight w:val="0"/>
                  <w:marTop w:val="0"/>
                  <w:marBottom w:val="0"/>
                  <w:divBdr>
                    <w:top w:val="none" w:sz="0" w:space="0" w:color="auto"/>
                    <w:left w:val="none" w:sz="0" w:space="0" w:color="auto"/>
                    <w:bottom w:val="none" w:sz="0" w:space="0" w:color="auto"/>
                    <w:right w:val="none" w:sz="0" w:space="0" w:color="auto"/>
                  </w:divBdr>
                </w:div>
              </w:divsChild>
            </w:div>
            <w:div w:id="2036685957">
              <w:marLeft w:val="0"/>
              <w:marRight w:val="0"/>
              <w:marTop w:val="0"/>
              <w:marBottom w:val="0"/>
              <w:divBdr>
                <w:top w:val="none" w:sz="0" w:space="0" w:color="auto"/>
                <w:left w:val="none" w:sz="0" w:space="0" w:color="auto"/>
                <w:bottom w:val="none" w:sz="0" w:space="0" w:color="auto"/>
                <w:right w:val="none" w:sz="0" w:space="0" w:color="auto"/>
              </w:divBdr>
              <w:divsChild>
                <w:div w:id="440102943">
                  <w:marLeft w:val="0"/>
                  <w:marRight w:val="0"/>
                  <w:marTop w:val="0"/>
                  <w:marBottom w:val="0"/>
                  <w:divBdr>
                    <w:top w:val="none" w:sz="0" w:space="0" w:color="auto"/>
                    <w:left w:val="none" w:sz="0" w:space="0" w:color="auto"/>
                    <w:bottom w:val="none" w:sz="0" w:space="0" w:color="auto"/>
                    <w:right w:val="none" w:sz="0" w:space="0" w:color="auto"/>
                  </w:divBdr>
                </w:div>
              </w:divsChild>
            </w:div>
            <w:div w:id="2037197836">
              <w:marLeft w:val="0"/>
              <w:marRight w:val="0"/>
              <w:marTop w:val="0"/>
              <w:marBottom w:val="0"/>
              <w:divBdr>
                <w:top w:val="none" w:sz="0" w:space="0" w:color="auto"/>
                <w:left w:val="none" w:sz="0" w:space="0" w:color="auto"/>
                <w:bottom w:val="none" w:sz="0" w:space="0" w:color="auto"/>
                <w:right w:val="none" w:sz="0" w:space="0" w:color="auto"/>
              </w:divBdr>
              <w:divsChild>
                <w:div w:id="92750095">
                  <w:marLeft w:val="0"/>
                  <w:marRight w:val="0"/>
                  <w:marTop w:val="0"/>
                  <w:marBottom w:val="0"/>
                  <w:divBdr>
                    <w:top w:val="none" w:sz="0" w:space="0" w:color="auto"/>
                    <w:left w:val="none" w:sz="0" w:space="0" w:color="auto"/>
                    <w:bottom w:val="none" w:sz="0" w:space="0" w:color="auto"/>
                    <w:right w:val="none" w:sz="0" w:space="0" w:color="auto"/>
                  </w:divBdr>
                </w:div>
              </w:divsChild>
            </w:div>
            <w:div w:id="2039961419">
              <w:marLeft w:val="0"/>
              <w:marRight w:val="0"/>
              <w:marTop w:val="0"/>
              <w:marBottom w:val="0"/>
              <w:divBdr>
                <w:top w:val="none" w:sz="0" w:space="0" w:color="auto"/>
                <w:left w:val="none" w:sz="0" w:space="0" w:color="auto"/>
                <w:bottom w:val="none" w:sz="0" w:space="0" w:color="auto"/>
                <w:right w:val="none" w:sz="0" w:space="0" w:color="auto"/>
              </w:divBdr>
              <w:divsChild>
                <w:div w:id="679739682">
                  <w:marLeft w:val="0"/>
                  <w:marRight w:val="0"/>
                  <w:marTop w:val="0"/>
                  <w:marBottom w:val="0"/>
                  <w:divBdr>
                    <w:top w:val="none" w:sz="0" w:space="0" w:color="auto"/>
                    <w:left w:val="none" w:sz="0" w:space="0" w:color="auto"/>
                    <w:bottom w:val="none" w:sz="0" w:space="0" w:color="auto"/>
                    <w:right w:val="none" w:sz="0" w:space="0" w:color="auto"/>
                  </w:divBdr>
                </w:div>
              </w:divsChild>
            </w:div>
            <w:div w:id="2057704335">
              <w:marLeft w:val="0"/>
              <w:marRight w:val="0"/>
              <w:marTop w:val="0"/>
              <w:marBottom w:val="0"/>
              <w:divBdr>
                <w:top w:val="none" w:sz="0" w:space="0" w:color="auto"/>
                <w:left w:val="none" w:sz="0" w:space="0" w:color="auto"/>
                <w:bottom w:val="none" w:sz="0" w:space="0" w:color="auto"/>
                <w:right w:val="none" w:sz="0" w:space="0" w:color="auto"/>
              </w:divBdr>
              <w:divsChild>
                <w:div w:id="2020110133">
                  <w:marLeft w:val="0"/>
                  <w:marRight w:val="0"/>
                  <w:marTop w:val="0"/>
                  <w:marBottom w:val="0"/>
                  <w:divBdr>
                    <w:top w:val="none" w:sz="0" w:space="0" w:color="auto"/>
                    <w:left w:val="none" w:sz="0" w:space="0" w:color="auto"/>
                    <w:bottom w:val="none" w:sz="0" w:space="0" w:color="auto"/>
                    <w:right w:val="none" w:sz="0" w:space="0" w:color="auto"/>
                  </w:divBdr>
                </w:div>
              </w:divsChild>
            </w:div>
            <w:div w:id="2067333751">
              <w:marLeft w:val="0"/>
              <w:marRight w:val="0"/>
              <w:marTop w:val="0"/>
              <w:marBottom w:val="0"/>
              <w:divBdr>
                <w:top w:val="none" w:sz="0" w:space="0" w:color="auto"/>
                <w:left w:val="none" w:sz="0" w:space="0" w:color="auto"/>
                <w:bottom w:val="none" w:sz="0" w:space="0" w:color="auto"/>
                <w:right w:val="none" w:sz="0" w:space="0" w:color="auto"/>
              </w:divBdr>
              <w:divsChild>
                <w:div w:id="1442263587">
                  <w:marLeft w:val="0"/>
                  <w:marRight w:val="0"/>
                  <w:marTop w:val="0"/>
                  <w:marBottom w:val="0"/>
                  <w:divBdr>
                    <w:top w:val="none" w:sz="0" w:space="0" w:color="auto"/>
                    <w:left w:val="none" w:sz="0" w:space="0" w:color="auto"/>
                    <w:bottom w:val="none" w:sz="0" w:space="0" w:color="auto"/>
                    <w:right w:val="none" w:sz="0" w:space="0" w:color="auto"/>
                  </w:divBdr>
                </w:div>
              </w:divsChild>
            </w:div>
            <w:div w:id="2076707431">
              <w:marLeft w:val="0"/>
              <w:marRight w:val="0"/>
              <w:marTop w:val="0"/>
              <w:marBottom w:val="0"/>
              <w:divBdr>
                <w:top w:val="none" w:sz="0" w:space="0" w:color="auto"/>
                <w:left w:val="none" w:sz="0" w:space="0" w:color="auto"/>
                <w:bottom w:val="none" w:sz="0" w:space="0" w:color="auto"/>
                <w:right w:val="none" w:sz="0" w:space="0" w:color="auto"/>
              </w:divBdr>
              <w:divsChild>
                <w:div w:id="1940674880">
                  <w:marLeft w:val="0"/>
                  <w:marRight w:val="0"/>
                  <w:marTop w:val="0"/>
                  <w:marBottom w:val="0"/>
                  <w:divBdr>
                    <w:top w:val="none" w:sz="0" w:space="0" w:color="auto"/>
                    <w:left w:val="none" w:sz="0" w:space="0" w:color="auto"/>
                    <w:bottom w:val="none" w:sz="0" w:space="0" w:color="auto"/>
                    <w:right w:val="none" w:sz="0" w:space="0" w:color="auto"/>
                  </w:divBdr>
                </w:div>
              </w:divsChild>
            </w:div>
            <w:div w:id="2132164059">
              <w:marLeft w:val="0"/>
              <w:marRight w:val="0"/>
              <w:marTop w:val="0"/>
              <w:marBottom w:val="0"/>
              <w:divBdr>
                <w:top w:val="none" w:sz="0" w:space="0" w:color="auto"/>
                <w:left w:val="none" w:sz="0" w:space="0" w:color="auto"/>
                <w:bottom w:val="none" w:sz="0" w:space="0" w:color="auto"/>
                <w:right w:val="none" w:sz="0" w:space="0" w:color="auto"/>
              </w:divBdr>
              <w:divsChild>
                <w:div w:id="66639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41365">
      <w:bodyDiv w:val="1"/>
      <w:marLeft w:val="0"/>
      <w:marRight w:val="0"/>
      <w:marTop w:val="0"/>
      <w:marBottom w:val="0"/>
      <w:divBdr>
        <w:top w:val="none" w:sz="0" w:space="0" w:color="auto"/>
        <w:left w:val="none" w:sz="0" w:space="0" w:color="auto"/>
        <w:bottom w:val="none" w:sz="0" w:space="0" w:color="auto"/>
        <w:right w:val="none" w:sz="0" w:space="0" w:color="auto"/>
      </w:divBdr>
    </w:div>
    <w:div w:id="113789575">
      <w:bodyDiv w:val="1"/>
      <w:marLeft w:val="0"/>
      <w:marRight w:val="0"/>
      <w:marTop w:val="0"/>
      <w:marBottom w:val="0"/>
      <w:divBdr>
        <w:top w:val="none" w:sz="0" w:space="0" w:color="auto"/>
        <w:left w:val="none" w:sz="0" w:space="0" w:color="auto"/>
        <w:bottom w:val="none" w:sz="0" w:space="0" w:color="auto"/>
        <w:right w:val="none" w:sz="0" w:space="0" w:color="auto"/>
      </w:divBdr>
      <w:divsChild>
        <w:div w:id="1022777066">
          <w:marLeft w:val="1267"/>
          <w:marRight w:val="0"/>
          <w:marTop w:val="0"/>
          <w:marBottom w:val="0"/>
          <w:divBdr>
            <w:top w:val="none" w:sz="0" w:space="0" w:color="auto"/>
            <w:left w:val="none" w:sz="0" w:space="0" w:color="auto"/>
            <w:bottom w:val="none" w:sz="0" w:space="0" w:color="auto"/>
            <w:right w:val="none" w:sz="0" w:space="0" w:color="auto"/>
          </w:divBdr>
        </w:div>
        <w:div w:id="1507987280">
          <w:marLeft w:val="1267"/>
          <w:marRight w:val="0"/>
          <w:marTop w:val="0"/>
          <w:marBottom w:val="0"/>
          <w:divBdr>
            <w:top w:val="none" w:sz="0" w:space="0" w:color="auto"/>
            <w:left w:val="none" w:sz="0" w:space="0" w:color="auto"/>
            <w:bottom w:val="none" w:sz="0" w:space="0" w:color="auto"/>
            <w:right w:val="none" w:sz="0" w:space="0" w:color="auto"/>
          </w:divBdr>
        </w:div>
      </w:divsChild>
    </w:div>
    <w:div w:id="180976081">
      <w:bodyDiv w:val="1"/>
      <w:marLeft w:val="0"/>
      <w:marRight w:val="0"/>
      <w:marTop w:val="0"/>
      <w:marBottom w:val="0"/>
      <w:divBdr>
        <w:top w:val="none" w:sz="0" w:space="0" w:color="auto"/>
        <w:left w:val="none" w:sz="0" w:space="0" w:color="auto"/>
        <w:bottom w:val="none" w:sz="0" w:space="0" w:color="auto"/>
        <w:right w:val="none" w:sz="0" w:space="0" w:color="auto"/>
      </w:divBdr>
    </w:div>
    <w:div w:id="209846495">
      <w:bodyDiv w:val="1"/>
      <w:marLeft w:val="0"/>
      <w:marRight w:val="0"/>
      <w:marTop w:val="0"/>
      <w:marBottom w:val="0"/>
      <w:divBdr>
        <w:top w:val="none" w:sz="0" w:space="0" w:color="auto"/>
        <w:left w:val="none" w:sz="0" w:space="0" w:color="auto"/>
        <w:bottom w:val="none" w:sz="0" w:space="0" w:color="auto"/>
        <w:right w:val="none" w:sz="0" w:space="0" w:color="auto"/>
      </w:divBdr>
    </w:div>
    <w:div w:id="269288478">
      <w:bodyDiv w:val="1"/>
      <w:marLeft w:val="0"/>
      <w:marRight w:val="0"/>
      <w:marTop w:val="0"/>
      <w:marBottom w:val="0"/>
      <w:divBdr>
        <w:top w:val="none" w:sz="0" w:space="0" w:color="auto"/>
        <w:left w:val="none" w:sz="0" w:space="0" w:color="auto"/>
        <w:bottom w:val="none" w:sz="0" w:space="0" w:color="auto"/>
        <w:right w:val="none" w:sz="0" w:space="0" w:color="auto"/>
      </w:divBdr>
    </w:div>
    <w:div w:id="273946790">
      <w:bodyDiv w:val="1"/>
      <w:marLeft w:val="0"/>
      <w:marRight w:val="0"/>
      <w:marTop w:val="0"/>
      <w:marBottom w:val="0"/>
      <w:divBdr>
        <w:top w:val="none" w:sz="0" w:space="0" w:color="auto"/>
        <w:left w:val="none" w:sz="0" w:space="0" w:color="auto"/>
        <w:bottom w:val="none" w:sz="0" w:space="0" w:color="auto"/>
        <w:right w:val="none" w:sz="0" w:space="0" w:color="auto"/>
      </w:divBdr>
    </w:div>
    <w:div w:id="341469929">
      <w:bodyDiv w:val="1"/>
      <w:marLeft w:val="0"/>
      <w:marRight w:val="0"/>
      <w:marTop w:val="0"/>
      <w:marBottom w:val="0"/>
      <w:divBdr>
        <w:top w:val="none" w:sz="0" w:space="0" w:color="auto"/>
        <w:left w:val="none" w:sz="0" w:space="0" w:color="auto"/>
        <w:bottom w:val="none" w:sz="0" w:space="0" w:color="auto"/>
        <w:right w:val="none" w:sz="0" w:space="0" w:color="auto"/>
      </w:divBdr>
      <w:divsChild>
        <w:div w:id="691809027">
          <w:marLeft w:val="0"/>
          <w:marRight w:val="0"/>
          <w:marTop w:val="0"/>
          <w:marBottom w:val="0"/>
          <w:divBdr>
            <w:top w:val="none" w:sz="0" w:space="0" w:color="auto"/>
            <w:left w:val="none" w:sz="0" w:space="0" w:color="auto"/>
            <w:bottom w:val="none" w:sz="0" w:space="0" w:color="auto"/>
            <w:right w:val="none" w:sz="0" w:space="0" w:color="auto"/>
          </w:divBdr>
          <w:divsChild>
            <w:div w:id="1188838238">
              <w:marLeft w:val="0"/>
              <w:marRight w:val="0"/>
              <w:marTop w:val="0"/>
              <w:marBottom w:val="0"/>
              <w:divBdr>
                <w:top w:val="none" w:sz="0" w:space="0" w:color="auto"/>
                <w:left w:val="none" w:sz="0" w:space="0" w:color="auto"/>
                <w:bottom w:val="none" w:sz="0" w:space="0" w:color="auto"/>
                <w:right w:val="none" w:sz="0" w:space="0" w:color="auto"/>
              </w:divBdr>
              <w:divsChild>
                <w:div w:id="7526236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1445897">
      <w:bodyDiv w:val="1"/>
      <w:marLeft w:val="0"/>
      <w:marRight w:val="0"/>
      <w:marTop w:val="0"/>
      <w:marBottom w:val="0"/>
      <w:divBdr>
        <w:top w:val="none" w:sz="0" w:space="0" w:color="auto"/>
        <w:left w:val="none" w:sz="0" w:space="0" w:color="auto"/>
        <w:bottom w:val="none" w:sz="0" w:space="0" w:color="auto"/>
        <w:right w:val="none" w:sz="0" w:space="0" w:color="auto"/>
      </w:divBdr>
    </w:div>
    <w:div w:id="365133029">
      <w:bodyDiv w:val="1"/>
      <w:marLeft w:val="0"/>
      <w:marRight w:val="0"/>
      <w:marTop w:val="0"/>
      <w:marBottom w:val="0"/>
      <w:divBdr>
        <w:top w:val="none" w:sz="0" w:space="0" w:color="auto"/>
        <w:left w:val="none" w:sz="0" w:space="0" w:color="auto"/>
        <w:bottom w:val="none" w:sz="0" w:space="0" w:color="auto"/>
        <w:right w:val="none" w:sz="0" w:space="0" w:color="auto"/>
      </w:divBdr>
    </w:div>
    <w:div w:id="401874837">
      <w:bodyDiv w:val="1"/>
      <w:marLeft w:val="0"/>
      <w:marRight w:val="0"/>
      <w:marTop w:val="0"/>
      <w:marBottom w:val="0"/>
      <w:divBdr>
        <w:top w:val="none" w:sz="0" w:space="0" w:color="auto"/>
        <w:left w:val="none" w:sz="0" w:space="0" w:color="auto"/>
        <w:bottom w:val="none" w:sz="0" w:space="0" w:color="auto"/>
        <w:right w:val="none" w:sz="0" w:space="0" w:color="auto"/>
      </w:divBdr>
    </w:div>
    <w:div w:id="417990868">
      <w:bodyDiv w:val="1"/>
      <w:marLeft w:val="0"/>
      <w:marRight w:val="0"/>
      <w:marTop w:val="0"/>
      <w:marBottom w:val="0"/>
      <w:divBdr>
        <w:top w:val="none" w:sz="0" w:space="0" w:color="auto"/>
        <w:left w:val="none" w:sz="0" w:space="0" w:color="auto"/>
        <w:bottom w:val="none" w:sz="0" w:space="0" w:color="auto"/>
        <w:right w:val="none" w:sz="0" w:space="0" w:color="auto"/>
      </w:divBdr>
      <w:divsChild>
        <w:div w:id="652567929">
          <w:marLeft w:val="547"/>
          <w:marRight w:val="0"/>
          <w:marTop w:val="0"/>
          <w:marBottom w:val="0"/>
          <w:divBdr>
            <w:top w:val="none" w:sz="0" w:space="0" w:color="auto"/>
            <w:left w:val="none" w:sz="0" w:space="0" w:color="auto"/>
            <w:bottom w:val="none" w:sz="0" w:space="0" w:color="auto"/>
            <w:right w:val="none" w:sz="0" w:space="0" w:color="auto"/>
          </w:divBdr>
        </w:div>
        <w:div w:id="980886191">
          <w:marLeft w:val="547"/>
          <w:marRight w:val="0"/>
          <w:marTop w:val="0"/>
          <w:marBottom w:val="0"/>
          <w:divBdr>
            <w:top w:val="none" w:sz="0" w:space="0" w:color="auto"/>
            <w:left w:val="none" w:sz="0" w:space="0" w:color="auto"/>
            <w:bottom w:val="none" w:sz="0" w:space="0" w:color="auto"/>
            <w:right w:val="none" w:sz="0" w:space="0" w:color="auto"/>
          </w:divBdr>
        </w:div>
      </w:divsChild>
    </w:div>
    <w:div w:id="502624136">
      <w:bodyDiv w:val="1"/>
      <w:marLeft w:val="0"/>
      <w:marRight w:val="0"/>
      <w:marTop w:val="0"/>
      <w:marBottom w:val="0"/>
      <w:divBdr>
        <w:top w:val="none" w:sz="0" w:space="0" w:color="auto"/>
        <w:left w:val="none" w:sz="0" w:space="0" w:color="auto"/>
        <w:bottom w:val="none" w:sz="0" w:space="0" w:color="auto"/>
        <w:right w:val="none" w:sz="0" w:space="0" w:color="auto"/>
      </w:divBdr>
    </w:div>
    <w:div w:id="561140955">
      <w:bodyDiv w:val="1"/>
      <w:marLeft w:val="0"/>
      <w:marRight w:val="0"/>
      <w:marTop w:val="0"/>
      <w:marBottom w:val="0"/>
      <w:divBdr>
        <w:top w:val="none" w:sz="0" w:space="0" w:color="auto"/>
        <w:left w:val="none" w:sz="0" w:space="0" w:color="auto"/>
        <w:bottom w:val="none" w:sz="0" w:space="0" w:color="auto"/>
        <w:right w:val="none" w:sz="0" w:space="0" w:color="auto"/>
      </w:divBdr>
    </w:div>
    <w:div w:id="596402622">
      <w:bodyDiv w:val="1"/>
      <w:marLeft w:val="0"/>
      <w:marRight w:val="0"/>
      <w:marTop w:val="0"/>
      <w:marBottom w:val="0"/>
      <w:divBdr>
        <w:top w:val="none" w:sz="0" w:space="0" w:color="auto"/>
        <w:left w:val="none" w:sz="0" w:space="0" w:color="auto"/>
        <w:bottom w:val="none" w:sz="0" w:space="0" w:color="auto"/>
        <w:right w:val="none" w:sz="0" w:space="0" w:color="auto"/>
      </w:divBdr>
    </w:div>
    <w:div w:id="625964040">
      <w:bodyDiv w:val="1"/>
      <w:marLeft w:val="0"/>
      <w:marRight w:val="0"/>
      <w:marTop w:val="0"/>
      <w:marBottom w:val="0"/>
      <w:divBdr>
        <w:top w:val="none" w:sz="0" w:space="0" w:color="auto"/>
        <w:left w:val="none" w:sz="0" w:space="0" w:color="auto"/>
        <w:bottom w:val="none" w:sz="0" w:space="0" w:color="auto"/>
        <w:right w:val="none" w:sz="0" w:space="0" w:color="auto"/>
      </w:divBdr>
    </w:div>
    <w:div w:id="647248151">
      <w:bodyDiv w:val="1"/>
      <w:marLeft w:val="0"/>
      <w:marRight w:val="0"/>
      <w:marTop w:val="0"/>
      <w:marBottom w:val="0"/>
      <w:divBdr>
        <w:top w:val="none" w:sz="0" w:space="0" w:color="auto"/>
        <w:left w:val="none" w:sz="0" w:space="0" w:color="auto"/>
        <w:bottom w:val="none" w:sz="0" w:space="0" w:color="auto"/>
        <w:right w:val="none" w:sz="0" w:space="0" w:color="auto"/>
      </w:divBdr>
    </w:div>
    <w:div w:id="715009315">
      <w:bodyDiv w:val="1"/>
      <w:marLeft w:val="0"/>
      <w:marRight w:val="0"/>
      <w:marTop w:val="0"/>
      <w:marBottom w:val="0"/>
      <w:divBdr>
        <w:top w:val="none" w:sz="0" w:space="0" w:color="auto"/>
        <w:left w:val="none" w:sz="0" w:space="0" w:color="auto"/>
        <w:bottom w:val="none" w:sz="0" w:space="0" w:color="auto"/>
        <w:right w:val="none" w:sz="0" w:space="0" w:color="auto"/>
      </w:divBdr>
    </w:div>
    <w:div w:id="757598290">
      <w:bodyDiv w:val="1"/>
      <w:marLeft w:val="0"/>
      <w:marRight w:val="0"/>
      <w:marTop w:val="0"/>
      <w:marBottom w:val="0"/>
      <w:divBdr>
        <w:top w:val="none" w:sz="0" w:space="0" w:color="auto"/>
        <w:left w:val="none" w:sz="0" w:space="0" w:color="auto"/>
        <w:bottom w:val="none" w:sz="0" w:space="0" w:color="auto"/>
        <w:right w:val="none" w:sz="0" w:space="0" w:color="auto"/>
      </w:divBdr>
    </w:div>
    <w:div w:id="758595893">
      <w:bodyDiv w:val="1"/>
      <w:marLeft w:val="0"/>
      <w:marRight w:val="0"/>
      <w:marTop w:val="0"/>
      <w:marBottom w:val="0"/>
      <w:divBdr>
        <w:top w:val="none" w:sz="0" w:space="0" w:color="auto"/>
        <w:left w:val="none" w:sz="0" w:space="0" w:color="auto"/>
        <w:bottom w:val="none" w:sz="0" w:space="0" w:color="auto"/>
        <w:right w:val="none" w:sz="0" w:space="0" w:color="auto"/>
      </w:divBdr>
    </w:div>
    <w:div w:id="793984808">
      <w:bodyDiv w:val="1"/>
      <w:marLeft w:val="0"/>
      <w:marRight w:val="0"/>
      <w:marTop w:val="0"/>
      <w:marBottom w:val="0"/>
      <w:divBdr>
        <w:top w:val="none" w:sz="0" w:space="0" w:color="auto"/>
        <w:left w:val="none" w:sz="0" w:space="0" w:color="auto"/>
        <w:bottom w:val="none" w:sz="0" w:space="0" w:color="auto"/>
        <w:right w:val="none" w:sz="0" w:space="0" w:color="auto"/>
      </w:divBdr>
    </w:div>
    <w:div w:id="891503945">
      <w:bodyDiv w:val="1"/>
      <w:marLeft w:val="0"/>
      <w:marRight w:val="0"/>
      <w:marTop w:val="0"/>
      <w:marBottom w:val="0"/>
      <w:divBdr>
        <w:top w:val="none" w:sz="0" w:space="0" w:color="auto"/>
        <w:left w:val="none" w:sz="0" w:space="0" w:color="auto"/>
        <w:bottom w:val="none" w:sz="0" w:space="0" w:color="auto"/>
        <w:right w:val="none" w:sz="0" w:space="0" w:color="auto"/>
      </w:divBdr>
    </w:div>
    <w:div w:id="895551765">
      <w:bodyDiv w:val="1"/>
      <w:marLeft w:val="0"/>
      <w:marRight w:val="0"/>
      <w:marTop w:val="0"/>
      <w:marBottom w:val="0"/>
      <w:divBdr>
        <w:top w:val="none" w:sz="0" w:space="0" w:color="auto"/>
        <w:left w:val="none" w:sz="0" w:space="0" w:color="auto"/>
        <w:bottom w:val="none" w:sz="0" w:space="0" w:color="auto"/>
        <w:right w:val="none" w:sz="0" w:space="0" w:color="auto"/>
      </w:divBdr>
    </w:div>
    <w:div w:id="941494317">
      <w:bodyDiv w:val="1"/>
      <w:marLeft w:val="0"/>
      <w:marRight w:val="0"/>
      <w:marTop w:val="0"/>
      <w:marBottom w:val="0"/>
      <w:divBdr>
        <w:top w:val="none" w:sz="0" w:space="0" w:color="auto"/>
        <w:left w:val="none" w:sz="0" w:space="0" w:color="auto"/>
        <w:bottom w:val="none" w:sz="0" w:space="0" w:color="auto"/>
        <w:right w:val="none" w:sz="0" w:space="0" w:color="auto"/>
      </w:divBdr>
    </w:div>
    <w:div w:id="942036086">
      <w:bodyDiv w:val="1"/>
      <w:marLeft w:val="0"/>
      <w:marRight w:val="0"/>
      <w:marTop w:val="0"/>
      <w:marBottom w:val="0"/>
      <w:divBdr>
        <w:top w:val="none" w:sz="0" w:space="0" w:color="auto"/>
        <w:left w:val="none" w:sz="0" w:space="0" w:color="auto"/>
        <w:bottom w:val="none" w:sz="0" w:space="0" w:color="auto"/>
        <w:right w:val="none" w:sz="0" w:space="0" w:color="auto"/>
      </w:divBdr>
    </w:div>
    <w:div w:id="957030650">
      <w:bodyDiv w:val="1"/>
      <w:marLeft w:val="0"/>
      <w:marRight w:val="0"/>
      <w:marTop w:val="0"/>
      <w:marBottom w:val="0"/>
      <w:divBdr>
        <w:top w:val="none" w:sz="0" w:space="0" w:color="auto"/>
        <w:left w:val="none" w:sz="0" w:space="0" w:color="auto"/>
        <w:bottom w:val="none" w:sz="0" w:space="0" w:color="auto"/>
        <w:right w:val="none" w:sz="0" w:space="0" w:color="auto"/>
      </w:divBdr>
    </w:div>
    <w:div w:id="959385835">
      <w:bodyDiv w:val="1"/>
      <w:marLeft w:val="0"/>
      <w:marRight w:val="0"/>
      <w:marTop w:val="0"/>
      <w:marBottom w:val="0"/>
      <w:divBdr>
        <w:top w:val="none" w:sz="0" w:space="0" w:color="auto"/>
        <w:left w:val="none" w:sz="0" w:space="0" w:color="auto"/>
        <w:bottom w:val="none" w:sz="0" w:space="0" w:color="auto"/>
        <w:right w:val="none" w:sz="0" w:space="0" w:color="auto"/>
      </w:divBdr>
    </w:div>
    <w:div w:id="985624425">
      <w:bodyDiv w:val="1"/>
      <w:marLeft w:val="0"/>
      <w:marRight w:val="0"/>
      <w:marTop w:val="0"/>
      <w:marBottom w:val="0"/>
      <w:divBdr>
        <w:top w:val="none" w:sz="0" w:space="0" w:color="auto"/>
        <w:left w:val="none" w:sz="0" w:space="0" w:color="auto"/>
        <w:bottom w:val="none" w:sz="0" w:space="0" w:color="auto"/>
        <w:right w:val="none" w:sz="0" w:space="0" w:color="auto"/>
      </w:divBdr>
    </w:div>
    <w:div w:id="1022247622">
      <w:bodyDiv w:val="1"/>
      <w:marLeft w:val="0"/>
      <w:marRight w:val="0"/>
      <w:marTop w:val="0"/>
      <w:marBottom w:val="0"/>
      <w:divBdr>
        <w:top w:val="none" w:sz="0" w:space="0" w:color="auto"/>
        <w:left w:val="none" w:sz="0" w:space="0" w:color="auto"/>
        <w:bottom w:val="none" w:sz="0" w:space="0" w:color="auto"/>
        <w:right w:val="none" w:sz="0" w:space="0" w:color="auto"/>
      </w:divBdr>
    </w:div>
    <w:div w:id="1049189457">
      <w:bodyDiv w:val="1"/>
      <w:marLeft w:val="0"/>
      <w:marRight w:val="0"/>
      <w:marTop w:val="0"/>
      <w:marBottom w:val="0"/>
      <w:divBdr>
        <w:top w:val="none" w:sz="0" w:space="0" w:color="auto"/>
        <w:left w:val="none" w:sz="0" w:space="0" w:color="auto"/>
        <w:bottom w:val="none" w:sz="0" w:space="0" w:color="auto"/>
        <w:right w:val="none" w:sz="0" w:space="0" w:color="auto"/>
      </w:divBdr>
    </w:div>
    <w:div w:id="1076248500">
      <w:bodyDiv w:val="1"/>
      <w:marLeft w:val="0"/>
      <w:marRight w:val="0"/>
      <w:marTop w:val="0"/>
      <w:marBottom w:val="0"/>
      <w:divBdr>
        <w:top w:val="none" w:sz="0" w:space="0" w:color="auto"/>
        <w:left w:val="none" w:sz="0" w:space="0" w:color="auto"/>
        <w:bottom w:val="none" w:sz="0" w:space="0" w:color="auto"/>
        <w:right w:val="none" w:sz="0" w:space="0" w:color="auto"/>
      </w:divBdr>
    </w:div>
    <w:div w:id="1079015261">
      <w:bodyDiv w:val="1"/>
      <w:marLeft w:val="0"/>
      <w:marRight w:val="0"/>
      <w:marTop w:val="0"/>
      <w:marBottom w:val="0"/>
      <w:divBdr>
        <w:top w:val="none" w:sz="0" w:space="0" w:color="auto"/>
        <w:left w:val="none" w:sz="0" w:space="0" w:color="auto"/>
        <w:bottom w:val="none" w:sz="0" w:space="0" w:color="auto"/>
        <w:right w:val="none" w:sz="0" w:space="0" w:color="auto"/>
      </w:divBdr>
    </w:div>
    <w:div w:id="1089690191">
      <w:bodyDiv w:val="1"/>
      <w:marLeft w:val="0"/>
      <w:marRight w:val="0"/>
      <w:marTop w:val="0"/>
      <w:marBottom w:val="0"/>
      <w:divBdr>
        <w:top w:val="none" w:sz="0" w:space="0" w:color="auto"/>
        <w:left w:val="none" w:sz="0" w:space="0" w:color="auto"/>
        <w:bottom w:val="none" w:sz="0" w:space="0" w:color="auto"/>
        <w:right w:val="none" w:sz="0" w:space="0" w:color="auto"/>
      </w:divBdr>
    </w:div>
    <w:div w:id="1104154824">
      <w:bodyDiv w:val="1"/>
      <w:marLeft w:val="0"/>
      <w:marRight w:val="0"/>
      <w:marTop w:val="0"/>
      <w:marBottom w:val="0"/>
      <w:divBdr>
        <w:top w:val="none" w:sz="0" w:space="0" w:color="auto"/>
        <w:left w:val="none" w:sz="0" w:space="0" w:color="auto"/>
        <w:bottom w:val="none" w:sz="0" w:space="0" w:color="auto"/>
        <w:right w:val="none" w:sz="0" w:space="0" w:color="auto"/>
      </w:divBdr>
    </w:div>
    <w:div w:id="1230845523">
      <w:bodyDiv w:val="1"/>
      <w:marLeft w:val="0"/>
      <w:marRight w:val="0"/>
      <w:marTop w:val="0"/>
      <w:marBottom w:val="0"/>
      <w:divBdr>
        <w:top w:val="none" w:sz="0" w:space="0" w:color="auto"/>
        <w:left w:val="none" w:sz="0" w:space="0" w:color="auto"/>
        <w:bottom w:val="none" w:sz="0" w:space="0" w:color="auto"/>
        <w:right w:val="none" w:sz="0" w:space="0" w:color="auto"/>
      </w:divBdr>
    </w:div>
    <w:div w:id="1291016165">
      <w:bodyDiv w:val="1"/>
      <w:marLeft w:val="0"/>
      <w:marRight w:val="0"/>
      <w:marTop w:val="0"/>
      <w:marBottom w:val="0"/>
      <w:divBdr>
        <w:top w:val="none" w:sz="0" w:space="0" w:color="auto"/>
        <w:left w:val="none" w:sz="0" w:space="0" w:color="auto"/>
        <w:bottom w:val="none" w:sz="0" w:space="0" w:color="auto"/>
        <w:right w:val="none" w:sz="0" w:space="0" w:color="auto"/>
      </w:divBdr>
    </w:div>
    <w:div w:id="1307202769">
      <w:bodyDiv w:val="1"/>
      <w:marLeft w:val="0"/>
      <w:marRight w:val="0"/>
      <w:marTop w:val="0"/>
      <w:marBottom w:val="0"/>
      <w:divBdr>
        <w:top w:val="none" w:sz="0" w:space="0" w:color="auto"/>
        <w:left w:val="none" w:sz="0" w:space="0" w:color="auto"/>
        <w:bottom w:val="none" w:sz="0" w:space="0" w:color="auto"/>
        <w:right w:val="none" w:sz="0" w:space="0" w:color="auto"/>
      </w:divBdr>
    </w:div>
    <w:div w:id="1319455491">
      <w:bodyDiv w:val="1"/>
      <w:marLeft w:val="0"/>
      <w:marRight w:val="0"/>
      <w:marTop w:val="0"/>
      <w:marBottom w:val="0"/>
      <w:divBdr>
        <w:top w:val="none" w:sz="0" w:space="0" w:color="auto"/>
        <w:left w:val="none" w:sz="0" w:space="0" w:color="auto"/>
        <w:bottom w:val="none" w:sz="0" w:space="0" w:color="auto"/>
        <w:right w:val="none" w:sz="0" w:space="0" w:color="auto"/>
      </w:divBdr>
    </w:div>
    <w:div w:id="1415199508">
      <w:bodyDiv w:val="1"/>
      <w:marLeft w:val="0"/>
      <w:marRight w:val="0"/>
      <w:marTop w:val="0"/>
      <w:marBottom w:val="0"/>
      <w:divBdr>
        <w:top w:val="none" w:sz="0" w:space="0" w:color="auto"/>
        <w:left w:val="none" w:sz="0" w:space="0" w:color="auto"/>
        <w:bottom w:val="none" w:sz="0" w:space="0" w:color="auto"/>
        <w:right w:val="none" w:sz="0" w:space="0" w:color="auto"/>
      </w:divBdr>
    </w:div>
    <w:div w:id="1441342123">
      <w:bodyDiv w:val="1"/>
      <w:marLeft w:val="0"/>
      <w:marRight w:val="0"/>
      <w:marTop w:val="0"/>
      <w:marBottom w:val="0"/>
      <w:divBdr>
        <w:top w:val="none" w:sz="0" w:space="0" w:color="auto"/>
        <w:left w:val="none" w:sz="0" w:space="0" w:color="auto"/>
        <w:bottom w:val="none" w:sz="0" w:space="0" w:color="auto"/>
        <w:right w:val="none" w:sz="0" w:space="0" w:color="auto"/>
      </w:divBdr>
    </w:div>
    <w:div w:id="1592422736">
      <w:bodyDiv w:val="1"/>
      <w:marLeft w:val="0"/>
      <w:marRight w:val="0"/>
      <w:marTop w:val="0"/>
      <w:marBottom w:val="0"/>
      <w:divBdr>
        <w:top w:val="none" w:sz="0" w:space="0" w:color="auto"/>
        <w:left w:val="none" w:sz="0" w:space="0" w:color="auto"/>
        <w:bottom w:val="none" w:sz="0" w:space="0" w:color="auto"/>
        <w:right w:val="none" w:sz="0" w:space="0" w:color="auto"/>
      </w:divBdr>
    </w:div>
    <w:div w:id="1594824557">
      <w:bodyDiv w:val="1"/>
      <w:marLeft w:val="0"/>
      <w:marRight w:val="0"/>
      <w:marTop w:val="0"/>
      <w:marBottom w:val="0"/>
      <w:divBdr>
        <w:top w:val="none" w:sz="0" w:space="0" w:color="auto"/>
        <w:left w:val="none" w:sz="0" w:space="0" w:color="auto"/>
        <w:bottom w:val="none" w:sz="0" w:space="0" w:color="auto"/>
        <w:right w:val="none" w:sz="0" w:space="0" w:color="auto"/>
      </w:divBdr>
    </w:div>
    <w:div w:id="1597009165">
      <w:bodyDiv w:val="1"/>
      <w:marLeft w:val="0"/>
      <w:marRight w:val="0"/>
      <w:marTop w:val="0"/>
      <w:marBottom w:val="0"/>
      <w:divBdr>
        <w:top w:val="none" w:sz="0" w:space="0" w:color="auto"/>
        <w:left w:val="none" w:sz="0" w:space="0" w:color="auto"/>
        <w:bottom w:val="none" w:sz="0" w:space="0" w:color="auto"/>
        <w:right w:val="none" w:sz="0" w:space="0" w:color="auto"/>
      </w:divBdr>
    </w:div>
    <w:div w:id="1717659680">
      <w:bodyDiv w:val="1"/>
      <w:marLeft w:val="0"/>
      <w:marRight w:val="0"/>
      <w:marTop w:val="0"/>
      <w:marBottom w:val="0"/>
      <w:divBdr>
        <w:top w:val="none" w:sz="0" w:space="0" w:color="auto"/>
        <w:left w:val="none" w:sz="0" w:space="0" w:color="auto"/>
        <w:bottom w:val="none" w:sz="0" w:space="0" w:color="auto"/>
        <w:right w:val="none" w:sz="0" w:space="0" w:color="auto"/>
      </w:divBdr>
      <w:divsChild>
        <w:div w:id="1827629763">
          <w:marLeft w:val="0"/>
          <w:marRight w:val="0"/>
          <w:marTop w:val="0"/>
          <w:marBottom w:val="0"/>
          <w:divBdr>
            <w:top w:val="none" w:sz="0" w:space="0" w:color="auto"/>
            <w:left w:val="none" w:sz="0" w:space="0" w:color="auto"/>
            <w:bottom w:val="none" w:sz="0" w:space="0" w:color="auto"/>
            <w:right w:val="none" w:sz="0" w:space="0" w:color="auto"/>
          </w:divBdr>
          <w:divsChild>
            <w:div w:id="1436092596">
              <w:marLeft w:val="0"/>
              <w:marRight w:val="0"/>
              <w:marTop w:val="0"/>
              <w:marBottom w:val="0"/>
              <w:divBdr>
                <w:top w:val="none" w:sz="0" w:space="0" w:color="auto"/>
                <w:left w:val="none" w:sz="0" w:space="0" w:color="auto"/>
                <w:bottom w:val="none" w:sz="0" w:space="0" w:color="auto"/>
                <w:right w:val="none" w:sz="0" w:space="0" w:color="auto"/>
              </w:divBdr>
              <w:divsChild>
                <w:div w:id="801785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26488087">
      <w:bodyDiv w:val="1"/>
      <w:marLeft w:val="0"/>
      <w:marRight w:val="0"/>
      <w:marTop w:val="0"/>
      <w:marBottom w:val="0"/>
      <w:divBdr>
        <w:top w:val="none" w:sz="0" w:space="0" w:color="auto"/>
        <w:left w:val="none" w:sz="0" w:space="0" w:color="auto"/>
        <w:bottom w:val="none" w:sz="0" w:space="0" w:color="auto"/>
        <w:right w:val="none" w:sz="0" w:space="0" w:color="auto"/>
      </w:divBdr>
    </w:div>
    <w:div w:id="1756053802">
      <w:bodyDiv w:val="1"/>
      <w:marLeft w:val="0"/>
      <w:marRight w:val="0"/>
      <w:marTop w:val="0"/>
      <w:marBottom w:val="0"/>
      <w:divBdr>
        <w:top w:val="none" w:sz="0" w:space="0" w:color="auto"/>
        <w:left w:val="none" w:sz="0" w:space="0" w:color="auto"/>
        <w:bottom w:val="none" w:sz="0" w:space="0" w:color="auto"/>
        <w:right w:val="none" w:sz="0" w:space="0" w:color="auto"/>
      </w:divBdr>
    </w:div>
    <w:div w:id="1786194015">
      <w:bodyDiv w:val="1"/>
      <w:marLeft w:val="0"/>
      <w:marRight w:val="0"/>
      <w:marTop w:val="0"/>
      <w:marBottom w:val="0"/>
      <w:divBdr>
        <w:top w:val="none" w:sz="0" w:space="0" w:color="auto"/>
        <w:left w:val="none" w:sz="0" w:space="0" w:color="auto"/>
        <w:bottom w:val="none" w:sz="0" w:space="0" w:color="auto"/>
        <w:right w:val="none" w:sz="0" w:space="0" w:color="auto"/>
      </w:divBdr>
    </w:div>
    <w:div w:id="1805463481">
      <w:bodyDiv w:val="1"/>
      <w:marLeft w:val="0"/>
      <w:marRight w:val="0"/>
      <w:marTop w:val="0"/>
      <w:marBottom w:val="0"/>
      <w:divBdr>
        <w:top w:val="none" w:sz="0" w:space="0" w:color="auto"/>
        <w:left w:val="none" w:sz="0" w:space="0" w:color="auto"/>
        <w:bottom w:val="none" w:sz="0" w:space="0" w:color="auto"/>
        <w:right w:val="none" w:sz="0" w:space="0" w:color="auto"/>
      </w:divBdr>
    </w:div>
    <w:div w:id="1817183589">
      <w:bodyDiv w:val="1"/>
      <w:marLeft w:val="0"/>
      <w:marRight w:val="0"/>
      <w:marTop w:val="0"/>
      <w:marBottom w:val="0"/>
      <w:divBdr>
        <w:top w:val="none" w:sz="0" w:space="0" w:color="auto"/>
        <w:left w:val="none" w:sz="0" w:space="0" w:color="auto"/>
        <w:bottom w:val="none" w:sz="0" w:space="0" w:color="auto"/>
        <w:right w:val="none" w:sz="0" w:space="0" w:color="auto"/>
      </w:divBdr>
    </w:div>
    <w:div w:id="1826513182">
      <w:bodyDiv w:val="1"/>
      <w:marLeft w:val="0"/>
      <w:marRight w:val="0"/>
      <w:marTop w:val="0"/>
      <w:marBottom w:val="0"/>
      <w:divBdr>
        <w:top w:val="none" w:sz="0" w:space="0" w:color="auto"/>
        <w:left w:val="none" w:sz="0" w:space="0" w:color="auto"/>
        <w:bottom w:val="none" w:sz="0" w:space="0" w:color="auto"/>
        <w:right w:val="none" w:sz="0" w:space="0" w:color="auto"/>
      </w:divBdr>
    </w:div>
    <w:div w:id="1845126970">
      <w:bodyDiv w:val="1"/>
      <w:marLeft w:val="0"/>
      <w:marRight w:val="0"/>
      <w:marTop w:val="0"/>
      <w:marBottom w:val="0"/>
      <w:divBdr>
        <w:top w:val="none" w:sz="0" w:space="0" w:color="auto"/>
        <w:left w:val="none" w:sz="0" w:space="0" w:color="auto"/>
        <w:bottom w:val="none" w:sz="0" w:space="0" w:color="auto"/>
        <w:right w:val="none" w:sz="0" w:space="0" w:color="auto"/>
      </w:divBdr>
    </w:div>
    <w:div w:id="1849907266">
      <w:bodyDiv w:val="1"/>
      <w:marLeft w:val="0"/>
      <w:marRight w:val="0"/>
      <w:marTop w:val="0"/>
      <w:marBottom w:val="0"/>
      <w:divBdr>
        <w:top w:val="none" w:sz="0" w:space="0" w:color="auto"/>
        <w:left w:val="none" w:sz="0" w:space="0" w:color="auto"/>
        <w:bottom w:val="none" w:sz="0" w:space="0" w:color="auto"/>
        <w:right w:val="none" w:sz="0" w:space="0" w:color="auto"/>
      </w:divBdr>
    </w:div>
    <w:div w:id="1869219255">
      <w:bodyDiv w:val="1"/>
      <w:marLeft w:val="0"/>
      <w:marRight w:val="0"/>
      <w:marTop w:val="0"/>
      <w:marBottom w:val="0"/>
      <w:divBdr>
        <w:top w:val="none" w:sz="0" w:space="0" w:color="auto"/>
        <w:left w:val="none" w:sz="0" w:space="0" w:color="auto"/>
        <w:bottom w:val="none" w:sz="0" w:space="0" w:color="auto"/>
        <w:right w:val="none" w:sz="0" w:space="0" w:color="auto"/>
      </w:divBdr>
    </w:div>
    <w:div w:id="1968008662">
      <w:bodyDiv w:val="1"/>
      <w:marLeft w:val="0"/>
      <w:marRight w:val="0"/>
      <w:marTop w:val="0"/>
      <w:marBottom w:val="0"/>
      <w:divBdr>
        <w:top w:val="none" w:sz="0" w:space="0" w:color="auto"/>
        <w:left w:val="none" w:sz="0" w:space="0" w:color="auto"/>
        <w:bottom w:val="none" w:sz="0" w:space="0" w:color="auto"/>
        <w:right w:val="none" w:sz="0" w:space="0" w:color="auto"/>
      </w:divBdr>
    </w:div>
    <w:div w:id="1980959102">
      <w:bodyDiv w:val="1"/>
      <w:marLeft w:val="0"/>
      <w:marRight w:val="0"/>
      <w:marTop w:val="0"/>
      <w:marBottom w:val="0"/>
      <w:divBdr>
        <w:top w:val="none" w:sz="0" w:space="0" w:color="auto"/>
        <w:left w:val="none" w:sz="0" w:space="0" w:color="auto"/>
        <w:bottom w:val="none" w:sz="0" w:space="0" w:color="auto"/>
        <w:right w:val="none" w:sz="0" w:space="0" w:color="auto"/>
      </w:divBdr>
      <w:divsChild>
        <w:div w:id="393625931">
          <w:marLeft w:val="547"/>
          <w:marRight w:val="0"/>
          <w:marTop w:val="0"/>
          <w:marBottom w:val="0"/>
          <w:divBdr>
            <w:top w:val="none" w:sz="0" w:space="0" w:color="auto"/>
            <w:left w:val="none" w:sz="0" w:space="0" w:color="auto"/>
            <w:bottom w:val="none" w:sz="0" w:space="0" w:color="auto"/>
            <w:right w:val="none" w:sz="0" w:space="0" w:color="auto"/>
          </w:divBdr>
        </w:div>
        <w:div w:id="645549628">
          <w:marLeft w:val="547"/>
          <w:marRight w:val="0"/>
          <w:marTop w:val="0"/>
          <w:marBottom w:val="0"/>
          <w:divBdr>
            <w:top w:val="none" w:sz="0" w:space="0" w:color="auto"/>
            <w:left w:val="none" w:sz="0" w:space="0" w:color="auto"/>
            <w:bottom w:val="none" w:sz="0" w:space="0" w:color="auto"/>
            <w:right w:val="none" w:sz="0" w:space="0" w:color="auto"/>
          </w:divBdr>
        </w:div>
        <w:div w:id="902955827">
          <w:marLeft w:val="547"/>
          <w:marRight w:val="0"/>
          <w:marTop w:val="0"/>
          <w:marBottom w:val="0"/>
          <w:divBdr>
            <w:top w:val="none" w:sz="0" w:space="0" w:color="auto"/>
            <w:left w:val="none" w:sz="0" w:space="0" w:color="auto"/>
            <w:bottom w:val="none" w:sz="0" w:space="0" w:color="auto"/>
            <w:right w:val="none" w:sz="0" w:space="0" w:color="auto"/>
          </w:divBdr>
        </w:div>
        <w:div w:id="969557139">
          <w:marLeft w:val="547"/>
          <w:marRight w:val="0"/>
          <w:marTop w:val="0"/>
          <w:marBottom w:val="0"/>
          <w:divBdr>
            <w:top w:val="none" w:sz="0" w:space="0" w:color="auto"/>
            <w:left w:val="none" w:sz="0" w:space="0" w:color="auto"/>
            <w:bottom w:val="none" w:sz="0" w:space="0" w:color="auto"/>
            <w:right w:val="none" w:sz="0" w:space="0" w:color="auto"/>
          </w:divBdr>
        </w:div>
        <w:div w:id="1712609061">
          <w:marLeft w:val="547"/>
          <w:marRight w:val="0"/>
          <w:marTop w:val="0"/>
          <w:marBottom w:val="0"/>
          <w:divBdr>
            <w:top w:val="none" w:sz="0" w:space="0" w:color="auto"/>
            <w:left w:val="none" w:sz="0" w:space="0" w:color="auto"/>
            <w:bottom w:val="none" w:sz="0" w:space="0" w:color="auto"/>
            <w:right w:val="none" w:sz="0" w:space="0" w:color="auto"/>
          </w:divBdr>
        </w:div>
        <w:div w:id="2115005938">
          <w:marLeft w:val="547"/>
          <w:marRight w:val="0"/>
          <w:marTop w:val="0"/>
          <w:marBottom w:val="0"/>
          <w:divBdr>
            <w:top w:val="none" w:sz="0" w:space="0" w:color="auto"/>
            <w:left w:val="none" w:sz="0" w:space="0" w:color="auto"/>
            <w:bottom w:val="none" w:sz="0" w:space="0" w:color="auto"/>
            <w:right w:val="none" w:sz="0" w:space="0" w:color="auto"/>
          </w:divBdr>
        </w:div>
      </w:divsChild>
    </w:div>
    <w:div w:id="2061830401">
      <w:bodyDiv w:val="1"/>
      <w:marLeft w:val="0"/>
      <w:marRight w:val="0"/>
      <w:marTop w:val="0"/>
      <w:marBottom w:val="0"/>
      <w:divBdr>
        <w:top w:val="none" w:sz="0" w:space="0" w:color="auto"/>
        <w:left w:val="none" w:sz="0" w:space="0" w:color="auto"/>
        <w:bottom w:val="none" w:sz="0" w:space="0" w:color="auto"/>
        <w:right w:val="none" w:sz="0" w:space="0" w:color="auto"/>
      </w:divBdr>
      <w:divsChild>
        <w:div w:id="80413322">
          <w:marLeft w:val="1267"/>
          <w:marRight w:val="0"/>
          <w:marTop w:val="0"/>
          <w:marBottom w:val="0"/>
          <w:divBdr>
            <w:top w:val="none" w:sz="0" w:space="0" w:color="auto"/>
            <w:left w:val="none" w:sz="0" w:space="0" w:color="auto"/>
            <w:bottom w:val="none" w:sz="0" w:space="0" w:color="auto"/>
            <w:right w:val="none" w:sz="0" w:space="0" w:color="auto"/>
          </w:divBdr>
        </w:div>
        <w:div w:id="806976924">
          <w:marLeft w:val="1987"/>
          <w:marRight w:val="0"/>
          <w:marTop w:val="0"/>
          <w:marBottom w:val="0"/>
          <w:divBdr>
            <w:top w:val="none" w:sz="0" w:space="0" w:color="auto"/>
            <w:left w:val="none" w:sz="0" w:space="0" w:color="auto"/>
            <w:bottom w:val="none" w:sz="0" w:space="0" w:color="auto"/>
            <w:right w:val="none" w:sz="0" w:space="0" w:color="auto"/>
          </w:divBdr>
        </w:div>
        <w:div w:id="1160269441">
          <w:marLeft w:val="1267"/>
          <w:marRight w:val="0"/>
          <w:marTop w:val="0"/>
          <w:marBottom w:val="0"/>
          <w:divBdr>
            <w:top w:val="none" w:sz="0" w:space="0" w:color="auto"/>
            <w:left w:val="none" w:sz="0" w:space="0" w:color="auto"/>
            <w:bottom w:val="none" w:sz="0" w:space="0" w:color="auto"/>
            <w:right w:val="none" w:sz="0" w:space="0" w:color="auto"/>
          </w:divBdr>
        </w:div>
      </w:divsChild>
    </w:div>
    <w:div w:id="2081712403">
      <w:bodyDiv w:val="1"/>
      <w:marLeft w:val="0"/>
      <w:marRight w:val="0"/>
      <w:marTop w:val="0"/>
      <w:marBottom w:val="0"/>
      <w:divBdr>
        <w:top w:val="none" w:sz="0" w:space="0" w:color="auto"/>
        <w:left w:val="none" w:sz="0" w:space="0" w:color="auto"/>
        <w:bottom w:val="none" w:sz="0" w:space="0" w:color="auto"/>
        <w:right w:val="none" w:sz="0" w:space="0" w:color="auto"/>
      </w:divBdr>
    </w:div>
    <w:div w:id="2085058070">
      <w:bodyDiv w:val="1"/>
      <w:marLeft w:val="0"/>
      <w:marRight w:val="0"/>
      <w:marTop w:val="0"/>
      <w:marBottom w:val="0"/>
      <w:divBdr>
        <w:top w:val="none" w:sz="0" w:space="0" w:color="auto"/>
        <w:left w:val="none" w:sz="0" w:space="0" w:color="auto"/>
        <w:bottom w:val="none" w:sz="0" w:space="0" w:color="auto"/>
        <w:right w:val="none" w:sz="0" w:space="0" w:color="auto"/>
      </w:divBdr>
    </w:div>
    <w:div w:id="2104105454">
      <w:bodyDiv w:val="1"/>
      <w:marLeft w:val="0"/>
      <w:marRight w:val="0"/>
      <w:marTop w:val="0"/>
      <w:marBottom w:val="0"/>
      <w:divBdr>
        <w:top w:val="none" w:sz="0" w:space="0" w:color="auto"/>
        <w:left w:val="none" w:sz="0" w:space="0" w:color="auto"/>
        <w:bottom w:val="none" w:sz="0" w:space="0" w:color="auto"/>
        <w:right w:val="none" w:sz="0" w:space="0" w:color="auto"/>
      </w:divBdr>
    </w:div>
    <w:div w:id="2129616048">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jpeg"/><Relationship Id="rId32"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jp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文件" ma:contentTypeID="0x01010054EDCD470C0DCA4B8C6D2AE3BDC6CAF3" ma:contentTypeVersion="10" ma:contentTypeDescription="建立新的文件。" ma:contentTypeScope="" ma:versionID="f3826524e28ea99da5a2ab95c96d2ca6">
  <xsd:schema xmlns:xsd="http://www.w3.org/2001/XMLSchema" xmlns:xs="http://www.w3.org/2001/XMLSchema" xmlns:p="http://schemas.microsoft.com/office/2006/metadata/properties" xmlns:ns2="a3eb0b8e-1e62-4169-bba8-6db136d9e742" xmlns:ns3="3b1c9504-eaea-4b4b-becb-fcf854bf6a40" targetNamespace="http://schemas.microsoft.com/office/2006/metadata/properties" ma:root="true" ma:fieldsID="4e6f900221eee56eca1706b336abbac6" ns2:_="" ns3:_="">
    <xsd:import namespace="a3eb0b8e-1e62-4169-bba8-6db136d9e742"/>
    <xsd:import namespace="3b1c9504-eaea-4b4b-becb-fcf854bf6a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eb0b8e-1e62-4169-bba8-6db136d9e7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影像標籤" ma:readOnly="false" ma:fieldId="{5cf76f15-5ced-4ddc-b409-7134ff3c332f}" ma:taxonomyMulti="true" ma:sspId="3d23ff3b-8b4b-4ebe-81e4-de565bb03cb5"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b1c9504-eaea-4b4b-becb-fcf854bf6a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90093c8-a9a3-47f0-afef-44e6f6786b28}" ma:internalName="TaxCatchAll" ma:showField="CatchAllData" ma:web="3b1c9504-eaea-4b4b-becb-fcf854bf6a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內容類型"/>
        <xsd:element ref="dc:title" minOccurs="0" maxOccurs="1" ma:index="4" ma:displayName="標題"/>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3eb0b8e-1e62-4169-bba8-6db136d9e742">
      <Terms xmlns="http://schemas.microsoft.com/office/infopath/2007/PartnerControls"/>
    </lcf76f155ced4ddcb4097134ff3c332f>
    <TaxCatchAll xmlns="3b1c9504-eaea-4b4b-becb-fcf854bf6a40" xsi:nil="true"/>
  </documentManagement>
</p:properties>
</file>

<file path=customXml/itemProps1.xml><?xml version="1.0" encoding="utf-8"?>
<ds:datastoreItem xmlns:ds="http://schemas.openxmlformats.org/officeDocument/2006/customXml" ds:itemID="{AC975075-C154-4839-B4A4-D277E6355CBF}">
  <ds:schemaRefs>
    <ds:schemaRef ds:uri="http://schemas.microsoft.com/sharepoint/v3/contenttype/forms"/>
  </ds:schemaRefs>
</ds:datastoreItem>
</file>

<file path=customXml/itemProps2.xml><?xml version="1.0" encoding="utf-8"?>
<ds:datastoreItem xmlns:ds="http://schemas.openxmlformats.org/officeDocument/2006/customXml" ds:itemID="{F5A64EDD-1F85-4A07-808D-167A242788B4}"/>
</file>

<file path=customXml/itemProps3.xml><?xml version="1.0" encoding="utf-8"?>
<ds:datastoreItem xmlns:ds="http://schemas.openxmlformats.org/officeDocument/2006/customXml" ds:itemID="{33CB4509-1C9C-4707-A731-9A924A18487D}">
  <ds:schemaRefs>
    <ds:schemaRef ds:uri="http://schemas.openxmlformats.org/officeDocument/2006/bibliography"/>
  </ds:schemaRefs>
</ds:datastoreItem>
</file>

<file path=customXml/itemProps4.xml><?xml version="1.0" encoding="utf-8"?>
<ds:datastoreItem xmlns:ds="http://schemas.openxmlformats.org/officeDocument/2006/customXml" ds:itemID="{375E37B3-BF90-4109-8F0B-7A75D41A6256}">
  <ds:schemaRefs>
    <ds:schemaRef ds:uri="http://schemas.microsoft.com/office/2006/metadata/properties"/>
    <ds:schemaRef ds:uri="http://schemas.microsoft.com/office/infopath/2007/PartnerControls"/>
    <ds:schemaRef ds:uri="a3eb0b8e-1e62-4169-bba8-6db136d9e742"/>
    <ds:schemaRef ds:uri="3b1c9504-eaea-4b4b-becb-fcf854bf6a4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514</Words>
  <Characters>42830</Characters>
  <Application>Microsoft Office Word</Application>
  <DocSecurity>4</DocSecurity>
  <Lines>356</Lines>
  <Paragraphs>100</Paragraphs>
  <ScaleCrop>false</ScaleCrop>
  <Company/>
  <LinksUpToDate>false</LinksUpToDate>
  <CharactersWithSpaces>5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erada Tarasub</dc:creator>
  <cp:keywords/>
  <dc:description/>
  <cp:lastModifiedBy>Aung Khant Min</cp:lastModifiedBy>
  <cp:revision>2337</cp:revision>
  <cp:lastPrinted>2023-02-19T21:26:00Z</cp:lastPrinted>
  <dcterms:created xsi:type="dcterms:W3CDTF">2023-02-17T20:54:00Z</dcterms:created>
  <dcterms:modified xsi:type="dcterms:W3CDTF">2023-04-1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EDCD470C0DCA4B8C6D2AE3BDC6CAF3</vt:lpwstr>
  </property>
  <property fmtid="{D5CDD505-2E9C-101B-9397-08002B2CF9AE}" pid="3" name="MediaServiceImageTags">
    <vt:lpwstr/>
  </property>
  <property fmtid="{D5CDD505-2E9C-101B-9397-08002B2CF9AE}" pid="4" name="GrammarlyDocumentId">
    <vt:lpwstr>f0f3eb8f0ff382f40bafe5da81fdf16b8663606cd700b378c89d785d8147abeb</vt:lpwstr>
  </property>
  <property fmtid="{D5CDD505-2E9C-101B-9397-08002B2CF9AE}" pid="5" name="ZOTERO_PREF_2">
    <vt:lpwstr>nalAbbreviations" value="true"/&gt;&lt;/prefs&gt;&lt;/data&gt;</vt:lpwstr>
  </property>
  <property fmtid="{D5CDD505-2E9C-101B-9397-08002B2CF9AE}" pid="6" name="ZOTERO_PREF_1">
    <vt:lpwstr>&lt;data data-version="3" zotero-version="6.0.23"&gt;&lt;session id="peI9WtEa"/&gt;&lt;style id="http://www.zotero.org/styles/ieee" locale="en-US" hasBibliography="1" bibliographyStyleHasBeenSet="1"/&gt;&lt;prefs&gt;&lt;pref name="fieldType" value="Field"/&gt;&lt;pref name="automaticJour</vt:lpwstr>
  </property>
</Properties>
</file>